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1BBE" w:rsidRPr="00F9600E" w:rsidRDefault="00510837" w:rsidP="008E1BBE">
      <w:pPr>
        <w:keepNext/>
        <w:keepLines/>
        <w:spacing w:after="0" w:line="360" w:lineRule="auto"/>
        <w:jc w:val="center"/>
        <w:rPr>
          <w:rFonts w:ascii="Times New Roman" w:hAnsi="Times New Roman" w:cs="Times New Roman"/>
          <w:b/>
          <w:color w:val="333333"/>
          <w:sz w:val="28"/>
          <w:szCs w:val="24"/>
          <w:shd w:val="clear" w:color="auto" w:fill="FFFFFF"/>
        </w:rPr>
      </w:pPr>
      <w:bookmarkStart w:id="0" w:name="_GoBack"/>
      <w:bookmarkEnd w:id="0"/>
      <w:r w:rsidRPr="00F9600E">
        <w:rPr>
          <w:rFonts w:ascii="Times New Roman" w:hAnsi="Times New Roman" w:cs="Times New Roman"/>
          <w:b/>
          <w:color w:val="333333"/>
          <w:sz w:val="28"/>
          <w:szCs w:val="24"/>
          <w:shd w:val="clear" w:color="auto" w:fill="FFFFFF"/>
        </w:rPr>
        <w:t>THE NEW GENERATION FIBERS: REVIEW OF HIGH PERFORMANCE AND SPECIALTY FIBERS</w:t>
      </w:r>
    </w:p>
    <w:p w:rsidR="00E556A0" w:rsidRPr="00E556A0" w:rsidRDefault="008E1BBE" w:rsidP="008E1BBE">
      <w:pPr>
        <w:spacing w:after="0" w:line="360" w:lineRule="auto"/>
        <w:jc w:val="center"/>
        <w:rPr>
          <w:rFonts w:ascii="Times New Roman" w:hAnsi="Times New Roman" w:cs="Times New Roman"/>
          <w:b/>
          <w:bCs/>
          <w:color w:val="000000"/>
          <w:sz w:val="24"/>
          <w:szCs w:val="24"/>
          <w:lang w:val="en-ZA"/>
        </w:rPr>
      </w:pPr>
      <w:r w:rsidRPr="00E556A0">
        <w:rPr>
          <w:rFonts w:ascii="Times New Roman" w:hAnsi="Times New Roman" w:cs="Times New Roman"/>
          <w:b/>
          <w:bCs/>
          <w:color w:val="000000"/>
          <w:sz w:val="24"/>
          <w:szCs w:val="24"/>
          <w:lang w:val="en-ZA"/>
        </w:rPr>
        <w:t>Belete Baye</w:t>
      </w:r>
      <w:r w:rsidR="00E556A0" w:rsidRPr="00E556A0">
        <w:rPr>
          <w:rFonts w:ascii="Times New Roman" w:hAnsi="Times New Roman" w:cs="Times New Roman"/>
          <w:b/>
          <w:bCs/>
          <w:color w:val="000000"/>
          <w:sz w:val="24"/>
          <w:szCs w:val="24"/>
          <w:vertAlign w:val="superscript"/>
          <w:lang w:val="en-ZA"/>
        </w:rPr>
        <w:t>1</w:t>
      </w:r>
    </w:p>
    <w:p w:rsidR="008E1BBE" w:rsidRPr="00E556A0" w:rsidRDefault="008E1BBE" w:rsidP="00E556A0">
      <w:pPr>
        <w:spacing w:after="0" w:line="360" w:lineRule="auto"/>
        <w:jc w:val="center"/>
        <w:rPr>
          <w:rFonts w:ascii="Times New Roman" w:hAnsi="Times New Roman" w:cs="Times New Roman"/>
          <w:b/>
          <w:bCs/>
          <w:color w:val="000000"/>
          <w:sz w:val="24"/>
          <w:szCs w:val="24"/>
          <w:vertAlign w:val="superscript"/>
          <w:lang w:val="en-ZA"/>
        </w:rPr>
      </w:pPr>
      <w:r w:rsidRPr="00E556A0">
        <w:rPr>
          <w:rFonts w:ascii="Times New Roman" w:hAnsi="Times New Roman" w:cs="Times New Roman"/>
          <w:b/>
          <w:bCs/>
          <w:color w:val="000000"/>
          <w:sz w:val="24"/>
          <w:szCs w:val="24"/>
          <w:lang w:val="en-ZA"/>
        </w:rPr>
        <w:t>Tamrat Tesfaye</w:t>
      </w:r>
      <w:r w:rsidR="00E556A0" w:rsidRPr="00E556A0">
        <w:rPr>
          <w:rFonts w:ascii="Times New Roman" w:hAnsi="Times New Roman" w:cs="Times New Roman"/>
          <w:b/>
          <w:bCs/>
          <w:color w:val="000000"/>
          <w:sz w:val="24"/>
          <w:szCs w:val="24"/>
          <w:lang w:val="en-ZA"/>
        </w:rPr>
        <w:t xml:space="preserve"> </w:t>
      </w:r>
      <w:r w:rsidRPr="00E556A0">
        <w:rPr>
          <w:rFonts w:ascii="Times New Roman" w:hAnsi="Times New Roman" w:cs="Times New Roman"/>
          <w:b/>
          <w:bCs/>
          <w:color w:val="000000"/>
          <w:sz w:val="24"/>
          <w:szCs w:val="24"/>
          <w:lang w:val="en-ZA"/>
        </w:rPr>
        <w:t>(Ph.D.</w:t>
      </w:r>
      <w:r w:rsidR="00E556A0" w:rsidRPr="00E556A0">
        <w:rPr>
          <w:rFonts w:ascii="Times New Roman" w:hAnsi="Times New Roman" w:cs="Times New Roman"/>
          <w:b/>
          <w:bCs/>
          <w:color w:val="000000"/>
          <w:sz w:val="24"/>
          <w:szCs w:val="24"/>
          <w:lang w:val="en-ZA"/>
        </w:rPr>
        <w:t>)</w:t>
      </w:r>
      <w:r w:rsidR="00E556A0" w:rsidRPr="00E556A0">
        <w:rPr>
          <w:rFonts w:ascii="Times New Roman" w:hAnsi="Times New Roman" w:cs="Times New Roman"/>
          <w:b/>
          <w:bCs/>
          <w:color w:val="000000"/>
          <w:sz w:val="24"/>
          <w:szCs w:val="24"/>
          <w:vertAlign w:val="superscript"/>
          <w:lang w:val="en-ZA"/>
        </w:rPr>
        <w:t xml:space="preserve"> 1, 2</w:t>
      </w:r>
    </w:p>
    <w:p w:rsidR="008E1BBE" w:rsidRPr="00E556A0" w:rsidRDefault="008E1BBE" w:rsidP="00E556A0">
      <w:pPr>
        <w:spacing w:after="0" w:line="360" w:lineRule="auto"/>
        <w:jc w:val="center"/>
        <w:rPr>
          <w:rFonts w:ascii="Times New Roman" w:eastAsia="Times New Roman" w:hAnsi="Times New Roman" w:cs="Times New Roman"/>
          <w:bCs/>
          <w:sz w:val="24"/>
          <w:szCs w:val="24"/>
          <w:lang w:val="en-ZA" w:eastAsia="en-GB"/>
        </w:rPr>
      </w:pPr>
      <w:r w:rsidRPr="00E556A0">
        <w:rPr>
          <w:rFonts w:ascii="Times New Roman" w:eastAsia="Times New Roman" w:hAnsi="Times New Roman" w:cs="Times New Roman"/>
          <w:bCs/>
          <w:sz w:val="24"/>
          <w:szCs w:val="24"/>
          <w:vertAlign w:val="superscript"/>
          <w:lang w:val="en-ZA" w:eastAsia="en-GB"/>
        </w:rPr>
        <w:t>1</w:t>
      </w:r>
      <w:r w:rsidR="00667B2C" w:rsidRPr="00E556A0">
        <w:rPr>
          <w:rFonts w:ascii="Times New Roman" w:eastAsia="Times New Roman" w:hAnsi="Times New Roman" w:cs="Times New Roman"/>
          <w:bCs/>
          <w:sz w:val="24"/>
          <w:szCs w:val="24"/>
          <w:vertAlign w:val="superscript"/>
          <w:lang w:val="en-ZA" w:eastAsia="en-GB"/>
        </w:rPr>
        <w:t xml:space="preserve"> </w:t>
      </w:r>
      <w:r w:rsidRPr="00E556A0">
        <w:rPr>
          <w:rFonts w:ascii="Times New Roman" w:eastAsia="Times New Roman" w:hAnsi="Times New Roman" w:cs="Times New Roman"/>
          <w:bCs/>
          <w:sz w:val="24"/>
          <w:szCs w:val="24"/>
          <w:lang w:val="en-ZA" w:eastAsia="en-GB"/>
        </w:rPr>
        <w:t>Ethiopian Institute of Textile and Fashion Technology, Bahir Dar, Ethiopia</w:t>
      </w:r>
    </w:p>
    <w:p w:rsidR="008E1BBE" w:rsidRPr="00E556A0" w:rsidRDefault="008E1BBE" w:rsidP="00E556A0">
      <w:pPr>
        <w:spacing w:after="0" w:line="360" w:lineRule="auto"/>
        <w:jc w:val="center"/>
        <w:rPr>
          <w:rFonts w:ascii="Times New Roman" w:eastAsia="Times New Roman" w:hAnsi="Times New Roman" w:cs="Times New Roman"/>
          <w:bCs/>
          <w:sz w:val="24"/>
          <w:szCs w:val="24"/>
          <w:lang w:val="en-ZA" w:eastAsia="en-GB"/>
        </w:rPr>
      </w:pPr>
      <w:r w:rsidRPr="00E556A0">
        <w:rPr>
          <w:rFonts w:ascii="Times New Roman" w:eastAsia="Times New Roman" w:hAnsi="Times New Roman" w:cs="Times New Roman"/>
          <w:bCs/>
          <w:sz w:val="24"/>
          <w:szCs w:val="24"/>
          <w:vertAlign w:val="superscript"/>
          <w:lang w:val="en-ZA" w:eastAsia="en-GB"/>
        </w:rPr>
        <w:t>2</w:t>
      </w:r>
      <w:r w:rsidR="00667B2C" w:rsidRPr="00E556A0">
        <w:rPr>
          <w:rFonts w:ascii="Times New Roman" w:eastAsia="Times New Roman" w:hAnsi="Times New Roman" w:cs="Times New Roman"/>
          <w:bCs/>
          <w:sz w:val="24"/>
          <w:szCs w:val="24"/>
          <w:vertAlign w:val="superscript"/>
          <w:lang w:val="en-ZA" w:eastAsia="en-GB"/>
        </w:rPr>
        <w:t xml:space="preserve"> </w:t>
      </w:r>
      <w:r w:rsidRPr="00E556A0">
        <w:rPr>
          <w:rFonts w:ascii="Times New Roman" w:eastAsia="Times New Roman" w:hAnsi="Times New Roman" w:cs="Times New Roman"/>
          <w:bCs/>
          <w:sz w:val="24"/>
          <w:szCs w:val="24"/>
          <w:lang w:val="en-ZA" w:eastAsia="en-GB"/>
        </w:rPr>
        <w:t>Discipline of Chemical Engineering, University of KwaZulu-Natal, Durban, South Africa</w:t>
      </w:r>
    </w:p>
    <w:p w:rsidR="008E1BBE" w:rsidRPr="00E556A0" w:rsidRDefault="008E1BBE" w:rsidP="00E556A0">
      <w:pPr>
        <w:jc w:val="center"/>
        <w:rPr>
          <w:rFonts w:ascii="Times New Roman" w:hAnsi="Times New Roman" w:cs="Times New Roman"/>
          <w:sz w:val="24"/>
          <w:szCs w:val="24"/>
          <w:lang w:eastAsia="en-GB"/>
        </w:rPr>
      </w:pPr>
      <w:bookmarkStart w:id="1" w:name="_Toc51450088"/>
      <w:r w:rsidRPr="00E556A0">
        <w:rPr>
          <w:rFonts w:ascii="Times New Roman" w:hAnsi="Times New Roman" w:cs="Times New Roman"/>
          <w:sz w:val="24"/>
          <w:szCs w:val="24"/>
          <w:lang w:eastAsia="en-GB"/>
        </w:rPr>
        <w:t xml:space="preserve">Corresponding author. E-mail address: </w:t>
      </w:r>
      <w:hyperlink r:id="rId8" w:history="1">
        <w:r w:rsidRPr="00E556A0">
          <w:rPr>
            <w:rStyle w:val="Hyperlink"/>
            <w:rFonts w:ascii="Times New Roman" w:hAnsi="Times New Roman" w:cs="Times New Roman"/>
            <w:sz w:val="24"/>
            <w:szCs w:val="24"/>
            <w:lang w:eastAsia="en-GB"/>
          </w:rPr>
          <w:t>astawl49@gmail.com</w:t>
        </w:r>
      </w:hyperlink>
      <w:r w:rsidRPr="00E556A0">
        <w:rPr>
          <w:rFonts w:ascii="Times New Roman" w:hAnsi="Times New Roman" w:cs="Times New Roman"/>
          <w:sz w:val="24"/>
          <w:szCs w:val="24"/>
          <w:lang w:eastAsia="en-GB"/>
        </w:rPr>
        <w:t xml:space="preserve"> (Belete B.)</w:t>
      </w:r>
      <w:bookmarkEnd w:id="1"/>
    </w:p>
    <w:p w:rsidR="00E556A0" w:rsidRPr="00E556A0" w:rsidRDefault="008E1BBE" w:rsidP="00E556A0">
      <w:pPr>
        <w:pStyle w:val="IntenseQuote"/>
        <w:spacing w:before="0" w:after="0"/>
        <w:jc w:val="both"/>
        <w:rPr>
          <w:rFonts w:ascii="Times New Roman" w:hAnsi="Times New Roman" w:cs="Times New Roman"/>
          <w:b/>
          <w:i w:val="0"/>
          <w:color w:val="000000" w:themeColor="text1"/>
          <w:sz w:val="24"/>
          <w:szCs w:val="24"/>
          <w:shd w:val="clear" w:color="auto" w:fill="FFFFFF"/>
        </w:rPr>
      </w:pPr>
      <w:r w:rsidRPr="00E556A0">
        <w:rPr>
          <w:rFonts w:ascii="Times New Roman" w:hAnsi="Times New Roman" w:cs="Times New Roman"/>
          <w:b/>
          <w:i w:val="0"/>
          <w:color w:val="000000" w:themeColor="text1"/>
          <w:sz w:val="24"/>
          <w:szCs w:val="24"/>
          <w:shd w:val="clear" w:color="auto" w:fill="FFFFFF"/>
        </w:rPr>
        <w:t>Abstract</w:t>
      </w:r>
      <w:r w:rsidR="00E556A0" w:rsidRPr="00E556A0">
        <w:rPr>
          <w:rFonts w:ascii="Times New Roman" w:hAnsi="Times New Roman" w:cs="Times New Roman"/>
          <w:b/>
          <w:i w:val="0"/>
          <w:color w:val="000000" w:themeColor="text1"/>
          <w:sz w:val="24"/>
          <w:szCs w:val="24"/>
          <w:shd w:val="clear" w:color="auto" w:fill="FFFFFF"/>
        </w:rPr>
        <w:t xml:space="preserve">: </w:t>
      </w:r>
      <w:r w:rsidRPr="00E556A0">
        <w:rPr>
          <w:rFonts w:ascii="Times New Roman" w:hAnsi="Times New Roman" w:cs="Times New Roman"/>
          <w:color w:val="000000" w:themeColor="text1"/>
          <w:sz w:val="24"/>
          <w:szCs w:val="24"/>
          <w:shd w:val="clear" w:color="auto" w:fill="FFFFFF"/>
        </w:rPr>
        <w:t>The current situation of the textile fibres has been on a great deal for scientific applications and environmental concerned. Transformations have been taken place due to the need of improved properties in the new age group end requests. Textile fibres polymers will bring about a revolution as they have started replacing the metals and will make the Bright future due to the various Research &amp; Development activities of the world. The main trust has been in nano- technologies applied to textiles and clothing to improve the properties and performance of existing materials. Overall, this review has covered the most prominent fibers in next generation especially biodegradable fibers, high performance application fibers and the nano fibers and its impact on the next generation fibers.</w:t>
      </w:r>
    </w:p>
    <w:p w:rsidR="00667B2C" w:rsidRPr="00E556A0" w:rsidRDefault="00667B2C" w:rsidP="00E556A0">
      <w:pPr>
        <w:pStyle w:val="IntenseQuote"/>
        <w:spacing w:before="0" w:after="0"/>
        <w:jc w:val="both"/>
        <w:rPr>
          <w:rFonts w:ascii="Times New Roman" w:hAnsi="Times New Roman" w:cs="Times New Roman"/>
          <w:b/>
          <w:i w:val="0"/>
          <w:color w:val="000000" w:themeColor="text1"/>
          <w:sz w:val="24"/>
          <w:szCs w:val="24"/>
          <w:shd w:val="clear" w:color="auto" w:fill="FFFFFF"/>
        </w:rPr>
      </w:pPr>
      <w:r w:rsidRPr="00E556A0">
        <w:rPr>
          <w:rFonts w:ascii="Times New Roman" w:hAnsi="Times New Roman" w:cs="Times New Roman"/>
          <w:b/>
          <w:i w:val="0"/>
          <w:color w:val="000000" w:themeColor="text1"/>
          <w:sz w:val="24"/>
          <w:szCs w:val="24"/>
          <w:shd w:val="clear" w:color="auto" w:fill="FFFFFF"/>
        </w:rPr>
        <w:t>Key Words:</w:t>
      </w:r>
      <w:r w:rsidRPr="00E556A0">
        <w:rPr>
          <w:rFonts w:ascii="Times New Roman" w:hAnsi="Times New Roman" w:cs="Times New Roman"/>
          <w:color w:val="000000" w:themeColor="text1"/>
          <w:sz w:val="24"/>
          <w:szCs w:val="24"/>
          <w:shd w:val="clear" w:color="auto" w:fill="FFFFFF"/>
        </w:rPr>
        <w:t xml:space="preserve"> Biodegradable Fibers, High performance, Nano Fibers, Specialty Fibers </w:t>
      </w:r>
    </w:p>
    <w:p w:rsidR="00134F5F" w:rsidRPr="00E556A0" w:rsidRDefault="00134F5F" w:rsidP="00E556A0">
      <w:pPr>
        <w:pStyle w:val="Heading1"/>
        <w:spacing w:line="360" w:lineRule="auto"/>
        <w:rPr>
          <w:sz w:val="24"/>
          <w:szCs w:val="24"/>
        </w:rPr>
      </w:pPr>
      <w:bookmarkStart w:id="2" w:name="_Toc79649032"/>
      <w:r w:rsidRPr="00E556A0">
        <w:rPr>
          <w:sz w:val="24"/>
          <w:szCs w:val="24"/>
        </w:rPr>
        <w:t>Introduction</w:t>
      </w:r>
      <w:bookmarkEnd w:id="2"/>
    </w:p>
    <w:p w:rsidR="00134F5F" w:rsidRPr="00E556A0" w:rsidRDefault="00134F5F" w:rsidP="00E556A0">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color w:val="211F1F"/>
          <w:sz w:val="24"/>
          <w:szCs w:val="24"/>
        </w:rPr>
        <w:t>Fiber knowledge and expertise has developed extremely over the last few decades, and the production of fibers, especially regenerated fibers has increased at a remarkable rate. By the end of 21</w:t>
      </w:r>
      <w:r w:rsidRPr="00E556A0">
        <w:rPr>
          <w:rFonts w:ascii="Times New Roman" w:eastAsia="Times New Roman" w:hAnsi="Times New Roman" w:cs="Times New Roman"/>
          <w:color w:val="211F1F"/>
          <w:sz w:val="24"/>
          <w:szCs w:val="24"/>
          <w:vertAlign w:val="superscript"/>
        </w:rPr>
        <w:t>st</w:t>
      </w:r>
      <w:r w:rsidRPr="00E556A0">
        <w:rPr>
          <w:rFonts w:ascii="Times New Roman" w:eastAsia="Times New Roman" w:hAnsi="Times New Roman" w:cs="Times New Roman"/>
          <w:color w:val="211F1F"/>
          <w:sz w:val="24"/>
          <w:szCs w:val="24"/>
        </w:rPr>
        <w:t xml:space="preserve"> century, a lot of different specialty fibers and materials were produced worldwide; in the industrialized world fibrous materials are used at a high rate per year. Fibers have no equivalent in other materials in terms of weight, ease of fabrication, efficient utilization, and economics.</w:t>
      </w:r>
    </w:p>
    <w:p w:rsidR="00134F5F" w:rsidRPr="00E556A0" w:rsidRDefault="00134F5F" w:rsidP="00E556A0">
      <w:pPr>
        <w:widowControl w:val="0"/>
        <w:autoSpaceDE w:val="0"/>
        <w:autoSpaceDN w:val="0"/>
        <w:spacing w:before="200"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Following that the needs for ideas in fiber science and knowledge have increased speedily. To this end research about fiber science technology, logical understanding and up-to-date manufacturing techniques along with well-organized specialty fibers have been required, covering the all-inclusive field of fiber science, manufacturing, technology, and the profit-making aspect of the field. This aspiration has been achieved in different scholars and researcher through which different innovative fibers have been invented to this time; even future forecasts have been made in laboratory and industrial levels, but more on the Nano-scale high performance fibers </w:t>
      </w:r>
      <w:r w:rsidR="00F11D2D">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Mishra&lt;/Author&gt;&lt;Year&gt;2019&lt;/Year&gt;&lt;RecNum&gt;2&lt;/RecNum&gt;&lt;DisplayText&gt;[1, 2]&lt;/DisplayText&gt;&lt;record&gt;&lt;rec-number&gt;2&lt;/rec-number&gt;&lt;foreign-keys&gt;&lt;key app="EN" db-id="xxrwz2dwo0fpzpef52ap9x9atvpdfwfa2fvx" timestamp="1628756171"&gt;2&lt;/key&gt;&lt;/foreign-keys&gt;&lt;ref-type name="Journal Article"&gt;17&lt;/ref-type&gt;&lt;contributors&gt;&lt;authors&gt;&lt;author&gt;Mishra, Sunanda&lt;/author&gt;&lt;author&gt;charan Rath, Chandi&lt;/author&gt;&lt;author&gt;Das, Alok Prasad %J Marine pollution bulletin&lt;/author&gt;&lt;/authors&gt;&lt;/contributors&gt;&lt;titles&gt;&lt;title&gt;Marine microfiber pollution: a review on present status and future challenges&lt;/title&gt;&lt;/titles&gt;&lt;pages&gt;188-197&lt;/pages&gt;&lt;volume&gt;140&lt;/volume&gt;&lt;dates&gt;&lt;year&gt;2019&lt;/year&gt;&lt;/dates&gt;&lt;isbn&gt;0025-326X&lt;/isbn&gt;&lt;urls&gt;&lt;/urls&gt;&lt;/record&gt;&lt;/Cite&gt;&lt;Cite&gt;&lt;Author&gt;Yanagisawa&lt;/Author&gt;&lt;Year&gt;2020&lt;/Year&gt;&lt;RecNum&gt;3&lt;/RecNum&gt;&lt;record&gt;&lt;rec-number&gt;3&lt;/rec-number&gt;&lt;foreign-keys&gt;&lt;key app="EN" db-id="xxrwz2dwo0fpzpef52ap9x9atvpdfwfa2fvx" timestamp="1628756240"&gt;3&lt;/key&gt;&lt;/foreign-keys&gt;&lt;ref-type name="Journal Article"&gt;17&lt;/ref-type&gt;&lt;contributors&gt;&lt;authors&gt;&lt;author&gt;Yanagisawa, Hiromi&lt;/author&gt;&lt;author&gt;Wagenseil, Jessica %J Matrix Biology&lt;/author&gt;&lt;/authors&gt;&lt;/contributors&gt;&lt;titles&gt;&lt;title&gt;Elastic fibers and biomechanics of the aorta: Insights from mouse studies&lt;/title&gt;&lt;/titles&gt;&lt;pages&gt;160-172&lt;/pages&gt;&lt;volume&gt;85&lt;/volume&gt;&lt;dates&gt;&lt;year&gt;2020&lt;/year&gt;&lt;/dates&gt;&lt;isbn&gt;0945-053X&lt;/isbn&gt;&lt;urls&gt;&lt;/urls&gt;&lt;/record&gt;&lt;/Cite&gt;&lt;/EndNote&gt;</w:instrText>
      </w:r>
      <w:r w:rsidR="00F11D2D">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 w:tooltip="Mishra, 2019 #2" w:history="1">
        <w:r w:rsidR="00E22E4E" w:rsidRPr="007F66C4">
          <w:rPr>
            <w:rStyle w:val="Hyperlink"/>
            <w:rFonts w:ascii="Times New Roman" w:eastAsia="Times New Roman" w:hAnsi="Times New Roman" w:cs="Times New Roman"/>
            <w:noProof/>
            <w:sz w:val="24"/>
            <w:szCs w:val="24"/>
          </w:rPr>
          <w:t>1</w:t>
        </w:r>
      </w:hyperlink>
      <w:r w:rsidR="00E22E4E">
        <w:rPr>
          <w:rFonts w:ascii="Times New Roman" w:eastAsia="Times New Roman" w:hAnsi="Times New Roman" w:cs="Times New Roman"/>
          <w:noProof/>
          <w:sz w:val="24"/>
          <w:szCs w:val="24"/>
        </w:rPr>
        <w:t xml:space="preserve">, </w:t>
      </w:r>
      <w:hyperlink w:anchor="_ENREF_2" w:tooltip="Yanagisawa, 2020 #3" w:history="1">
        <w:r w:rsidR="00E22E4E" w:rsidRPr="007F66C4">
          <w:rPr>
            <w:rStyle w:val="Hyperlink"/>
            <w:rFonts w:ascii="Times New Roman" w:eastAsia="Times New Roman" w:hAnsi="Times New Roman" w:cs="Times New Roman"/>
            <w:noProof/>
            <w:sz w:val="24"/>
            <w:szCs w:val="24"/>
          </w:rPr>
          <w:t>2</w:t>
        </w:r>
      </w:hyperlink>
      <w:r w:rsidR="00E22E4E">
        <w:rPr>
          <w:rFonts w:ascii="Times New Roman" w:eastAsia="Times New Roman" w:hAnsi="Times New Roman" w:cs="Times New Roman"/>
          <w:noProof/>
          <w:sz w:val="24"/>
          <w:szCs w:val="24"/>
        </w:rPr>
        <w:t>]</w:t>
      </w:r>
      <w:r w:rsidR="00F11D2D">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It has been extremely </w:t>
      </w:r>
      <w:r w:rsidRPr="00E556A0">
        <w:rPr>
          <w:rFonts w:ascii="Times New Roman" w:eastAsia="Times New Roman" w:hAnsi="Times New Roman" w:cs="Times New Roman"/>
          <w:sz w:val="24"/>
          <w:szCs w:val="24"/>
        </w:rPr>
        <w:lastRenderedPageBreak/>
        <w:t xml:space="preserve">useful for studying fiber science within chemistry, chemical engineering, and material science, in different fiber perspective. In recent years our generation, fibers have been becoming the center of scientific and technological inventions, resulting from so many factors including </w:t>
      </w:r>
      <w:r w:rsidRPr="00E556A0">
        <w:rPr>
          <w:rFonts w:ascii="Times New Roman" w:eastAsia="Times New Roman" w:hAnsi="Times New Roman" w:cs="Times New Roman"/>
          <w:color w:val="211F1F"/>
          <w:sz w:val="24"/>
          <w:szCs w:val="24"/>
        </w:rPr>
        <w:t>better understanding of the science of fibers and availabili</w:t>
      </w:r>
      <w:r w:rsidR="00F11D2D">
        <w:rPr>
          <w:rFonts w:ascii="Times New Roman" w:eastAsia="Times New Roman" w:hAnsi="Times New Roman" w:cs="Times New Roman"/>
          <w:color w:val="211F1F"/>
          <w:sz w:val="24"/>
          <w:szCs w:val="24"/>
        </w:rPr>
        <w:t>ty of new and refined materials</w:t>
      </w:r>
      <w:r w:rsidR="00F11D2D">
        <w:rPr>
          <w:rFonts w:ascii="Times New Roman" w:eastAsia="Times New Roman" w:hAnsi="Times New Roman" w:cs="Times New Roman"/>
          <w:color w:val="211F1F"/>
          <w:sz w:val="24"/>
          <w:szCs w:val="24"/>
        </w:rPr>
        <w:fldChar w:fldCharType="begin"/>
      </w:r>
      <w:r w:rsidR="00E22E4E">
        <w:rPr>
          <w:rFonts w:ascii="Times New Roman" w:eastAsia="Times New Roman" w:hAnsi="Times New Roman" w:cs="Times New Roman"/>
          <w:color w:val="211F1F"/>
          <w:sz w:val="24"/>
          <w:szCs w:val="24"/>
        </w:rPr>
        <w:instrText xml:space="preserve"> ADDIN EN.CITE &lt;EndNote&gt;&lt;Cite&gt;&lt;Author&gt;Wan&lt;/Author&gt;&lt;Year&gt;2019&lt;/Year&gt;&lt;RecNum&gt;4&lt;/RecNum&gt;&lt;DisplayText&gt;[3]&lt;/DisplayText&gt;&lt;record&gt;&lt;rec-number&gt;4&lt;/rec-number&gt;&lt;foreign-keys&gt;&lt;key app="EN" db-id="xxrwz2dwo0fpzpef52ap9x9atvpdfwfa2fvx" timestamp="1628756312"&gt;4&lt;/key&gt;&lt;/foreign-keys&gt;&lt;ref-type name="Journal Article"&gt;17&lt;/ref-type&gt;&lt;contributors&gt;&lt;authors&gt;&lt;author&gt;Wan, Min&lt;/author&gt;&lt;author&gt;Li, Shao-En&lt;/author&gt;&lt;author&gt;Yuan, Heng&lt;/author&gt;&lt;author&gt;Zhang, Wei-Hong %J Composites Part A: Applied Science&lt;/author&gt;&lt;author&gt;Manufacturing&lt;/author&gt;&lt;/authors&gt;&lt;/contributors&gt;&lt;titles&gt;&lt;title&gt;Cutting force modelling in machining of fiber-reinforced polymer matrix composites (PMCs): a review&lt;/title&gt;&lt;/titles&gt;&lt;pages&gt;34-55&lt;/pages&gt;&lt;volume&gt;117&lt;/volume&gt;&lt;dates&gt;&lt;year&gt;2019&lt;/year&gt;&lt;/dates&gt;&lt;isbn&gt;1359-835X&lt;/isbn&gt;&lt;urls&gt;&lt;/urls&gt;&lt;/record&gt;&lt;/Cite&gt;&lt;/EndNote&gt;</w:instrText>
      </w:r>
      <w:r w:rsidR="00F11D2D">
        <w:rPr>
          <w:rFonts w:ascii="Times New Roman" w:eastAsia="Times New Roman" w:hAnsi="Times New Roman" w:cs="Times New Roman"/>
          <w:color w:val="211F1F"/>
          <w:sz w:val="24"/>
          <w:szCs w:val="24"/>
        </w:rPr>
        <w:fldChar w:fldCharType="separate"/>
      </w:r>
      <w:r w:rsidR="00E22E4E">
        <w:rPr>
          <w:rFonts w:ascii="Times New Roman" w:eastAsia="Times New Roman" w:hAnsi="Times New Roman" w:cs="Times New Roman"/>
          <w:noProof/>
          <w:color w:val="211F1F"/>
          <w:sz w:val="24"/>
          <w:szCs w:val="24"/>
        </w:rPr>
        <w:t>[</w:t>
      </w:r>
      <w:hyperlink w:anchor="_ENREF_3" w:tooltip="Wan, 2019 #4" w:history="1">
        <w:r w:rsidR="00E22E4E" w:rsidRPr="007F66C4">
          <w:rPr>
            <w:rStyle w:val="Hyperlink"/>
            <w:rFonts w:ascii="Times New Roman" w:eastAsia="Times New Roman" w:hAnsi="Times New Roman" w:cs="Times New Roman"/>
            <w:noProof/>
            <w:sz w:val="24"/>
            <w:szCs w:val="24"/>
          </w:rPr>
          <w:t>3</w:t>
        </w:r>
      </w:hyperlink>
      <w:r w:rsidR="00E22E4E">
        <w:rPr>
          <w:rFonts w:ascii="Times New Roman" w:eastAsia="Times New Roman" w:hAnsi="Times New Roman" w:cs="Times New Roman"/>
          <w:noProof/>
          <w:color w:val="211F1F"/>
          <w:sz w:val="24"/>
          <w:szCs w:val="24"/>
        </w:rPr>
        <w:t>]</w:t>
      </w:r>
      <w:r w:rsidR="00F11D2D">
        <w:rPr>
          <w:rFonts w:ascii="Times New Roman" w:eastAsia="Times New Roman" w:hAnsi="Times New Roman" w:cs="Times New Roman"/>
          <w:color w:val="211F1F"/>
          <w:sz w:val="24"/>
          <w:szCs w:val="24"/>
        </w:rPr>
        <w:fldChar w:fldCharType="end"/>
      </w:r>
      <w:r w:rsidRPr="00E556A0">
        <w:rPr>
          <w:rFonts w:ascii="Times New Roman" w:eastAsia="Times New Roman" w:hAnsi="Times New Roman" w:cs="Times New Roman"/>
          <w:color w:val="211F1F"/>
          <w:sz w:val="24"/>
          <w:szCs w:val="24"/>
        </w:rPr>
        <w:t>, synthetic techniques, and analytical tools of a fundamental</w:t>
      </w:r>
      <w:r w:rsidRPr="00E556A0">
        <w:rPr>
          <w:rFonts w:ascii="Times New Roman" w:eastAsia="Times New Roman" w:hAnsi="Times New Roman" w:cs="Times New Roman"/>
          <w:color w:val="211F1F"/>
          <w:spacing w:val="-3"/>
          <w:sz w:val="24"/>
          <w:szCs w:val="24"/>
        </w:rPr>
        <w:t xml:space="preserve"> </w:t>
      </w:r>
      <w:r w:rsidRPr="00E556A0">
        <w:rPr>
          <w:rFonts w:ascii="Times New Roman" w:eastAsia="Times New Roman" w:hAnsi="Times New Roman" w:cs="Times New Roman"/>
          <w:color w:val="211F1F"/>
          <w:sz w:val="24"/>
          <w:szCs w:val="24"/>
        </w:rPr>
        <w:t>nature</w:t>
      </w:r>
      <w:r w:rsidRPr="00E556A0">
        <w:rPr>
          <w:rFonts w:ascii="Times New Roman" w:eastAsia="Times New Roman" w:hAnsi="Times New Roman" w:cs="Times New Roman"/>
          <w:color w:val="001F5F"/>
          <w:sz w:val="24"/>
          <w:szCs w:val="24"/>
        </w:rPr>
        <w:t>.</w:t>
      </w:r>
    </w:p>
    <w:p w:rsidR="00134F5F" w:rsidRPr="00E556A0" w:rsidRDefault="00134F5F" w:rsidP="00E556A0">
      <w:pPr>
        <w:widowControl w:val="0"/>
        <w:autoSpaceDE w:val="0"/>
        <w:autoSpaceDN w:val="0"/>
        <w:spacing w:before="6"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1"/>
          <w:numId w:val="4"/>
        </w:numPr>
        <w:tabs>
          <w:tab w:val="left" w:pos="1360"/>
          <w:tab w:val="left" w:pos="1361"/>
        </w:tabs>
        <w:autoSpaceDE w:val="0"/>
        <w:autoSpaceDN w:val="0"/>
        <w:spacing w:before="88" w:after="0" w:line="240" w:lineRule="auto"/>
        <w:jc w:val="both"/>
        <w:outlineLvl w:val="1"/>
        <w:rPr>
          <w:rFonts w:ascii="Times New Roman" w:eastAsia="Times New Roman" w:hAnsi="Times New Roman" w:cs="Times New Roman"/>
          <w:b/>
          <w:bCs/>
          <w:color w:val="001F5F"/>
          <w:sz w:val="24"/>
          <w:szCs w:val="24"/>
        </w:rPr>
      </w:pPr>
      <w:bookmarkStart w:id="3" w:name="_Toc79649033"/>
      <w:r w:rsidRPr="00E556A0">
        <w:rPr>
          <w:rFonts w:ascii="Times New Roman" w:eastAsia="Times New Roman" w:hAnsi="Times New Roman" w:cs="Times New Roman"/>
          <w:b/>
          <w:bCs/>
          <w:color w:val="001F5F"/>
          <w:sz w:val="24"/>
          <w:szCs w:val="24"/>
        </w:rPr>
        <w:t>Historical developments in fiber science and</w:t>
      </w:r>
      <w:r w:rsidRPr="00E556A0">
        <w:rPr>
          <w:rFonts w:ascii="Times New Roman" w:eastAsia="Times New Roman" w:hAnsi="Times New Roman" w:cs="Times New Roman"/>
          <w:b/>
          <w:bCs/>
          <w:color w:val="001F5F"/>
          <w:spacing w:val="-7"/>
          <w:sz w:val="24"/>
          <w:szCs w:val="24"/>
        </w:rPr>
        <w:t xml:space="preserve"> </w:t>
      </w:r>
      <w:r w:rsidRPr="00E556A0">
        <w:rPr>
          <w:rFonts w:ascii="Times New Roman" w:eastAsia="Times New Roman" w:hAnsi="Times New Roman" w:cs="Times New Roman"/>
          <w:b/>
          <w:bCs/>
          <w:color w:val="001F5F"/>
          <w:sz w:val="24"/>
          <w:szCs w:val="24"/>
        </w:rPr>
        <w:t>technology</w:t>
      </w:r>
      <w:bookmarkEnd w:id="3"/>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360" w:lineRule="auto"/>
        <w:ind w:left="100" w:right="1156"/>
        <w:jc w:val="both"/>
        <w:rPr>
          <w:rFonts w:ascii="Times New Roman" w:eastAsia="Times New Roman" w:hAnsi="Times New Roman" w:cs="Times New Roman"/>
          <w:color w:val="221F1F"/>
          <w:spacing w:val="37"/>
          <w:sz w:val="24"/>
          <w:szCs w:val="24"/>
        </w:rPr>
      </w:pPr>
      <w:r w:rsidRPr="00E556A0">
        <w:rPr>
          <w:rFonts w:ascii="Times New Roman" w:eastAsia="Times New Roman" w:hAnsi="Times New Roman" w:cs="Times New Roman"/>
          <w:color w:val="000000"/>
          <w:sz w:val="24"/>
          <w:szCs w:val="24"/>
        </w:rPr>
        <w:t xml:space="preserve">The development of fiber science and technology has become more prominent factor in all aspects of fiber formation, nature of fiber and end-user applications </w:t>
      </w:r>
      <w:r w:rsidR="00F11D2D">
        <w:rPr>
          <w:rFonts w:ascii="Times New Roman" w:eastAsia="Times New Roman" w:hAnsi="Times New Roman" w:cs="Times New Roman"/>
          <w:color w:val="000000"/>
          <w:sz w:val="24"/>
          <w:szCs w:val="24"/>
        </w:rPr>
        <w:fldChar w:fldCharType="begin"/>
      </w:r>
      <w:r w:rsidR="00E22E4E">
        <w:rPr>
          <w:rFonts w:ascii="Times New Roman" w:eastAsia="Times New Roman" w:hAnsi="Times New Roman" w:cs="Times New Roman"/>
          <w:color w:val="000000"/>
          <w:sz w:val="24"/>
          <w:szCs w:val="24"/>
        </w:rPr>
        <w:instrText xml:space="preserve"> ADDIN EN.CITE &lt;EndNote&gt;&lt;Cite&gt;&lt;Author&gt;Choi&lt;/Author&gt;&lt;Year&gt;2019&lt;/Year&gt;&lt;RecNum&gt;5&lt;/RecNum&gt;&lt;DisplayText&gt;[4]&lt;/DisplayText&gt;&lt;record&gt;&lt;rec-number&gt;5&lt;/rec-number&gt;&lt;foreign-keys&gt;&lt;key app="EN" db-id="xxrwz2dwo0fpzpef52ap9x9atvpdfwfa2fvx" timestamp="1628756387"&gt;5&lt;/key&gt;&lt;/foreign-keys&gt;&lt;ref-type name="Journal Article"&gt;17&lt;/ref-type&gt;&lt;contributors&gt;&lt;authors&gt;&lt;author&gt;Choi, Dalsu&lt;/author&gt;&lt;author&gt;Kil, Hyun-Sig&lt;/author&gt;&lt;author&gt;Lee, Sungho %J Carbon&lt;/author&gt;&lt;/authors&gt;&lt;/contributors&gt;&lt;titles&gt;&lt;title&gt;Fabrication of low-cost carbon fibers using economical precursors and advanced processing technologies&lt;/title&gt;&lt;/titles&gt;&lt;pages&gt;610-649&lt;/pages&gt;&lt;volume&gt;142&lt;/volume&gt;&lt;dates&gt;&lt;year&gt;2019&lt;/year&gt;&lt;/dates&gt;&lt;isbn&gt;0008-6223&lt;/isbn&gt;&lt;urls&gt;&lt;/urls&gt;&lt;/record&gt;&lt;/Cite&gt;&lt;/EndNote&gt;</w:instrText>
      </w:r>
      <w:r w:rsidR="00F11D2D">
        <w:rPr>
          <w:rFonts w:ascii="Times New Roman" w:eastAsia="Times New Roman" w:hAnsi="Times New Roman" w:cs="Times New Roman"/>
          <w:color w:val="000000"/>
          <w:sz w:val="24"/>
          <w:szCs w:val="24"/>
        </w:rPr>
        <w:fldChar w:fldCharType="separate"/>
      </w:r>
      <w:r w:rsidR="00E22E4E">
        <w:rPr>
          <w:rFonts w:ascii="Times New Roman" w:eastAsia="Times New Roman" w:hAnsi="Times New Roman" w:cs="Times New Roman"/>
          <w:noProof/>
          <w:color w:val="000000"/>
          <w:sz w:val="24"/>
          <w:szCs w:val="24"/>
        </w:rPr>
        <w:t>[</w:t>
      </w:r>
      <w:hyperlink w:anchor="_ENREF_4" w:tooltip="Choi, 2019 #5" w:history="1">
        <w:r w:rsidR="00E22E4E" w:rsidRPr="007F66C4">
          <w:rPr>
            <w:rStyle w:val="Hyperlink"/>
            <w:rFonts w:ascii="Times New Roman" w:eastAsia="Times New Roman" w:hAnsi="Times New Roman" w:cs="Times New Roman"/>
            <w:noProof/>
            <w:sz w:val="24"/>
            <w:szCs w:val="24"/>
          </w:rPr>
          <w:t>4</w:t>
        </w:r>
      </w:hyperlink>
      <w:r w:rsidR="00E22E4E">
        <w:rPr>
          <w:rFonts w:ascii="Times New Roman" w:eastAsia="Times New Roman" w:hAnsi="Times New Roman" w:cs="Times New Roman"/>
          <w:noProof/>
          <w:color w:val="000000"/>
          <w:sz w:val="24"/>
          <w:szCs w:val="24"/>
        </w:rPr>
        <w:t>]</w:t>
      </w:r>
      <w:r w:rsidR="00F11D2D">
        <w:rPr>
          <w:rFonts w:ascii="Times New Roman" w:eastAsia="Times New Roman" w:hAnsi="Times New Roman" w:cs="Times New Roman"/>
          <w:color w:val="000000"/>
          <w:sz w:val="24"/>
          <w:szCs w:val="24"/>
        </w:rPr>
        <w:fldChar w:fldCharType="end"/>
      </w:r>
      <w:r w:rsidRPr="00E556A0">
        <w:rPr>
          <w:rFonts w:ascii="Times New Roman" w:eastAsia="Times New Roman" w:hAnsi="Times New Roman" w:cs="Times New Roman"/>
          <w:color w:val="001F5F"/>
          <w:sz w:val="24"/>
          <w:szCs w:val="24"/>
        </w:rPr>
        <w:t xml:space="preserve">. </w:t>
      </w:r>
      <w:r w:rsidRPr="00E556A0">
        <w:rPr>
          <w:rFonts w:ascii="Times New Roman" w:eastAsia="Times New Roman" w:hAnsi="Times New Roman" w:cs="Times New Roman"/>
          <w:color w:val="221F1F"/>
          <w:sz w:val="24"/>
          <w:szCs w:val="24"/>
        </w:rPr>
        <w:t>The means of fiber development of natural, regenerated, man-made, high-modulus/high-tenacity, inorganic, high-quality and smart fibers have become the special attention of the world so that reflec</w:t>
      </w:r>
      <w:r w:rsidR="00F11D2D">
        <w:rPr>
          <w:rFonts w:ascii="Times New Roman" w:eastAsia="Times New Roman" w:hAnsi="Times New Roman" w:cs="Times New Roman"/>
          <w:color w:val="221F1F"/>
          <w:sz w:val="24"/>
          <w:szCs w:val="24"/>
        </w:rPr>
        <w:t>t a great impact on way of life</w:t>
      </w:r>
      <w:r w:rsidR="00F11D2D">
        <w:rPr>
          <w:rFonts w:ascii="Times New Roman" w:eastAsia="Times New Roman" w:hAnsi="Times New Roman" w:cs="Times New Roman"/>
          <w:color w:val="221F1F"/>
          <w:sz w:val="24"/>
          <w:szCs w:val="24"/>
        </w:rPr>
        <w:fldChar w:fldCharType="begin"/>
      </w:r>
      <w:r w:rsidR="00E22E4E">
        <w:rPr>
          <w:rFonts w:ascii="Times New Roman" w:eastAsia="Times New Roman" w:hAnsi="Times New Roman" w:cs="Times New Roman"/>
          <w:color w:val="221F1F"/>
          <w:sz w:val="24"/>
          <w:szCs w:val="24"/>
        </w:rPr>
        <w:instrText xml:space="preserve"> ADDIN EN.CITE &lt;EndNote&gt;&lt;Cite&gt;&lt;Author&gt;Shukla&lt;/Author&gt;&lt;Year&gt;2019&lt;/Year&gt;&lt;RecNum&gt;6&lt;/RecNum&gt;&lt;DisplayText&gt;[5]&lt;/DisplayText&gt;&lt;record&gt;&lt;rec-number&gt;6&lt;/rec-number&gt;&lt;foreign-keys&gt;&lt;key app="EN" db-id="xxrwz2dwo0fpzpef52ap9x9atvpdfwfa2fvx" timestamp="1628756452"&gt;6&lt;/key&gt;&lt;/foreign-keys&gt;&lt;ref-type name="Journal Article"&gt;17&lt;/ref-type&gt;&lt;contributors&gt;&lt;authors&gt;&lt;author&gt;Shukla, SK&lt;/author&gt;&lt;author&gt;Kushwaha, Chandra Shekhar&lt;/author&gt;&lt;author&gt;Guner, Tugrul&lt;/author&gt;&lt;author&gt;Demir, Mustafa M %J Optics&lt;/author&gt;&lt;author&gt;Laser Technology&lt;/author&gt;&lt;/authors&gt;&lt;/contributors&gt;&lt;titles&gt;&lt;title&gt;Chemically modified optical fibers in advanced technology: An overview&lt;/title&gt;&lt;/titles&gt;&lt;pages&gt;404-432&lt;/pages&gt;&lt;volume&gt;115&lt;/volume&gt;&lt;dates&gt;&lt;year&gt;2019&lt;/year&gt;&lt;/dates&gt;&lt;isbn&gt;0030-3992&lt;/isbn&gt;&lt;urls&gt;&lt;/urls&gt;&lt;/record&gt;&lt;/Cite&gt;&lt;/EndNote&gt;</w:instrText>
      </w:r>
      <w:r w:rsidR="00F11D2D">
        <w:rPr>
          <w:rFonts w:ascii="Times New Roman" w:eastAsia="Times New Roman" w:hAnsi="Times New Roman" w:cs="Times New Roman"/>
          <w:color w:val="221F1F"/>
          <w:sz w:val="24"/>
          <w:szCs w:val="24"/>
        </w:rPr>
        <w:fldChar w:fldCharType="separate"/>
      </w:r>
      <w:r w:rsidR="00E22E4E">
        <w:rPr>
          <w:rFonts w:ascii="Times New Roman" w:eastAsia="Times New Roman" w:hAnsi="Times New Roman" w:cs="Times New Roman"/>
          <w:noProof/>
          <w:color w:val="221F1F"/>
          <w:sz w:val="24"/>
          <w:szCs w:val="24"/>
        </w:rPr>
        <w:t>[</w:t>
      </w:r>
      <w:hyperlink w:anchor="_ENREF_5" w:tooltip="Shukla, 2019 #6" w:history="1">
        <w:r w:rsidR="00E22E4E" w:rsidRPr="007F66C4">
          <w:rPr>
            <w:rStyle w:val="Hyperlink"/>
            <w:rFonts w:ascii="Times New Roman" w:eastAsia="Times New Roman" w:hAnsi="Times New Roman" w:cs="Times New Roman"/>
            <w:noProof/>
            <w:sz w:val="24"/>
            <w:szCs w:val="24"/>
          </w:rPr>
          <w:t>5</w:t>
        </w:r>
      </w:hyperlink>
      <w:r w:rsidR="00E22E4E">
        <w:rPr>
          <w:rFonts w:ascii="Times New Roman" w:eastAsia="Times New Roman" w:hAnsi="Times New Roman" w:cs="Times New Roman"/>
          <w:noProof/>
          <w:color w:val="221F1F"/>
          <w:sz w:val="24"/>
          <w:szCs w:val="24"/>
        </w:rPr>
        <w:t>]</w:t>
      </w:r>
      <w:r w:rsidR="00F11D2D">
        <w:rPr>
          <w:rFonts w:ascii="Times New Roman" w:eastAsia="Times New Roman" w:hAnsi="Times New Roman" w:cs="Times New Roman"/>
          <w:color w:val="221F1F"/>
          <w:sz w:val="24"/>
          <w:szCs w:val="24"/>
        </w:rPr>
        <w:fldChar w:fldCharType="end"/>
      </w:r>
      <w:r w:rsidRPr="00E556A0">
        <w:rPr>
          <w:rFonts w:ascii="Times New Roman" w:eastAsia="Times New Roman" w:hAnsi="Times New Roman" w:cs="Times New Roman"/>
          <w:color w:val="221F1F"/>
          <w:sz w:val="24"/>
          <w:szCs w:val="24"/>
        </w:rPr>
        <w:t>. Historically, advancements have been customized in terms of development of ideas of fiber structure, polymer assembly, Means of investigating fiber structure, especially crystal structu</w:t>
      </w:r>
      <w:r w:rsidR="00F11D2D">
        <w:rPr>
          <w:rFonts w:ascii="Times New Roman" w:eastAsia="Times New Roman" w:hAnsi="Times New Roman" w:cs="Times New Roman"/>
          <w:color w:val="221F1F"/>
          <w:sz w:val="24"/>
          <w:szCs w:val="24"/>
        </w:rPr>
        <w:t xml:space="preserve">res in high performance fibers </w:t>
      </w:r>
      <w:r w:rsidR="00F11D2D">
        <w:rPr>
          <w:rFonts w:ascii="Times New Roman" w:eastAsia="Times New Roman" w:hAnsi="Times New Roman" w:cs="Times New Roman"/>
          <w:color w:val="221F1F"/>
          <w:sz w:val="24"/>
          <w:szCs w:val="24"/>
        </w:rPr>
        <w:fldChar w:fldCharType="begin"/>
      </w:r>
      <w:r w:rsidR="00E22E4E">
        <w:rPr>
          <w:rFonts w:ascii="Times New Roman" w:eastAsia="Times New Roman" w:hAnsi="Times New Roman" w:cs="Times New Roman"/>
          <w:color w:val="221F1F"/>
          <w:sz w:val="24"/>
          <w:szCs w:val="24"/>
        </w:rPr>
        <w:instrText xml:space="preserve"> ADDIN EN.CITE &lt;EndNote&gt;&lt;Cite&gt;&lt;Author&gt;Sakr&lt;/Author&gt;&lt;Year&gt;2019&lt;/Year&gt;&lt;RecNum&gt;7&lt;/RecNum&gt;&lt;DisplayText&gt;[6, 7]&lt;/DisplayText&gt;&lt;record&gt;&lt;rec-number&gt;7&lt;/rec-number&gt;&lt;foreign-keys&gt;&lt;key app="EN" db-id="xxrwz2dwo0fpzpef52ap9x9atvpdfwfa2fvx" timestamp="1628756501"&gt;7&lt;/key&gt;&lt;/foreign-keys&gt;&lt;ref-type name="Journal Article"&gt;17&lt;/ref-type&gt;&lt;contributors&gt;&lt;authors&gt;&lt;author&gt;Sakr, Hesham&lt;/author&gt;&lt;author&gt;Hussein, Rasha A&lt;/author&gt;&lt;author&gt;Hameed, Mohamed Farhat O&lt;/author&gt;&lt;author&gt;Obayya, SSA %J Optik&lt;/author&gt;&lt;/authors&gt;&lt;/contributors&gt;&lt;titles&gt;&lt;title&gt;Analysis of photonic crystal fiber with silicon core for efficient supercontinuum generation&lt;/title&gt;&lt;/titles&gt;&lt;pages&gt;848-857&lt;/pages&gt;&lt;volume&gt;182&lt;/volume&gt;&lt;dates&gt;&lt;year&gt;2019&lt;/year&gt;&lt;/dates&gt;&lt;isbn&gt;0030-4026&lt;/isbn&gt;&lt;urls&gt;&lt;/urls&gt;&lt;/record&gt;&lt;/Cite&gt;&lt;Cite&gt;&lt;Author&gt;Yang&lt;/Author&gt;&lt;Year&gt;2019&lt;/Year&gt;&lt;RecNum&gt;8&lt;/RecNum&gt;&lt;record&gt;&lt;rec-number&gt;8&lt;/rec-number&gt;&lt;foreign-keys&gt;&lt;key app="EN" db-id="xxrwz2dwo0fpzpef52ap9x9atvpdfwfa2fvx" timestamp="1628756536"&gt;8&lt;/key&gt;&lt;/foreign-keys&gt;&lt;ref-type name="Journal Article"&gt;17&lt;/ref-type&gt;&lt;contributors&gt;&lt;authors&gt;&lt;author&gt;Yang, Hanrui&lt;/author&gt;&lt;author&gt;Huang, Weiliang&lt;/author&gt;&lt;author&gt;Jiao, Shengxi&lt;/author&gt;&lt;author&gt;Sun, Xiaolong&lt;/author&gt;&lt;author&gt;Hong, Wei&lt;/author&gt;&lt;author&gt;Qiao, Li %J Optik&lt;/author&gt;&lt;/authors&gt;&lt;/contributors&gt;&lt;titles&gt;&lt;title&gt;Temperature independent polarization-maintaining photonic crystal fiber with regular pentagon air hole distribution&lt;/title&gt;&lt;/titles&gt;&lt;pages&gt;390-396&lt;/pages&gt;&lt;volume&gt;185&lt;/volume&gt;&lt;dates&gt;&lt;year&gt;2019&lt;/year&gt;&lt;/dates&gt;&lt;isbn&gt;0030-4026&lt;/isbn&gt;&lt;urls&gt;&lt;/urls&gt;&lt;/record&gt;&lt;/Cite&gt;&lt;/EndNote&gt;</w:instrText>
      </w:r>
      <w:r w:rsidR="00F11D2D">
        <w:rPr>
          <w:rFonts w:ascii="Times New Roman" w:eastAsia="Times New Roman" w:hAnsi="Times New Roman" w:cs="Times New Roman"/>
          <w:color w:val="221F1F"/>
          <w:sz w:val="24"/>
          <w:szCs w:val="24"/>
        </w:rPr>
        <w:fldChar w:fldCharType="separate"/>
      </w:r>
      <w:r w:rsidR="00E22E4E">
        <w:rPr>
          <w:rFonts w:ascii="Times New Roman" w:eastAsia="Times New Roman" w:hAnsi="Times New Roman" w:cs="Times New Roman"/>
          <w:noProof/>
          <w:color w:val="221F1F"/>
          <w:sz w:val="24"/>
          <w:szCs w:val="24"/>
        </w:rPr>
        <w:t>[</w:t>
      </w:r>
      <w:hyperlink w:anchor="_ENREF_6" w:tooltip="Sakr, 2019 #7" w:history="1">
        <w:r w:rsidR="00E22E4E" w:rsidRPr="007F66C4">
          <w:rPr>
            <w:rStyle w:val="Hyperlink"/>
            <w:rFonts w:ascii="Times New Roman" w:eastAsia="Times New Roman" w:hAnsi="Times New Roman" w:cs="Times New Roman"/>
            <w:noProof/>
            <w:sz w:val="24"/>
            <w:szCs w:val="24"/>
          </w:rPr>
          <w:t>6</w:t>
        </w:r>
      </w:hyperlink>
      <w:r w:rsidR="00E22E4E">
        <w:rPr>
          <w:rFonts w:ascii="Times New Roman" w:eastAsia="Times New Roman" w:hAnsi="Times New Roman" w:cs="Times New Roman"/>
          <w:noProof/>
          <w:color w:val="221F1F"/>
          <w:sz w:val="24"/>
          <w:szCs w:val="24"/>
        </w:rPr>
        <w:t xml:space="preserve">, </w:t>
      </w:r>
      <w:hyperlink w:anchor="_ENREF_7" w:tooltip="Yang, 2019 #8" w:history="1">
        <w:r w:rsidR="00E22E4E" w:rsidRPr="007F66C4">
          <w:rPr>
            <w:rStyle w:val="Hyperlink"/>
            <w:rFonts w:ascii="Times New Roman" w:eastAsia="Times New Roman" w:hAnsi="Times New Roman" w:cs="Times New Roman"/>
            <w:noProof/>
            <w:sz w:val="24"/>
            <w:szCs w:val="24"/>
          </w:rPr>
          <w:t>7</w:t>
        </w:r>
      </w:hyperlink>
      <w:r w:rsidR="00E22E4E">
        <w:rPr>
          <w:rFonts w:ascii="Times New Roman" w:eastAsia="Times New Roman" w:hAnsi="Times New Roman" w:cs="Times New Roman"/>
          <w:noProof/>
          <w:color w:val="221F1F"/>
          <w:sz w:val="24"/>
          <w:szCs w:val="24"/>
        </w:rPr>
        <w:t>]</w:t>
      </w:r>
      <w:r w:rsidR="00F11D2D">
        <w:rPr>
          <w:rFonts w:ascii="Times New Roman" w:eastAsia="Times New Roman" w:hAnsi="Times New Roman" w:cs="Times New Roman"/>
          <w:color w:val="221F1F"/>
          <w:sz w:val="24"/>
          <w:szCs w:val="24"/>
        </w:rPr>
        <w:fldChar w:fldCharType="end"/>
      </w:r>
      <w:r w:rsidRPr="00E556A0">
        <w:rPr>
          <w:rFonts w:ascii="Times New Roman" w:eastAsia="Times New Roman" w:hAnsi="Times New Roman" w:cs="Times New Roman"/>
          <w:color w:val="221F1F"/>
          <w:sz w:val="24"/>
          <w:szCs w:val="24"/>
        </w:rPr>
        <w:t xml:space="preserve"> macromolecular hypothesis, fundamentals of polymer</w:t>
      </w:r>
      <w:r w:rsidRPr="00E556A0">
        <w:rPr>
          <w:rFonts w:ascii="Times New Roman" w:eastAsia="Times New Roman" w:hAnsi="Times New Roman" w:cs="Times New Roman"/>
          <w:color w:val="221F1F"/>
          <w:spacing w:val="38"/>
          <w:sz w:val="24"/>
          <w:szCs w:val="24"/>
        </w:rPr>
        <w:t xml:space="preserve"> </w:t>
      </w:r>
      <w:r w:rsidRPr="00E556A0">
        <w:rPr>
          <w:rFonts w:ascii="Times New Roman" w:eastAsia="Times New Roman" w:hAnsi="Times New Roman" w:cs="Times New Roman"/>
          <w:color w:val="221F1F"/>
          <w:sz w:val="24"/>
          <w:szCs w:val="24"/>
        </w:rPr>
        <w:t>crystallization,</w:t>
      </w:r>
      <w:r w:rsidRPr="00E556A0">
        <w:rPr>
          <w:rFonts w:ascii="Times New Roman" w:eastAsia="Times New Roman" w:hAnsi="Times New Roman" w:cs="Times New Roman"/>
          <w:color w:val="221F1F"/>
          <w:spacing w:val="37"/>
          <w:sz w:val="24"/>
          <w:szCs w:val="24"/>
        </w:rPr>
        <w:t xml:space="preserve"> </w:t>
      </w:r>
      <w:r w:rsidRPr="00E556A0">
        <w:rPr>
          <w:rFonts w:ascii="Times New Roman" w:eastAsia="Times New Roman" w:hAnsi="Times New Roman" w:cs="Times New Roman"/>
          <w:color w:val="221F1F"/>
          <w:sz w:val="24"/>
          <w:szCs w:val="24"/>
        </w:rPr>
        <w:t>relations</w:t>
      </w:r>
      <w:r w:rsidRPr="00E556A0">
        <w:rPr>
          <w:rFonts w:ascii="Times New Roman" w:eastAsia="Times New Roman" w:hAnsi="Times New Roman" w:cs="Times New Roman"/>
          <w:color w:val="221F1F"/>
          <w:spacing w:val="36"/>
          <w:sz w:val="24"/>
          <w:szCs w:val="24"/>
        </w:rPr>
        <w:t xml:space="preserve"> </w:t>
      </w:r>
      <w:r w:rsidRPr="00E556A0">
        <w:rPr>
          <w:rFonts w:ascii="Times New Roman" w:eastAsia="Times New Roman" w:hAnsi="Times New Roman" w:cs="Times New Roman"/>
          <w:color w:val="221F1F"/>
          <w:sz w:val="24"/>
          <w:szCs w:val="24"/>
        </w:rPr>
        <w:t>between</w:t>
      </w:r>
      <w:r w:rsidRPr="00E556A0">
        <w:rPr>
          <w:rFonts w:ascii="Times New Roman" w:eastAsia="Times New Roman" w:hAnsi="Times New Roman" w:cs="Times New Roman"/>
          <w:color w:val="221F1F"/>
          <w:spacing w:val="39"/>
          <w:sz w:val="24"/>
          <w:szCs w:val="24"/>
        </w:rPr>
        <w:t xml:space="preserve"> </w:t>
      </w:r>
      <w:r w:rsidRPr="00E556A0">
        <w:rPr>
          <w:rFonts w:ascii="Times New Roman" w:eastAsia="Times New Roman" w:hAnsi="Times New Roman" w:cs="Times New Roman"/>
          <w:color w:val="221F1F"/>
          <w:sz w:val="24"/>
          <w:szCs w:val="24"/>
        </w:rPr>
        <w:t>fiber</w:t>
      </w:r>
      <w:r w:rsidRPr="00E556A0">
        <w:rPr>
          <w:rFonts w:ascii="Times New Roman" w:eastAsia="Times New Roman" w:hAnsi="Times New Roman" w:cs="Times New Roman"/>
          <w:color w:val="221F1F"/>
          <w:spacing w:val="38"/>
          <w:sz w:val="24"/>
          <w:szCs w:val="24"/>
        </w:rPr>
        <w:t xml:space="preserve"> </w:t>
      </w:r>
      <w:r w:rsidRPr="00E556A0">
        <w:rPr>
          <w:rFonts w:ascii="Times New Roman" w:eastAsia="Times New Roman" w:hAnsi="Times New Roman" w:cs="Times New Roman"/>
          <w:color w:val="221F1F"/>
          <w:sz w:val="24"/>
          <w:szCs w:val="24"/>
        </w:rPr>
        <w:t>structure</w:t>
      </w:r>
      <w:r w:rsidRPr="00E556A0">
        <w:rPr>
          <w:rFonts w:ascii="Times New Roman" w:eastAsia="Times New Roman" w:hAnsi="Times New Roman" w:cs="Times New Roman"/>
          <w:color w:val="221F1F"/>
          <w:spacing w:val="37"/>
          <w:sz w:val="24"/>
          <w:szCs w:val="24"/>
        </w:rPr>
        <w:t xml:space="preserve"> </w:t>
      </w:r>
      <w:r w:rsidRPr="00E556A0">
        <w:rPr>
          <w:rFonts w:ascii="Times New Roman" w:eastAsia="Times New Roman" w:hAnsi="Times New Roman" w:cs="Times New Roman"/>
          <w:color w:val="221F1F"/>
          <w:sz w:val="24"/>
          <w:szCs w:val="24"/>
        </w:rPr>
        <w:t>and</w:t>
      </w:r>
      <w:r w:rsidRPr="00E556A0">
        <w:rPr>
          <w:rFonts w:ascii="Times New Roman" w:eastAsia="Times New Roman" w:hAnsi="Times New Roman" w:cs="Times New Roman"/>
          <w:color w:val="221F1F"/>
          <w:spacing w:val="36"/>
          <w:sz w:val="24"/>
          <w:szCs w:val="24"/>
        </w:rPr>
        <w:t xml:space="preserve"> </w:t>
      </w:r>
      <w:r w:rsidR="00F11D2D">
        <w:rPr>
          <w:rFonts w:ascii="Times New Roman" w:eastAsia="Times New Roman" w:hAnsi="Times New Roman" w:cs="Times New Roman"/>
          <w:color w:val="221F1F"/>
          <w:sz w:val="24"/>
          <w:szCs w:val="24"/>
        </w:rPr>
        <w:t xml:space="preserve">performance </w:t>
      </w:r>
      <w:r w:rsidR="00C77C07">
        <w:rPr>
          <w:rFonts w:ascii="Times New Roman" w:eastAsia="Times New Roman" w:hAnsi="Times New Roman" w:cs="Times New Roman"/>
          <w:color w:val="221F1F"/>
          <w:sz w:val="24"/>
          <w:szCs w:val="24"/>
        </w:rPr>
        <w:fldChar w:fldCharType="begin"/>
      </w:r>
      <w:r w:rsidR="00E22E4E">
        <w:rPr>
          <w:rFonts w:ascii="Times New Roman" w:eastAsia="Times New Roman" w:hAnsi="Times New Roman" w:cs="Times New Roman"/>
          <w:color w:val="221F1F"/>
          <w:sz w:val="24"/>
          <w:szCs w:val="24"/>
        </w:rPr>
        <w:instrText xml:space="preserve"> ADDIN EN.CITE &lt;EndNote&gt;&lt;Cite&gt;&lt;Author&gt;Holdynski&lt;/Author&gt;&lt;Year&gt;2017&lt;/Year&gt;&lt;RecNum&gt;9&lt;/RecNum&gt;&lt;DisplayText&gt;[8]&lt;/DisplayText&gt;&lt;record&gt;&lt;rec-number&gt;9&lt;/rec-number&gt;&lt;foreign-keys&gt;&lt;key app="EN" db-id="xxrwz2dwo0fpzpef52ap9x9atvpdfwfa2fvx" timestamp="1628756587"&gt;9&lt;/key&gt;&lt;/foreign-keys&gt;&lt;ref-type name="Journal Article"&gt;17&lt;/ref-type&gt;&lt;contributors&gt;&lt;authors&gt;&lt;author&gt;Holdynski, Zbyszek&lt;/author&gt;&lt;author&gt;Napierala, Marek&lt;/author&gt;&lt;author&gt;Jozwik, Michalina&lt;/author&gt;&lt;author&gt;Szostkiwicz, Lukasz&lt;/author&gt;&lt;author&gt;Mergo, Pawel&lt;/author&gt;&lt;author&gt;Nasilowski, Tomasz %J Optics Communications&lt;/author&gt;&lt;/authors&gt;&lt;/contributors&gt;&lt;titles&gt;&lt;title&gt;Three fold symmetric microstructured fibers for customized sub-nanosecond supercontinuum generation&lt;/title&gt;&lt;/titles&gt;&lt;pages&gt;45-48&lt;/pages&gt;&lt;volume&gt;393&lt;/volume&gt;&lt;dates&gt;&lt;year&gt;2017&lt;/year&gt;&lt;/dates&gt;&lt;isbn&gt;0030-4018&lt;/isbn&gt;&lt;urls&gt;&lt;/urls&gt;&lt;/record&gt;&lt;/Cite&gt;&lt;/EndNote&gt;</w:instrText>
      </w:r>
      <w:r w:rsidR="00C77C07">
        <w:rPr>
          <w:rFonts w:ascii="Times New Roman" w:eastAsia="Times New Roman" w:hAnsi="Times New Roman" w:cs="Times New Roman"/>
          <w:color w:val="221F1F"/>
          <w:sz w:val="24"/>
          <w:szCs w:val="24"/>
        </w:rPr>
        <w:fldChar w:fldCharType="separate"/>
      </w:r>
      <w:r w:rsidR="00E22E4E">
        <w:rPr>
          <w:rFonts w:ascii="Times New Roman" w:eastAsia="Times New Roman" w:hAnsi="Times New Roman" w:cs="Times New Roman"/>
          <w:noProof/>
          <w:color w:val="221F1F"/>
          <w:sz w:val="24"/>
          <w:szCs w:val="24"/>
        </w:rPr>
        <w:t>[</w:t>
      </w:r>
      <w:hyperlink w:anchor="_ENREF_8" w:tooltip="Holdynski, 2017 #9" w:history="1">
        <w:r w:rsidR="00E22E4E" w:rsidRPr="007F66C4">
          <w:rPr>
            <w:rStyle w:val="Hyperlink"/>
            <w:rFonts w:ascii="Times New Roman" w:eastAsia="Times New Roman" w:hAnsi="Times New Roman" w:cs="Times New Roman"/>
            <w:noProof/>
            <w:sz w:val="24"/>
            <w:szCs w:val="24"/>
          </w:rPr>
          <w:t>8</w:t>
        </w:r>
      </w:hyperlink>
      <w:r w:rsidR="00E22E4E">
        <w:rPr>
          <w:rFonts w:ascii="Times New Roman" w:eastAsia="Times New Roman" w:hAnsi="Times New Roman" w:cs="Times New Roman"/>
          <w:noProof/>
          <w:color w:val="221F1F"/>
          <w:sz w:val="24"/>
          <w:szCs w:val="24"/>
        </w:rPr>
        <w:t>]</w:t>
      </w:r>
      <w:r w:rsidR="00C77C07">
        <w:rPr>
          <w:rFonts w:ascii="Times New Roman" w:eastAsia="Times New Roman" w:hAnsi="Times New Roman" w:cs="Times New Roman"/>
          <w:color w:val="221F1F"/>
          <w:sz w:val="24"/>
          <w:szCs w:val="24"/>
        </w:rPr>
        <w:fldChar w:fldCharType="end"/>
      </w:r>
      <w:r w:rsidRPr="00E556A0">
        <w:rPr>
          <w:rFonts w:ascii="Times New Roman" w:eastAsia="Times New Roman" w:hAnsi="Times New Roman" w:cs="Times New Roman"/>
          <w:color w:val="221F1F"/>
          <w:sz w:val="24"/>
          <w:szCs w:val="24"/>
        </w:rPr>
        <w:t>.</w:t>
      </w:r>
      <w:r w:rsidRPr="00E556A0">
        <w:rPr>
          <w:rFonts w:ascii="Times New Roman" w:eastAsia="Times New Roman" w:hAnsi="Times New Roman" w:cs="Times New Roman"/>
          <w:color w:val="221F1F"/>
          <w:spacing w:val="37"/>
          <w:sz w:val="24"/>
          <w:szCs w:val="24"/>
        </w:rPr>
        <w:t xml:space="preserve"> </w:t>
      </w:r>
    </w:p>
    <w:p w:rsidR="00134F5F" w:rsidRPr="00E556A0" w:rsidRDefault="00134F5F" w:rsidP="00E556A0">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color w:val="221F1F"/>
          <w:sz w:val="24"/>
          <w:szCs w:val="24"/>
        </w:rPr>
        <w:t>These advancements have lead to the development of different smart fibers with smart application especially high interests towards</w:t>
      </w:r>
    </w:p>
    <w:p w:rsidR="00134F5F" w:rsidRPr="00E556A0" w:rsidRDefault="00134F5F" w:rsidP="00E556A0">
      <w:pPr>
        <w:widowControl w:val="0"/>
        <w:autoSpaceDE w:val="0"/>
        <w:autoSpaceDN w:val="0"/>
        <w:spacing w:before="1" w:after="0" w:line="360" w:lineRule="auto"/>
        <w:ind w:left="820" w:right="1159"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059BDC53" wp14:editId="47601F83">
            <wp:extent cx="128905" cy="120311"/>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color w:val="221F1F"/>
          <w:sz w:val="24"/>
          <w:szCs w:val="24"/>
        </w:rPr>
        <w:t>Natural fibers with genetic evolution, breeding, reinforcements, genetic control of protein structures lead to intricate specificit</w:t>
      </w:r>
      <w:r w:rsidR="00C77C07">
        <w:rPr>
          <w:rFonts w:ascii="Times New Roman" w:eastAsia="Times New Roman" w:hAnsi="Times New Roman" w:cs="Times New Roman"/>
          <w:color w:val="221F1F"/>
          <w:sz w:val="24"/>
          <w:szCs w:val="24"/>
        </w:rPr>
        <w:t xml:space="preserve">y in fiber shape constructions </w:t>
      </w:r>
      <w:r w:rsidR="00C77C07">
        <w:rPr>
          <w:rFonts w:ascii="Times New Roman" w:eastAsia="Times New Roman" w:hAnsi="Times New Roman" w:cs="Times New Roman"/>
          <w:color w:val="221F1F"/>
          <w:sz w:val="24"/>
          <w:szCs w:val="24"/>
        </w:rPr>
        <w:fldChar w:fldCharType="begin">
          <w:fldData xml:space="preserve">PEVuZE5vdGU+PENpdGU+PEF1dGhvcj5LZWxseTwvQXV0aG9yPjxZZWFyPjIwMTk8L1llYXI+PFJl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=
</w:fldData>
        </w:fldChar>
      </w:r>
      <w:r w:rsidR="00E22E4E">
        <w:rPr>
          <w:rFonts w:ascii="Times New Roman" w:eastAsia="Times New Roman" w:hAnsi="Times New Roman" w:cs="Times New Roman"/>
          <w:color w:val="221F1F"/>
          <w:sz w:val="24"/>
          <w:szCs w:val="24"/>
        </w:rPr>
        <w:instrText xml:space="preserve"> ADDIN EN.CITE </w:instrText>
      </w:r>
      <w:r w:rsidR="00E22E4E">
        <w:rPr>
          <w:rFonts w:ascii="Times New Roman" w:eastAsia="Times New Roman" w:hAnsi="Times New Roman" w:cs="Times New Roman"/>
          <w:color w:val="221F1F"/>
          <w:sz w:val="24"/>
          <w:szCs w:val="24"/>
        </w:rPr>
        <w:fldChar w:fldCharType="begin">
          <w:fldData xml:space="preserve">PEVuZE5vdGU+PENpdGU+PEF1dGhvcj5LZWxseTwvQXV0aG9yPjxZZWFyPjIwMTk8L1llYXI+PFJl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=
</w:fldData>
        </w:fldChar>
      </w:r>
      <w:r w:rsidR="00E22E4E">
        <w:rPr>
          <w:rFonts w:ascii="Times New Roman" w:eastAsia="Times New Roman" w:hAnsi="Times New Roman" w:cs="Times New Roman"/>
          <w:color w:val="221F1F"/>
          <w:sz w:val="24"/>
          <w:szCs w:val="24"/>
        </w:rPr>
        <w:instrText xml:space="preserve"> ADDIN EN.CITE.DATA </w:instrText>
      </w:r>
      <w:r w:rsidR="00E22E4E">
        <w:rPr>
          <w:rFonts w:ascii="Times New Roman" w:eastAsia="Times New Roman" w:hAnsi="Times New Roman" w:cs="Times New Roman"/>
          <w:color w:val="221F1F"/>
          <w:sz w:val="24"/>
          <w:szCs w:val="24"/>
        </w:rPr>
      </w:r>
      <w:r w:rsidR="00E22E4E">
        <w:rPr>
          <w:rFonts w:ascii="Times New Roman" w:eastAsia="Times New Roman" w:hAnsi="Times New Roman" w:cs="Times New Roman"/>
          <w:color w:val="221F1F"/>
          <w:sz w:val="24"/>
          <w:szCs w:val="24"/>
        </w:rPr>
        <w:fldChar w:fldCharType="end"/>
      </w:r>
      <w:r w:rsidR="00C77C07">
        <w:rPr>
          <w:rFonts w:ascii="Times New Roman" w:eastAsia="Times New Roman" w:hAnsi="Times New Roman" w:cs="Times New Roman"/>
          <w:color w:val="221F1F"/>
          <w:sz w:val="24"/>
          <w:szCs w:val="24"/>
        </w:rPr>
      </w:r>
      <w:r w:rsidR="00C77C07">
        <w:rPr>
          <w:rFonts w:ascii="Times New Roman" w:eastAsia="Times New Roman" w:hAnsi="Times New Roman" w:cs="Times New Roman"/>
          <w:color w:val="221F1F"/>
          <w:sz w:val="24"/>
          <w:szCs w:val="24"/>
        </w:rPr>
        <w:fldChar w:fldCharType="separate"/>
      </w:r>
      <w:r w:rsidR="00E22E4E">
        <w:rPr>
          <w:rFonts w:ascii="Times New Roman" w:eastAsia="Times New Roman" w:hAnsi="Times New Roman" w:cs="Times New Roman"/>
          <w:noProof/>
          <w:color w:val="221F1F"/>
          <w:sz w:val="24"/>
          <w:szCs w:val="24"/>
        </w:rPr>
        <w:t>[</w:t>
      </w:r>
      <w:hyperlink w:anchor="_ENREF_9" w:tooltip="Kelly, 2019 #10" w:history="1">
        <w:r w:rsidR="00E22E4E" w:rsidRPr="007F66C4">
          <w:rPr>
            <w:rStyle w:val="Hyperlink"/>
            <w:rFonts w:ascii="Times New Roman" w:eastAsia="Times New Roman" w:hAnsi="Times New Roman" w:cs="Times New Roman"/>
            <w:noProof/>
            <w:sz w:val="24"/>
            <w:szCs w:val="24"/>
          </w:rPr>
          <w:t>9</w:t>
        </w:r>
      </w:hyperlink>
      <w:r w:rsidR="00E22E4E">
        <w:rPr>
          <w:rFonts w:ascii="Times New Roman" w:eastAsia="Times New Roman" w:hAnsi="Times New Roman" w:cs="Times New Roman"/>
          <w:noProof/>
          <w:color w:val="221F1F"/>
          <w:sz w:val="24"/>
          <w:szCs w:val="24"/>
        </w:rPr>
        <w:t xml:space="preserve">, </w:t>
      </w:r>
      <w:hyperlink w:anchor="_ENREF_10" w:tooltip="Hassan, 2019 #1" w:history="1">
        <w:r w:rsidR="00E22E4E" w:rsidRPr="007F66C4">
          <w:rPr>
            <w:rStyle w:val="Hyperlink"/>
            <w:rFonts w:ascii="Times New Roman" w:eastAsia="Times New Roman" w:hAnsi="Times New Roman" w:cs="Times New Roman"/>
            <w:noProof/>
            <w:sz w:val="24"/>
            <w:szCs w:val="24"/>
          </w:rPr>
          <w:t>10</w:t>
        </w:r>
      </w:hyperlink>
      <w:r w:rsidR="00E22E4E">
        <w:rPr>
          <w:rFonts w:ascii="Times New Roman" w:eastAsia="Times New Roman" w:hAnsi="Times New Roman" w:cs="Times New Roman"/>
          <w:noProof/>
          <w:color w:val="221F1F"/>
          <w:sz w:val="24"/>
          <w:szCs w:val="24"/>
        </w:rPr>
        <w:t>]</w:t>
      </w:r>
      <w:r w:rsidR="00C77C07">
        <w:rPr>
          <w:rFonts w:ascii="Times New Roman" w:eastAsia="Times New Roman" w:hAnsi="Times New Roman" w:cs="Times New Roman"/>
          <w:color w:val="221F1F"/>
          <w:sz w:val="24"/>
          <w:szCs w:val="24"/>
        </w:rPr>
        <w:fldChar w:fldCharType="end"/>
      </w:r>
      <w:r w:rsidRPr="00E556A0">
        <w:rPr>
          <w:rFonts w:ascii="Times New Roman" w:eastAsia="Times New Roman" w:hAnsi="Times New Roman" w:cs="Times New Roman"/>
          <w:color w:val="221F1F"/>
          <w:sz w:val="24"/>
          <w:szCs w:val="24"/>
        </w:rPr>
        <w:t>.</w:t>
      </w:r>
    </w:p>
    <w:p w:rsidR="00134F5F" w:rsidRPr="00E556A0" w:rsidRDefault="00134F5F" w:rsidP="00E556A0">
      <w:pPr>
        <w:widowControl w:val="0"/>
        <w:autoSpaceDE w:val="0"/>
        <w:autoSpaceDN w:val="0"/>
        <w:spacing w:after="0" w:line="360" w:lineRule="auto"/>
        <w:ind w:left="820" w:right="1156"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4DA5C9BE" wp14:editId="6C39601A">
            <wp:extent cx="128905" cy="120311"/>
            <wp:effectExtent l="0" t="0" r="0" b="0"/>
            <wp:docPr id="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color w:val="221F1F"/>
          <w:sz w:val="24"/>
          <w:szCs w:val="24"/>
        </w:rPr>
        <w:t>Regenerated fibers made to redevelop fibers from discarded cotton or forest pulp comprising chemical alteration of cellulose like Cellulose nitrate (nitrocellulose) extruded through fine holes (spinnerets) in Chardonnet process(</w:t>
      </w:r>
      <w:r w:rsidRPr="00E556A0">
        <w:rPr>
          <w:rFonts w:ascii="Times New Roman" w:eastAsia="Times New Roman" w:hAnsi="Times New Roman" w:cs="Times New Roman"/>
          <w:i/>
          <w:color w:val="221F1F"/>
          <w:sz w:val="24"/>
          <w:szCs w:val="24"/>
        </w:rPr>
        <w:t>dry spinning</w:t>
      </w:r>
      <w:r w:rsidRPr="00E556A0">
        <w:rPr>
          <w:rFonts w:ascii="Times New Roman" w:eastAsia="Times New Roman" w:hAnsi="Times New Roman" w:cs="Times New Roman"/>
          <w:color w:val="221F1F"/>
          <w:sz w:val="24"/>
          <w:szCs w:val="24"/>
        </w:rPr>
        <w:t xml:space="preserve">), </w:t>
      </w:r>
      <w:r w:rsidRPr="00E556A0">
        <w:rPr>
          <w:rFonts w:ascii="Times New Roman" w:eastAsia="Times New Roman" w:hAnsi="Times New Roman" w:cs="Times New Roman"/>
          <w:i/>
          <w:color w:val="221F1F"/>
          <w:sz w:val="24"/>
          <w:szCs w:val="24"/>
        </w:rPr>
        <w:t xml:space="preserve">wet spinning and </w:t>
      </w:r>
      <w:r w:rsidRPr="00E556A0">
        <w:rPr>
          <w:rFonts w:ascii="Times New Roman" w:eastAsia="Times New Roman" w:hAnsi="Times New Roman" w:cs="Times New Roman"/>
          <w:color w:val="221F1F"/>
          <w:sz w:val="24"/>
          <w:szCs w:val="24"/>
        </w:rPr>
        <w:t xml:space="preserve">development of melt spinning, Man-made polymer fibers including production of polyhexamethylene adipamide, nylon 66, nylon 6 and </w:t>
      </w:r>
      <w:r w:rsidRPr="00E556A0">
        <w:rPr>
          <w:rFonts w:ascii="Times New Roman" w:eastAsia="Times New Roman" w:hAnsi="Times New Roman" w:cs="Times New Roman"/>
          <w:i/>
          <w:color w:val="221F1F"/>
          <w:sz w:val="24"/>
          <w:szCs w:val="24"/>
        </w:rPr>
        <w:t xml:space="preserve">polyester </w:t>
      </w:r>
      <w:r w:rsidRPr="00E556A0">
        <w:rPr>
          <w:rFonts w:ascii="Times New Roman" w:eastAsia="Times New Roman" w:hAnsi="Times New Roman" w:cs="Times New Roman"/>
          <w:color w:val="221F1F"/>
          <w:sz w:val="24"/>
          <w:szCs w:val="24"/>
        </w:rPr>
        <w:t xml:space="preserve">produced in a sequence of steps </w:t>
      </w:r>
      <w:r w:rsidRPr="00E556A0">
        <w:rPr>
          <w:rFonts w:ascii="Times New Roman" w:eastAsia="Times New Roman" w:hAnsi="Times New Roman" w:cs="Times New Roman"/>
          <w:i/>
          <w:color w:val="221F1F"/>
          <w:sz w:val="24"/>
          <w:szCs w:val="24"/>
        </w:rPr>
        <w:t xml:space="preserve">of </w:t>
      </w:r>
      <w:r w:rsidRPr="00E556A0">
        <w:rPr>
          <w:rFonts w:ascii="Times New Roman" w:eastAsia="Times New Roman" w:hAnsi="Times New Roman" w:cs="Times New Roman"/>
          <w:color w:val="221F1F"/>
          <w:sz w:val="24"/>
          <w:szCs w:val="24"/>
        </w:rPr>
        <w:t>polymerization and assembly of polymer chip charted via spinning and solidification,</w:t>
      </w:r>
    </w:p>
    <w:p w:rsidR="00134F5F" w:rsidRPr="00E556A0" w:rsidRDefault="00134F5F" w:rsidP="00E556A0">
      <w:pPr>
        <w:widowControl w:val="0"/>
        <w:autoSpaceDE w:val="0"/>
        <w:autoSpaceDN w:val="0"/>
        <w:spacing w:after="0" w:line="360" w:lineRule="auto"/>
        <w:ind w:left="820" w:right="1156"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7028BCBB" wp14:editId="65DD325D">
            <wp:extent cx="128905" cy="120311"/>
            <wp:effectExtent l="0" t="0" r="0" b="0"/>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color w:val="221F1F"/>
          <w:sz w:val="24"/>
          <w:szCs w:val="24"/>
        </w:rPr>
        <w:t>High-modulus, high-tenacity (HM-HT) fibers</w:t>
      </w:r>
      <w:r w:rsidR="00C77C07">
        <w:rPr>
          <w:rFonts w:ascii="Times New Roman" w:eastAsia="Times New Roman" w:hAnsi="Times New Roman" w:cs="Times New Roman"/>
          <w:color w:val="221F1F"/>
          <w:sz w:val="24"/>
          <w:szCs w:val="24"/>
        </w:rPr>
        <w:fldChar w:fldCharType="begin"/>
      </w:r>
      <w:r w:rsidR="00E22E4E">
        <w:rPr>
          <w:rFonts w:ascii="Times New Roman" w:eastAsia="Times New Roman" w:hAnsi="Times New Roman" w:cs="Times New Roman"/>
          <w:color w:val="221F1F"/>
          <w:sz w:val="24"/>
          <w:szCs w:val="24"/>
        </w:rPr>
        <w:instrText xml:space="preserve"> ADDIN EN.CITE &lt;EndNote&gt;&lt;Cite&gt;&lt;Author&gt;Wang&lt;/Author&gt;&lt;Year&gt;2019&lt;/Year&gt;&lt;RecNum&gt;2&lt;/RecNum&gt;&lt;DisplayText&gt;[11]&lt;/DisplayText&gt;&lt;record&gt;&lt;rec-number&gt;2&lt;/rec-number&gt;&lt;foreign-keys&gt;&lt;key app="EN" db-id="vesz0e2aszawpgedfwqx0xs2ax2zwrfxe2x2" timestamp="1628756796"&gt;2&lt;/key&gt;&lt;/foreign-keys&gt;&lt;ref-type name="Journal Article"&gt;17&lt;/ref-type&gt;&lt;contributors&gt;&lt;authors&gt;&lt;author&gt;Wang, WC&lt;/author&gt;&lt;author&gt;Zhou, B&lt;/author&gt;&lt;author&gt;Xu, SH&lt;/author&gt;&lt;author&gt;Yang, ZM&lt;/author&gt;&lt;author&gt;Zhang, QY %J Progress in Materials Science&lt;/author&gt;&lt;/authors&gt;&lt;/contributors&gt;&lt;titles&gt;&lt;title&gt;Recent advances in soft optical glass fiber and fiber lasers&lt;/title&gt;&lt;/titles&gt;&lt;pages&gt;90-171&lt;/pages&gt;&lt;volume&gt;101&lt;/volume&gt;&lt;dates&gt;&lt;year&gt;2019&lt;/year&gt;&lt;/dates&gt;&lt;isbn&gt;0079-6425&lt;/isbn&gt;&lt;urls&gt;&lt;/urls&gt;&lt;/record&gt;&lt;/Cite&gt;&lt;/EndNote&gt;</w:instrText>
      </w:r>
      <w:r w:rsidR="00C77C07">
        <w:rPr>
          <w:rFonts w:ascii="Times New Roman" w:eastAsia="Times New Roman" w:hAnsi="Times New Roman" w:cs="Times New Roman"/>
          <w:color w:val="221F1F"/>
          <w:sz w:val="24"/>
          <w:szCs w:val="24"/>
        </w:rPr>
        <w:fldChar w:fldCharType="separate"/>
      </w:r>
      <w:r w:rsidR="00E22E4E">
        <w:rPr>
          <w:rFonts w:ascii="Times New Roman" w:eastAsia="Times New Roman" w:hAnsi="Times New Roman" w:cs="Times New Roman"/>
          <w:noProof/>
          <w:color w:val="221F1F"/>
          <w:sz w:val="24"/>
          <w:szCs w:val="24"/>
        </w:rPr>
        <w:t>[</w:t>
      </w:r>
      <w:hyperlink w:anchor="_ENREF_11" w:tooltip="Wang, 2019 #2" w:history="1">
        <w:r w:rsidR="00E22E4E" w:rsidRPr="007F66C4">
          <w:rPr>
            <w:rStyle w:val="Hyperlink"/>
            <w:rFonts w:ascii="Times New Roman" w:eastAsia="Times New Roman" w:hAnsi="Times New Roman" w:cs="Times New Roman"/>
            <w:noProof/>
            <w:sz w:val="24"/>
            <w:szCs w:val="24"/>
          </w:rPr>
          <w:t>11</w:t>
        </w:r>
      </w:hyperlink>
      <w:r w:rsidR="00E22E4E">
        <w:rPr>
          <w:rFonts w:ascii="Times New Roman" w:eastAsia="Times New Roman" w:hAnsi="Times New Roman" w:cs="Times New Roman"/>
          <w:noProof/>
          <w:color w:val="221F1F"/>
          <w:sz w:val="24"/>
          <w:szCs w:val="24"/>
        </w:rPr>
        <w:t>]</w:t>
      </w:r>
      <w:r w:rsidR="00C77C07">
        <w:rPr>
          <w:rFonts w:ascii="Times New Roman" w:eastAsia="Times New Roman" w:hAnsi="Times New Roman" w:cs="Times New Roman"/>
          <w:color w:val="221F1F"/>
          <w:sz w:val="24"/>
          <w:szCs w:val="24"/>
        </w:rPr>
        <w:fldChar w:fldCharType="end"/>
      </w:r>
      <w:r w:rsidRPr="00E556A0">
        <w:rPr>
          <w:rFonts w:ascii="Times New Roman" w:eastAsia="Times New Roman" w:hAnsi="Times New Roman" w:cs="Times New Roman"/>
          <w:color w:val="221F1F"/>
          <w:sz w:val="24"/>
          <w:szCs w:val="24"/>
        </w:rPr>
        <w:t xml:space="preserve"> have linear polymers with a degree of crystallinity no more than 50%, mean orientation angles no more than 20°, liquid-crystals in solutions of linear polymers with stiff molecules and almost perfect crystallinity, perfect orientation, fully extended chain molecules, like para-aramid </w:t>
      </w:r>
      <w:r w:rsidRPr="00E556A0">
        <w:rPr>
          <w:rFonts w:ascii="Times New Roman" w:eastAsia="Times New Roman" w:hAnsi="Times New Roman" w:cs="Times New Roman"/>
          <w:i/>
          <w:color w:val="221F1F"/>
          <w:sz w:val="24"/>
          <w:szCs w:val="24"/>
        </w:rPr>
        <w:t>Kevlar, a</w:t>
      </w:r>
      <w:r w:rsidRPr="00E556A0">
        <w:rPr>
          <w:rFonts w:ascii="Times New Roman" w:eastAsia="Times New Roman" w:hAnsi="Times New Roman" w:cs="Times New Roman"/>
          <w:color w:val="221F1F"/>
          <w:sz w:val="24"/>
          <w:szCs w:val="24"/>
        </w:rPr>
        <w:t>llow super-drawing, ultra-high molecular weight, and highest</w:t>
      </w:r>
      <w:r w:rsidRPr="00E556A0">
        <w:rPr>
          <w:rFonts w:ascii="Times New Roman" w:eastAsia="Times New Roman" w:hAnsi="Times New Roman" w:cs="Times New Roman"/>
          <w:color w:val="221F1F"/>
          <w:spacing w:val="-1"/>
          <w:sz w:val="24"/>
          <w:szCs w:val="24"/>
        </w:rPr>
        <w:t xml:space="preserve"> </w:t>
      </w:r>
      <w:r w:rsidRPr="00E556A0">
        <w:rPr>
          <w:rFonts w:ascii="Times New Roman" w:eastAsia="Times New Roman" w:hAnsi="Times New Roman" w:cs="Times New Roman"/>
          <w:color w:val="221F1F"/>
          <w:sz w:val="24"/>
          <w:szCs w:val="24"/>
        </w:rPr>
        <w:lastRenderedPageBreak/>
        <w:t>strength,</w:t>
      </w:r>
    </w:p>
    <w:p w:rsidR="00134F5F" w:rsidRPr="00E556A0" w:rsidRDefault="00134F5F" w:rsidP="00E556A0">
      <w:pPr>
        <w:widowControl w:val="0"/>
        <w:autoSpaceDE w:val="0"/>
        <w:autoSpaceDN w:val="0"/>
        <w:spacing w:after="0" w:line="360" w:lineRule="auto"/>
        <w:ind w:left="820" w:right="1155"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71E2114B" wp14:editId="08BE5F96">
            <wp:extent cx="128905" cy="120311"/>
            <wp:effectExtent l="0" t="0" r="0" b="0"/>
            <wp:docPr id="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17"/>
          <w:sz w:val="24"/>
          <w:szCs w:val="24"/>
        </w:rPr>
        <w:t xml:space="preserve"> </w:t>
      </w:r>
      <w:r w:rsidRPr="00E556A0">
        <w:rPr>
          <w:rFonts w:ascii="Times New Roman" w:eastAsia="Times New Roman" w:hAnsi="Times New Roman" w:cs="Times New Roman"/>
          <w:color w:val="221F1F"/>
          <w:sz w:val="24"/>
          <w:szCs w:val="24"/>
        </w:rPr>
        <w:t>Inorganic fibers used as a decorative material, insulation, fibre- reinforced composites. These fibers have been made by melt extrusion, cooling and wind-up operations to create un-oriented, and amorphous</w:t>
      </w:r>
      <w:r w:rsidRPr="00E556A0">
        <w:rPr>
          <w:rFonts w:ascii="Times New Roman" w:eastAsia="Times New Roman" w:hAnsi="Times New Roman" w:cs="Times New Roman"/>
          <w:color w:val="221F1F"/>
          <w:spacing w:val="-2"/>
          <w:sz w:val="24"/>
          <w:szCs w:val="24"/>
        </w:rPr>
        <w:t xml:space="preserve"> </w:t>
      </w:r>
      <w:r w:rsidRPr="00E556A0">
        <w:rPr>
          <w:rFonts w:ascii="Times New Roman" w:eastAsia="Times New Roman" w:hAnsi="Times New Roman" w:cs="Times New Roman"/>
          <w:color w:val="221F1F"/>
          <w:sz w:val="24"/>
          <w:szCs w:val="24"/>
        </w:rPr>
        <w:t>network structures.</w:t>
      </w:r>
    </w:p>
    <w:p w:rsidR="00134F5F" w:rsidRPr="00E556A0" w:rsidRDefault="00134F5F" w:rsidP="00E556A0">
      <w:pPr>
        <w:widowControl w:val="0"/>
        <w:autoSpaceDE w:val="0"/>
        <w:autoSpaceDN w:val="0"/>
        <w:spacing w:after="0" w:line="360" w:lineRule="auto"/>
        <w:ind w:left="820" w:right="1158"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0A65C234" wp14:editId="7CD80E04">
            <wp:extent cx="128905" cy="120311"/>
            <wp:effectExtent l="0" t="0" r="0" b="0"/>
            <wp:docPr id="9"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color w:val="221F1F"/>
          <w:sz w:val="24"/>
          <w:szCs w:val="24"/>
        </w:rPr>
        <w:t>In the late twentieth-century; Carbon fibers were developed as high performance fibers for composites utilized as partially carbonized fiber with good thermal resistance and oriented structure of imperfect graphitic crystals.</w:t>
      </w:r>
    </w:p>
    <w:p w:rsidR="00134F5F" w:rsidRPr="00E556A0" w:rsidRDefault="00134F5F" w:rsidP="00E556A0">
      <w:pPr>
        <w:widowControl w:val="0"/>
        <w:autoSpaceDE w:val="0"/>
        <w:autoSpaceDN w:val="0"/>
        <w:spacing w:after="0" w:line="360" w:lineRule="auto"/>
        <w:ind w:left="820" w:right="1158"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079EBA73" wp14:editId="6F637F27">
            <wp:extent cx="128905" cy="120311"/>
            <wp:effectExtent l="0" t="0" r="0" b="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color w:val="221F1F"/>
          <w:sz w:val="24"/>
          <w:szCs w:val="24"/>
        </w:rPr>
        <w:t>Ceramic fibers utilized f for high-temperature composites based on silicon carbide. They have been produced by melt-spinning of organo-silicon polymers or solution-spinning from a viscous liquid containing aluminum salts, micro-crystalline ceramic fibers and rigid</w:t>
      </w:r>
      <w:r w:rsidRPr="00E556A0">
        <w:rPr>
          <w:rFonts w:ascii="Times New Roman" w:eastAsia="Times New Roman" w:hAnsi="Times New Roman" w:cs="Times New Roman"/>
          <w:color w:val="221F1F"/>
          <w:spacing w:val="-1"/>
          <w:sz w:val="24"/>
          <w:szCs w:val="24"/>
        </w:rPr>
        <w:t xml:space="preserve"> </w:t>
      </w:r>
      <w:r w:rsidRPr="00E556A0">
        <w:rPr>
          <w:rFonts w:ascii="Times New Roman" w:eastAsia="Times New Roman" w:hAnsi="Times New Roman" w:cs="Times New Roman"/>
          <w:color w:val="221F1F"/>
          <w:sz w:val="24"/>
          <w:szCs w:val="24"/>
        </w:rPr>
        <w:t>materials</w:t>
      </w:r>
    </w:p>
    <w:p w:rsidR="00134F5F" w:rsidRPr="00E556A0" w:rsidRDefault="00134F5F" w:rsidP="00E556A0">
      <w:pPr>
        <w:widowControl w:val="0"/>
        <w:autoSpaceDE w:val="0"/>
        <w:autoSpaceDN w:val="0"/>
        <w:spacing w:after="0" w:line="360" w:lineRule="auto"/>
        <w:ind w:left="820" w:right="1157" w:hanging="361"/>
        <w:jc w:val="both"/>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w:drawing>
          <wp:inline distT="0" distB="0" distL="0" distR="0" wp14:anchorId="5711EFE8" wp14:editId="662D70F8">
            <wp:extent cx="128905" cy="120311"/>
            <wp:effectExtent l="0" t="0" r="0" b="0"/>
            <wp:docPr id="1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png"/>
                    <pic:cNvPicPr/>
                  </pic:nvPicPr>
                  <pic:blipFill>
                    <a:blip r:embed="rId9" cstate="print"/>
                    <a:stretch>
                      <a:fillRect/>
                    </a:stretch>
                  </pic:blipFill>
                  <pic:spPr>
                    <a:xfrm>
                      <a:off x="0" y="0"/>
                      <a:ext cx="128905" cy="120311"/>
                    </a:xfrm>
                    <a:prstGeom prst="rect">
                      <a:avLst/>
                    </a:prstGeom>
                  </pic:spPr>
                </pic:pic>
              </a:graphicData>
            </a:graphic>
          </wp:inline>
        </w:drawing>
      </w:r>
      <w:r w:rsidRPr="00E556A0">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color w:val="221F1F"/>
          <w:sz w:val="24"/>
          <w:szCs w:val="24"/>
        </w:rPr>
        <w:t>Specialist and smart fibers having high chemical and thermal resistance for particular applications and/or  properties good for medical applications for wound-hea</w:t>
      </w:r>
      <w:r w:rsidR="00C77C07">
        <w:rPr>
          <w:rFonts w:ascii="Times New Roman" w:eastAsia="Times New Roman" w:hAnsi="Times New Roman" w:cs="Times New Roman"/>
          <w:color w:val="221F1F"/>
          <w:sz w:val="24"/>
          <w:szCs w:val="24"/>
        </w:rPr>
        <w:t xml:space="preserve">ling or tissue engineering </w:t>
      </w:r>
      <w:r w:rsidR="00C77C07">
        <w:rPr>
          <w:rFonts w:ascii="Times New Roman" w:eastAsia="Times New Roman" w:hAnsi="Times New Roman" w:cs="Times New Roman"/>
          <w:color w:val="221F1F"/>
          <w:sz w:val="24"/>
          <w:szCs w:val="24"/>
        </w:rPr>
        <w:fldChar w:fldCharType="begin"/>
      </w:r>
      <w:r w:rsidR="00E22E4E">
        <w:rPr>
          <w:rFonts w:ascii="Times New Roman" w:eastAsia="Times New Roman" w:hAnsi="Times New Roman" w:cs="Times New Roman"/>
          <w:color w:val="221F1F"/>
          <w:sz w:val="24"/>
          <w:szCs w:val="24"/>
        </w:rPr>
        <w:instrText xml:space="preserve"> ADDIN EN.CITE &lt;EndNote&gt;&lt;Cite&gt;&lt;Author&gt;Wang&lt;/Author&gt;&lt;Year&gt;2019&lt;/Year&gt;&lt;RecNum&gt;2&lt;/RecNum&gt;&lt;DisplayText&gt;[11, 12]&lt;/DisplayText&gt;&lt;record&gt;&lt;rec-number&gt;2&lt;/rec-number&gt;&lt;foreign-keys&gt;&lt;key app="EN" db-id="vesz0e2aszawpgedfwqx0xs2ax2zwrfxe2x2" timestamp="1628756796"&gt;2&lt;/key&gt;&lt;/foreign-keys&gt;&lt;ref-type name="Journal Article"&gt;17&lt;/ref-type&gt;&lt;contributors&gt;&lt;authors&gt;&lt;author&gt;Wang, WC&lt;/author&gt;&lt;author&gt;Zhou, B&lt;/author&gt;&lt;author&gt;Xu, SH&lt;/author&gt;&lt;author&gt;Yang, ZM&lt;/author&gt;&lt;author&gt;Zhang, QY %J Progress in Materials Science&lt;/author&gt;&lt;/authors&gt;&lt;/contributors&gt;&lt;titles&gt;&lt;title&gt;Recent advances in soft optical glass fiber and fiber lasers&lt;/title&gt;&lt;/titles&gt;&lt;pages&gt;90-171&lt;/pages&gt;&lt;volume&gt;101&lt;/volume&gt;&lt;dates&gt;&lt;year&gt;2019&lt;/year&gt;&lt;/dates&gt;&lt;isbn&gt;0079-6425&lt;/isbn&gt;&lt;urls&gt;&lt;/urls&gt;&lt;/record&gt;&lt;/Cite&gt;&lt;Cite&gt;&lt;Author&gt;Justin&lt;/Author&gt;&lt;Year&gt;2018&lt;/Year&gt;&lt;RecNum&gt;3&lt;/RecNum&gt;&lt;record&gt;&lt;rec-number&gt;3&lt;/rec-number&gt;&lt;foreign-keys&gt;&lt;key app="EN" db-id="vesz0e2aszawpgedfwqx0xs2ax2zwrfxe2x2" timestamp="1628756867"&gt;3&lt;/key&gt;&lt;/foreign-keys&gt;&lt;ref-type name="Journal Article"&gt;17&lt;/ref-type&gt;&lt;contributors&gt;&lt;authors&gt;&lt;author&gt;Justin, Alexander W&lt;/author&gt;&lt;author&gt;Saeb-Parsy, Kourosh&lt;/author&gt;&lt;author&gt;Markaki, Athina E&lt;/author&gt;&lt;author&gt;Vallier, Ludovic&lt;/author&gt;&lt;author&gt;Sampaziotis, Fotios %J Biochimica et Biophysica Acta -Molecular Basis of Disease&lt;/author&gt;&lt;/authors&gt;&lt;/contributors&gt;&lt;titles&gt;&lt;title&gt;Advances in the generation of bioengineered bile ducts&lt;/title&gt;&lt;/titles&gt;&lt;pages&gt;1532-1538&lt;/pages&gt;&lt;volume&gt;1864&lt;/volume&gt;&lt;number&gt;4&lt;/number&gt;&lt;dates&gt;&lt;year&gt;2018&lt;/year&gt;&lt;/dates&gt;&lt;isbn&gt;0925-4439&lt;/isbn&gt;&lt;urls&gt;&lt;/urls&gt;&lt;/record&gt;&lt;/Cite&gt;&lt;/EndNote&gt;</w:instrText>
      </w:r>
      <w:r w:rsidR="00C77C07">
        <w:rPr>
          <w:rFonts w:ascii="Times New Roman" w:eastAsia="Times New Roman" w:hAnsi="Times New Roman" w:cs="Times New Roman"/>
          <w:color w:val="221F1F"/>
          <w:sz w:val="24"/>
          <w:szCs w:val="24"/>
        </w:rPr>
        <w:fldChar w:fldCharType="separate"/>
      </w:r>
      <w:r w:rsidR="00E22E4E">
        <w:rPr>
          <w:rFonts w:ascii="Times New Roman" w:eastAsia="Times New Roman" w:hAnsi="Times New Roman" w:cs="Times New Roman"/>
          <w:noProof/>
          <w:color w:val="221F1F"/>
          <w:sz w:val="24"/>
          <w:szCs w:val="24"/>
        </w:rPr>
        <w:t>[</w:t>
      </w:r>
      <w:hyperlink w:anchor="_ENREF_11" w:tooltip="Wang, 2019 #2" w:history="1">
        <w:r w:rsidR="00E22E4E" w:rsidRPr="007F66C4">
          <w:rPr>
            <w:rStyle w:val="Hyperlink"/>
            <w:rFonts w:ascii="Times New Roman" w:eastAsia="Times New Roman" w:hAnsi="Times New Roman" w:cs="Times New Roman"/>
            <w:noProof/>
            <w:sz w:val="24"/>
            <w:szCs w:val="24"/>
          </w:rPr>
          <w:t>11</w:t>
        </w:r>
      </w:hyperlink>
      <w:r w:rsidR="00E22E4E">
        <w:rPr>
          <w:rFonts w:ascii="Times New Roman" w:eastAsia="Times New Roman" w:hAnsi="Times New Roman" w:cs="Times New Roman"/>
          <w:noProof/>
          <w:color w:val="221F1F"/>
          <w:sz w:val="24"/>
          <w:szCs w:val="24"/>
        </w:rPr>
        <w:t xml:space="preserve">, </w:t>
      </w:r>
      <w:hyperlink w:anchor="_ENREF_12" w:tooltip="Justin, 2018 #3" w:history="1">
        <w:r w:rsidR="00E22E4E" w:rsidRPr="007F66C4">
          <w:rPr>
            <w:rStyle w:val="Hyperlink"/>
            <w:rFonts w:ascii="Times New Roman" w:eastAsia="Times New Roman" w:hAnsi="Times New Roman" w:cs="Times New Roman"/>
            <w:noProof/>
            <w:sz w:val="24"/>
            <w:szCs w:val="24"/>
          </w:rPr>
          <w:t>12</w:t>
        </w:r>
      </w:hyperlink>
      <w:r w:rsidR="00E22E4E">
        <w:rPr>
          <w:rFonts w:ascii="Times New Roman" w:eastAsia="Times New Roman" w:hAnsi="Times New Roman" w:cs="Times New Roman"/>
          <w:noProof/>
          <w:color w:val="221F1F"/>
          <w:sz w:val="24"/>
          <w:szCs w:val="24"/>
        </w:rPr>
        <w:t>]</w:t>
      </w:r>
      <w:r w:rsidR="00C77C07">
        <w:rPr>
          <w:rFonts w:ascii="Times New Roman" w:eastAsia="Times New Roman" w:hAnsi="Times New Roman" w:cs="Times New Roman"/>
          <w:color w:val="221F1F"/>
          <w:sz w:val="24"/>
          <w:szCs w:val="24"/>
        </w:rPr>
        <w:fldChar w:fldCharType="end"/>
      </w:r>
      <w:r w:rsidRPr="00E556A0">
        <w:rPr>
          <w:rFonts w:ascii="Times New Roman" w:eastAsia="Times New Roman" w:hAnsi="Times New Roman" w:cs="Times New Roman"/>
          <w:color w:val="221F1F"/>
          <w:sz w:val="24"/>
          <w:szCs w:val="24"/>
        </w:rPr>
        <w:t>, specific electrical or magnetic properties, hollow fibers, fibers with active constituents, can change color, act mechanically</w:t>
      </w:r>
      <w:r w:rsidRPr="00E556A0">
        <w:rPr>
          <w:rFonts w:ascii="Times New Roman" w:eastAsia="Times New Roman" w:hAnsi="Times New Roman" w:cs="Times New Roman"/>
          <w:color w:val="221F1F"/>
          <w:spacing w:val="30"/>
          <w:sz w:val="24"/>
          <w:szCs w:val="24"/>
        </w:rPr>
        <w:t xml:space="preserve"> </w:t>
      </w:r>
      <w:r w:rsidRPr="00E556A0">
        <w:rPr>
          <w:rFonts w:ascii="Times New Roman" w:eastAsia="Times New Roman" w:hAnsi="Times New Roman" w:cs="Times New Roman"/>
          <w:color w:val="221F1F"/>
          <w:sz w:val="24"/>
          <w:szCs w:val="24"/>
        </w:rPr>
        <w:t>or electromechanically, generate latent heat,  perform as sensors, or other actions for Wearable electronics and other forms of applications.</w:t>
      </w:r>
    </w:p>
    <w:p w:rsidR="00134F5F" w:rsidRPr="00E556A0" w:rsidRDefault="00134F5F" w:rsidP="00E556A0">
      <w:pPr>
        <w:widowControl w:val="0"/>
        <w:autoSpaceDE w:val="0"/>
        <w:autoSpaceDN w:val="0"/>
        <w:spacing w:before="1"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color w:val="221F1F"/>
          <w:sz w:val="24"/>
          <w:szCs w:val="24"/>
        </w:rPr>
        <w:t xml:space="preserve">Recently special attention has given for specific application fibers like </w:t>
      </w:r>
      <w:r w:rsidRPr="00E556A0">
        <w:rPr>
          <w:rFonts w:ascii="Times New Roman" w:eastAsia="Times New Roman" w:hAnsi="Times New Roman" w:cs="Times New Roman"/>
          <w:sz w:val="24"/>
          <w:szCs w:val="24"/>
        </w:rPr>
        <w:t xml:space="preserve">Biodegradable </w:t>
      </w:r>
      <w:r w:rsidR="00C77C07">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Justin&lt;/Author&gt;&lt;Year&gt;2018&lt;/Year&gt;&lt;RecNum&gt;3&lt;/RecNum&gt;&lt;DisplayText&gt;[12]&lt;/DisplayText&gt;&lt;record&gt;&lt;rec-number&gt;3&lt;/rec-number&gt;&lt;foreign-keys&gt;&lt;key app="EN" db-id="vesz0e2aszawpgedfwqx0xs2ax2zwrfxe2x2" timestamp="1628756867"&gt;3&lt;/key&gt;&lt;/foreign-keys&gt;&lt;ref-type name="Journal Article"&gt;17&lt;/ref-type&gt;&lt;contributors&gt;&lt;authors&gt;&lt;author&gt;Justin, Alexander W&lt;/author&gt;&lt;author&gt;Saeb-Parsy, Kourosh&lt;/author&gt;&lt;author&gt;Markaki, Athina E&lt;/author&gt;&lt;author&gt;Vallier, Ludovic&lt;/author&gt;&lt;author&gt;Sampaziotis, Fotios %J Biochimica et Biophysica Acta -Molecular Basis of Disease&lt;/author&gt;&lt;/authors&gt;&lt;/contributors&gt;&lt;titles&gt;&lt;title&gt;Advances in the generation of bioengineered bile ducts&lt;/title&gt;&lt;/titles&gt;&lt;pages&gt;1532-1538&lt;/pages&gt;&lt;volume&gt;1864&lt;/volume&gt;&lt;number&gt;4&lt;/number&gt;&lt;dates&gt;&lt;year&gt;2018&lt;/year&gt;&lt;/dates&gt;&lt;isbn&gt;0925-4439&lt;/isbn&gt;&lt;urls&gt;&lt;/urls&gt;&lt;/record&gt;&lt;/Cite&gt;&lt;/EndNote&gt;</w:instrText>
      </w:r>
      <w:r w:rsidR="00C77C07">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2" w:tooltip="Justin, 2018 #3" w:history="1">
        <w:r w:rsidR="00E22E4E" w:rsidRPr="007F66C4">
          <w:rPr>
            <w:rStyle w:val="Hyperlink"/>
            <w:rFonts w:ascii="Times New Roman" w:eastAsia="Times New Roman" w:hAnsi="Times New Roman" w:cs="Times New Roman"/>
            <w:noProof/>
            <w:sz w:val="24"/>
            <w:szCs w:val="24"/>
          </w:rPr>
          <w:t>12</w:t>
        </w:r>
      </w:hyperlink>
      <w:r w:rsidR="00E22E4E">
        <w:rPr>
          <w:rFonts w:ascii="Times New Roman" w:eastAsia="Times New Roman" w:hAnsi="Times New Roman" w:cs="Times New Roman"/>
          <w:noProof/>
          <w:sz w:val="24"/>
          <w:szCs w:val="24"/>
        </w:rPr>
        <w:t>]</w:t>
      </w:r>
      <w:r w:rsidR="00C77C07">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fibers and High performance fibers in the Nano-scale technology fibers. This review has mainly focused on the next generation fibers m</w:t>
      </w:r>
      <w:r w:rsidR="00C77C07">
        <w:rPr>
          <w:rFonts w:ascii="Times New Roman" w:eastAsia="Times New Roman" w:hAnsi="Times New Roman" w:cs="Times New Roman"/>
          <w:sz w:val="24"/>
          <w:szCs w:val="24"/>
        </w:rPr>
        <w:t xml:space="preserve">ainly in the Nano-based fibers </w:t>
      </w:r>
      <w:r w:rsidR="00C77C07">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Guner&lt;/Author&gt;&lt;Year&gt;2019&lt;/Year&gt;&lt;RecNum&gt;4&lt;/RecNum&gt;&lt;DisplayText&gt;[13]&lt;/DisplayText&gt;&lt;record&gt;&lt;rec-number&gt;4&lt;/rec-number&gt;&lt;foreign-keys&gt;&lt;key app="EN" db-id="vesz0e2aszawpgedfwqx0xs2ax2zwrfxe2x2" timestamp="1628756926"&gt;4&lt;/key&gt;&lt;/foreign-keys&gt;&lt;ref-type name="Journal Article"&gt;17&lt;/ref-type&gt;&lt;contributors&gt;&lt;authors&gt;&lt;author&gt;Guner, Tugrul&lt;/author&gt;&lt;author&gt;Aksoy, Erkan&lt;/author&gt;&lt;author&gt;Demir, Mustafa M&lt;/author&gt;&lt;author&gt;Varlikli, Canan %J Dyes&lt;/author&gt;&lt;author&gt;Pigments&lt;/author&gt;&lt;/authors&gt;&lt;/contributors&gt;&lt;titles&gt;&lt;title&gt;Perylene-embedded electrospun PS fibers for white light generation&lt;/title&gt;&lt;/titles&gt;&lt;pages&gt;501-508&lt;/pages&gt;&lt;volume&gt;160&lt;/volume&gt;&lt;dates&gt;&lt;year&gt;2019&lt;/year&gt;&lt;/dates&gt;&lt;isbn&gt;0143-7208&lt;/isbn&gt;&lt;urls&gt;&lt;/urls&gt;&lt;/record&gt;&lt;/Cite&gt;&lt;/EndNote&gt;</w:instrText>
      </w:r>
      <w:r w:rsidR="00C77C07">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3" w:tooltip="Guner, 2019 #4" w:history="1">
        <w:r w:rsidR="00E22E4E" w:rsidRPr="007F66C4">
          <w:rPr>
            <w:rStyle w:val="Hyperlink"/>
            <w:rFonts w:ascii="Times New Roman" w:eastAsia="Times New Roman" w:hAnsi="Times New Roman" w:cs="Times New Roman"/>
            <w:noProof/>
            <w:sz w:val="24"/>
            <w:szCs w:val="24"/>
          </w:rPr>
          <w:t>13</w:t>
        </w:r>
      </w:hyperlink>
      <w:r w:rsidR="00E22E4E">
        <w:rPr>
          <w:rFonts w:ascii="Times New Roman" w:eastAsia="Times New Roman" w:hAnsi="Times New Roman" w:cs="Times New Roman"/>
          <w:noProof/>
          <w:sz w:val="24"/>
          <w:szCs w:val="24"/>
        </w:rPr>
        <w:t>]</w:t>
      </w:r>
      <w:r w:rsidR="00C77C07">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ith eco-friendly oriented techniques more emphasized on</w:t>
      </w:r>
      <w:r w:rsidRPr="00E556A0">
        <w:rPr>
          <w:rFonts w:ascii="Times New Roman" w:eastAsia="Times New Roman" w:hAnsi="Times New Roman" w:cs="Times New Roman"/>
          <w:spacing w:val="1"/>
          <w:sz w:val="24"/>
          <w:szCs w:val="24"/>
        </w:rPr>
        <w:t xml:space="preserve"> </w:t>
      </w:r>
      <w:r w:rsidR="008E119C">
        <w:rPr>
          <w:rFonts w:ascii="Times New Roman" w:eastAsia="Times New Roman" w:hAnsi="Times New Roman" w:cs="Times New Roman"/>
          <w:sz w:val="24"/>
          <w:szCs w:val="24"/>
        </w:rPr>
        <w:t>biodegradability</w:t>
      </w:r>
      <w:r w:rsidR="00C77C07">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avichandran&lt;/Author&gt;&lt;Year&gt;2019&lt;/Year&gt;&lt;RecNum&gt;5&lt;/RecNum&gt;&lt;DisplayText&gt;[14]&lt;/DisplayText&gt;&lt;record&gt;&lt;rec-number&gt;5&lt;/rec-number&gt;&lt;foreign-keys&gt;&lt;key app="EN" db-id="vesz0e2aszawpgedfwqx0xs2ax2zwrfxe2x2" timestamp="1628756975"&gt;5&lt;/key&gt;&lt;/foreign-keys&gt;&lt;ref-type name="Journal Article"&gt;17&lt;/ref-type&gt;&lt;contributors&gt;&lt;authors&gt;&lt;author&gt;Ravichandran, Guna&lt;/author&gt;&lt;author&gt;Lakshmanan, Dinesh Kumar&lt;/author&gt;&lt;author&gt;Raju, Karthik&lt;/author&gt;&lt;author&gt;Elangovan, Abbirami&lt;/author&gt;&lt;author&gt;Nambirajan, Gayathri&lt;/author&gt;&lt;author&gt;Devanesan, Arul Ananth&lt;/author&gt;&lt;author&gt;Thilagar, Sivasudha %J Environment international&lt;/author&gt;&lt;/authors&gt;&lt;/contributors&gt;&lt;titles&gt;&lt;title&gt;Food advanced glycation end products as potential endocrine disruptors: An emerging threat to contemporary and future generation&lt;/title&gt;&lt;/titles&gt;&lt;pages&gt;486-500&lt;/pages&gt;&lt;volume&gt;123&lt;/volume&gt;&lt;dates&gt;&lt;year&gt;2019&lt;/year&gt;&lt;/dates&gt;&lt;isbn&gt;0160-4120&lt;/isbn&gt;&lt;urls&gt;&lt;/urls&gt;&lt;/record&gt;&lt;/Cite&gt;&lt;/EndNote&gt;</w:instrText>
      </w:r>
      <w:r w:rsidR="00C77C07">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4" w:tooltip="Ravichandran, 2019 #5" w:history="1">
        <w:r w:rsidR="00E22E4E" w:rsidRPr="007F66C4">
          <w:rPr>
            <w:rStyle w:val="Hyperlink"/>
            <w:rFonts w:ascii="Times New Roman" w:eastAsia="Times New Roman" w:hAnsi="Times New Roman" w:cs="Times New Roman"/>
            <w:noProof/>
            <w:sz w:val="24"/>
            <w:szCs w:val="24"/>
          </w:rPr>
          <w:t>14</w:t>
        </w:r>
      </w:hyperlink>
      <w:r w:rsidR="00E22E4E">
        <w:rPr>
          <w:rFonts w:ascii="Times New Roman" w:eastAsia="Times New Roman" w:hAnsi="Times New Roman" w:cs="Times New Roman"/>
          <w:noProof/>
          <w:sz w:val="24"/>
          <w:szCs w:val="24"/>
        </w:rPr>
        <w:t>]</w:t>
      </w:r>
      <w:r w:rsidR="00C77C07">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3"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1"/>
          <w:numId w:val="4"/>
        </w:numPr>
        <w:tabs>
          <w:tab w:val="left" w:pos="1361"/>
        </w:tabs>
        <w:autoSpaceDE w:val="0"/>
        <w:autoSpaceDN w:val="0"/>
        <w:spacing w:before="91" w:after="0" w:line="360" w:lineRule="auto"/>
        <w:ind w:left="865" w:right="864"/>
        <w:jc w:val="both"/>
        <w:outlineLvl w:val="1"/>
        <w:rPr>
          <w:rFonts w:ascii="Times New Roman" w:eastAsia="Times New Roman" w:hAnsi="Times New Roman" w:cs="Times New Roman"/>
          <w:b/>
          <w:bCs/>
          <w:color w:val="001F5F"/>
          <w:sz w:val="24"/>
          <w:szCs w:val="24"/>
        </w:rPr>
      </w:pPr>
      <w:bookmarkStart w:id="4" w:name="_Toc79649034"/>
      <w:r w:rsidRPr="00E556A0">
        <w:rPr>
          <w:rFonts w:ascii="Times New Roman" w:eastAsia="Times New Roman" w:hAnsi="Times New Roman" w:cs="Times New Roman"/>
          <w:b/>
          <w:bCs/>
          <w:color w:val="001F5F"/>
          <w:sz w:val="24"/>
          <w:szCs w:val="24"/>
        </w:rPr>
        <w:t>The role of Nano-science and nanotechnology in the new generation fibers</w:t>
      </w:r>
      <w:bookmarkEnd w:id="4"/>
    </w:p>
    <w:p w:rsidR="00134F5F" w:rsidRPr="00E556A0" w:rsidRDefault="00134F5F" w:rsidP="00E556A0">
      <w:pPr>
        <w:widowControl w:val="0"/>
        <w:autoSpaceDE w:val="0"/>
        <w:autoSpaceDN w:val="0"/>
        <w:spacing w:before="196"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color w:val="221F1F"/>
          <w:sz w:val="24"/>
          <w:szCs w:val="24"/>
        </w:rPr>
        <w:t>Nano fibers have been defined as fibers having a diameter less than 1000nm in textile applications with large surface area. So that Nano science plays a great role by reducing the size of particles which occupy more space, depend on on the properties of constituent materials at a very small scale sizes involving lots of complex concepts difficult to define and understand. Nano fibers have unique properties of size</w:t>
      </w:r>
      <w:r w:rsidRPr="00E556A0">
        <w:rPr>
          <w:rFonts w:ascii="Times New Roman" w:eastAsia="Times New Roman" w:hAnsi="Times New Roman" w:cs="Times New Roman"/>
          <w:color w:val="221F1F"/>
          <w:spacing w:val="6"/>
          <w:sz w:val="24"/>
          <w:szCs w:val="24"/>
        </w:rPr>
        <w:t xml:space="preserve"> </w:t>
      </w:r>
      <w:r w:rsidRPr="00E556A0">
        <w:rPr>
          <w:rFonts w:ascii="Times New Roman" w:eastAsia="Times New Roman" w:hAnsi="Times New Roman" w:cs="Times New Roman"/>
          <w:color w:val="221F1F"/>
          <w:sz w:val="24"/>
          <w:szCs w:val="24"/>
        </w:rPr>
        <w:t>and</w:t>
      </w:r>
      <w:r w:rsidRPr="00E556A0">
        <w:rPr>
          <w:rFonts w:ascii="Times New Roman" w:eastAsia="Times New Roman" w:hAnsi="Times New Roman" w:cs="Times New Roman"/>
          <w:color w:val="221F1F"/>
          <w:spacing w:val="6"/>
          <w:sz w:val="24"/>
          <w:szCs w:val="24"/>
        </w:rPr>
        <w:t xml:space="preserve"> </w:t>
      </w:r>
      <w:r w:rsidRPr="00E556A0">
        <w:rPr>
          <w:rFonts w:ascii="Times New Roman" w:eastAsia="Times New Roman" w:hAnsi="Times New Roman" w:cs="Times New Roman"/>
          <w:color w:val="221F1F"/>
          <w:sz w:val="24"/>
          <w:szCs w:val="24"/>
        </w:rPr>
        <w:t>surface</w:t>
      </w:r>
      <w:r w:rsidRPr="00E556A0">
        <w:rPr>
          <w:rFonts w:ascii="Times New Roman" w:eastAsia="Times New Roman" w:hAnsi="Times New Roman" w:cs="Times New Roman"/>
          <w:color w:val="221F1F"/>
          <w:spacing w:val="6"/>
          <w:sz w:val="24"/>
          <w:szCs w:val="24"/>
        </w:rPr>
        <w:t xml:space="preserve"> </w:t>
      </w:r>
      <w:r w:rsidRPr="00E556A0">
        <w:rPr>
          <w:rFonts w:ascii="Times New Roman" w:eastAsia="Times New Roman" w:hAnsi="Times New Roman" w:cs="Times New Roman"/>
          <w:color w:val="221F1F"/>
          <w:sz w:val="24"/>
          <w:szCs w:val="24"/>
        </w:rPr>
        <w:t>area.</w:t>
      </w:r>
      <w:r w:rsidRPr="00E556A0">
        <w:rPr>
          <w:rFonts w:ascii="Times New Roman" w:eastAsia="Times New Roman" w:hAnsi="Times New Roman" w:cs="Times New Roman"/>
          <w:color w:val="221F1F"/>
          <w:spacing w:val="7"/>
          <w:sz w:val="24"/>
          <w:szCs w:val="24"/>
        </w:rPr>
        <w:t xml:space="preserve"> </w:t>
      </w:r>
      <w:r w:rsidRPr="00E556A0">
        <w:rPr>
          <w:rFonts w:ascii="Times New Roman" w:eastAsia="Times New Roman" w:hAnsi="Times New Roman" w:cs="Times New Roman"/>
          <w:color w:val="221F1F"/>
          <w:sz w:val="24"/>
          <w:szCs w:val="24"/>
        </w:rPr>
        <w:t>Their</w:t>
      </w:r>
      <w:r w:rsidRPr="00E556A0">
        <w:rPr>
          <w:rFonts w:ascii="Times New Roman" w:eastAsia="Times New Roman" w:hAnsi="Times New Roman" w:cs="Times New Roman"/>
          <w:color w:val="221F1F"/>
          <w:spacing w:val="6"/>
          <w:sz w:val="24"/>
          <w:szCs w:val="24"/>
        </w:rPr>
        <w:t xml:space="preserve"> </w:t>
      </w:r>
      <w:r w:rsidRPr="00E556A0">
        <w:rPr>
          <w:rFonts w:ascii="Times New Roman" w:eastAsia="Times New Roman" w:hAnsi="Times New Roman" w:cs="Times New Roman"/>
          <w:color w:val="221F1F"/>
          <w:sz w:val="24"/>
          <w:szCs w:val="24"/>
        </w:rPr>
        <w:t>very</w:t>
      </w:r>
      <w:r w:rsidRPr="00E556A0">
        <w:rPr>
          <w:rFonts w:ascii="Times New Roman" w:eastAsia="Times New Roman" w:hAnsi="Times New Roman" w:cs="Times New Roman"/>
          <w:color w:val="221F1F"/>
          <w:spacing w:val="6"/>
          <w:sz w:val="24"/>
          <w:szCs w:val="24"/>
        </w:rPr>
        <w:t xml:space="preserve"> </w:t>
      </w:r>
      <w:r w:rsidRPr="00E556A0">
        <w:rPr>
          <w:rFonts w:ascii="Times New Roman" w:eastAsia="Times New Roman" w:hAnsi="Times New Roman" w:cs="Times New Roman"/>
          <w:color w:val="221F1F"/>
          <w:sz w:val="24"/>
          <w:szCs w:val="24"/>
        </w:rPr>
        <w:t>smaller</w:t>
      </w:r>
      <w:r w:rsidRPr="00E556A0">
        <w:rPr>
          <w:rFonts w:ascii="Times New Roman" w:eastAsia="Times New Roman" w:hAnsi="Times New Roman" w:cs="Times New Roman"/>
          <w:color w:val="221F1F"/>
          <w:spacing w:val="7"/>
          <w:sz w:val="24"/>
          <w:szCs w:val="24"/>
        </w:rPr>
        <w:t xml:space="preserve"> </w:t>
      </w:r>
      <w:r w:rsidRPr="00E556A0">
        <w:rPr>
          <w:rFonts w:ascii="Times New Roman" w:eastAsia="Times New Roman" w:hAnsi="Times New Roman" w:cs="Times New Roman"/>
          <w:color w:val="221F1F"/>
          <w:sz w:val="24"/>
          <w:szCs w:val="24"/>
        </w:rPr>
        <w:t>size</w:t>
      </w:r>
      <w:r w:rsidRPr="00E556A0">
        <w:rPr>
          <w:rFonts w:ascii="Times New Roman" w:eastAsia="Times New Roman" w:hAnsi="Times New Roman" w:cs="Times New Roman"/>
          <w:color w:val="221F1F"/>
          <w:spacing w:val="6"/>
          <w:sz w:val="24"/>
          <w:szCs w:val="24"/>
        </w:rPr>
        <w:t xml:space="preserve"> </w:t>
      </w:r>
      <w:r w:rsidRPr="00E556A0">
        <w:rPr>
          <w:rFonts w:ascii="Times New Roman" w:eastAsia="Times New Roman" w:hAnsi="Times New Roman" w:cs="Times New Roman"/>
          <w:color w:val="221F1F"/>
          <w:sz w:val="24"/>
          <w:szCs w:val="24"/>
        </w:rPr>
        <w:t>gives</w:t>
      </w:r>
      <w:r w:rsidRPr="00E556A0">
        <w:rPr>
          <w:rFonts w:ascii="Times New Roman" w:eastAsia="Times New Roman" w:hAnsi="Times New Roman" w:cs="Times New Roman"/>
          <w:color w:val="221F1F"/>
          <w:spacing w:val="10"/>
          <w:sz w:val="24"/>
          <w:szCs w:val="24"/>
        </w:rPr>
        <w:t xml:space="preserve"> </w:t>
      </w:r>
      <w:r w:rsidRPr="00E556A0">
        <w:rPr>
          <w:rFonts w:ascii="Times New Roman" w:eastAsia="Times New Roman" w:hAnsi="Times New Roman" w:cs="Times New Roman"/>
          <w:color w:val="221F1F"/>
          <w:sz w:val="24"/>
          <w:szCs w:val="24"/>
        </w:rPr>
        <w:t>them;</w:t>
      </w:r>
      <w:r w:rsidRPr="00E556A0">
        <w:rPr>
          <w:rFonts w:ascii="Times New Roman" w:eastAsia="Times New Roman" w:hAnsi="Times New Roman" w:cs="Times New Roman"/>
          <w:color w:val="221F1F"/>
          <w:spacing w:val="5"/>
          <w:sz w:val="24"/>
          <w:szCs w:val="24"/>
        </w:rPr>
        <w:t xml:space="preserve"> </w:t>
      </w:r>
      <w:r w:rsidRPr="00E556A0">
        <w:rPr>
          <w:rFonts w:ascii="Times New Roman" w:eastAsia="Times New Roman" w:hAnsi="Times New Roman" w:cs="Times New Roman"/>
          <w:sz w:val="24"/>
          <w:szCs w:val="24"/>
        </w:rPr>
        <w:t>unique</w:t>
      </w:r>
      <w:r w:rsidRPr="00E556A0">
        <w:rPr>
          <w:rFonts w:ascii="Times New Roman" w:eastAsia="Times New Roman" w:hAnsi="Times New Roman" w:cs="Times New Roman"/>
          <w:spacing w:val="7"/>
          <w:sz w:val="24"/>
          <w:szCs w:val="24"/>
        </w:rPr>
        <w:t xml:space="preserve"> </w:t>
      </w:r>
      <w:r w:rsidRPr="00E556A0">
        <w:rPr>
          <w:rFonts w:ascii="Times New Roman" w:eastAsia="Times New Roman" w:hAnsi="Times New Roman" w:cs="Times New Roman"/>
          <w:sz w:val="24"/>
          <w:szCs w:val="24"/>
        </w:rPr>
        <w:t>physical</w:t>
      </w:r>
      <w:r w:rsidRPr="00E556A0">
        <w:rPr>
          <w:rFonts w:ascii="Times New Roman" w:eastAsia="Times New Roman" w:hAnsi="Times New Roman" w:cs="Times New Roman"/>
          <w:spacing w:val="6"/>
          <w:sz w:val="24"/>
          <w:szCs w:val="24"/>
        </w:rPr>
        <w:t xml:space="preserve"> </w:t>
      </w:r>
      <w:r w:rsidRPr="00E556A0">
        <w:rPr>
          <w:rFonts w:ascii="Times New Roman" w:eastAsia="Times New Roman" w:hAnsi="Times New Roman" w:cs="Times New Roman"/>
          <w:sz w:val="24"/>
          <w:szCs w:val="24"/>
        </w:rPr>
        <w:t>and</w:t>
      </w:r>
      <w:r w:rsidRPr="00E556A0">
        <w:rPr>
          <w:rFonts w:ascii="Times New Roman" w:eastAsia="Times New Roman" w:hAnsi="Times New Roman" w:cs="Times New Roman"/>
          <w:spacing w:val="6"/>
          <w:sz w:val="24"/>
          <w:szCs w:val="24"/>
        </w:rPr>
        <w:t xml:space="preserve"> </w:t>
      </w:r>
      <w:r w:rsidRPr="00E556A0">
        <w:rPr>
          <w:rFonts w:ascii="Times New Roman" w:eastAsia="Times New Roman" w:hAnsi="Times New Roman" w:cs="Times New Roman"/>
          <w:sz w:val="24"/>
          <w:szCs w:val="24"/>
        </w:rPr>
        <w:t>chemical</w:t>
      </w:r>
      <w:r w:rsidRPr="00E556A0">
        <w:rPr>
          <w:rFonts w:ascii="Times New Roman" w:eastAsia="Times New Roman" w:hAnsi="Times New Roman" w:cs="Times New Roman"/>
          <w:spacing w:val="6"/>
          <w:sz w:val="24"/>
          <w:szCs w:val="24"/>
        </w:rPr>
        <w:t xml:space="preserve"> </w:t>
      </w:r>
      <w:r w:rsidRPr="00E556A0">
        <w:rPr>
          <w:rFonts w:ascii="Times New Roman" w:eastAsia="Times New Roman" w:hAnsi="Times New Roman" w:cs="Times New Roman"/>
          <w:sz w:val="24"/>
          <w:szCs w:val="24"/>
        </w:rPr>
        <w:t xml:space="preserve">properties </w:t>
      </w:r>
      <w:r w:rsidR="00C77C07">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Knebl&lt;/Author&gt;&lt;Year&gt;2018&lt;/Year&gt;&lt;RecNum&gt;6&lt;/RecNum&gt;&lt;DisplayText&gt;[15]&lt;/DisplayText&gt;&lt;record&gt;&lt;rec-number&gt;6&lt;/rec-number&gt;&lt;foreign-keys&gt;&lt;key app="EN" db-id="vesz0e2aszawpgedfwqx0xs2ax2zwrfxe2x2" timestamp="1628757029"&gt;6&lt;/key&gt;&lt;/foreign-keys&gt;&lt;ref-type name="Journal Article"&gt;17&lt;/ref-type&gt;&lt;contributors&gt;&lt;authors&gt;&lt;author&gt;Knebl, Andreas&lt;/author&gt;&lt;author&gt;Yan, Di&lt;/author&gt;&lt;author&gt;Popp, Jürgen&lt;/author&gt;&lt;author&gt;Frosch, Torsten %J TrAC Trends in Analytical Chemistry&lt;/author&gt;&lt;/authors&gt;&lt;/contributors&gt;&lt;titles&gt;&lt;title&gt;Fiber enhanced Raman gas spectroscopy&lt;/title&gt;&lt;/titles&gt;&lt;pages&gt;230-238&lt;/pages&gt;&lt;volume&gt;103&lt;/volume&gt;&lt;dates&gt;&lt;year&gt;2018&lt;/year&gt;&lt;/dates&gt;&lt;isbn&gt;0165-9936&lt;/isbn&gt;&lt;urls&gt;&lt;/urls&gt;&lt;/record&gt;&lt;/Cite&gt;&lt;/EndNote&gt;</w:instrText>
      </w:r>
      <w:r w:rsidR="00C77C07">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5" w:tooltip="Knebl, 2018 #6" w:history="1">
        <w:r w:rsidR="00E22E4E" w:rsidRPr="007F66C4">
          <w:rPr>
            <w:rStyle w:val="Hyperlink"/>
            <w:rFonts w:ascii="Times New Roman" w:eastAsia="Times New Roman" w:hAnsi="Times New Roman" w:cs="Times New Roman"/>
            <w:noProof/>
            <w:sz w:val="24"/>
            <w:szCs w:val="24"/>
          </w:rPr>
          <w:t>15</w:t>
        </w:r>
      </w:hyperlink>
      <w:r w:rsidR="00E22E4E">
        <w:rPr>
          <w:rFonts w:ascii="Times New Roman" w:eastAsia="Times New Roman" w:hAnsi="Times New Roman" w:cs="Times New Roman"/>
          <w:noProof/>
          <w:sz w:val="24"/>
          <w:szCs w:val="24"/>
        </w:rPr>
        <w:t>]</w:t>
      </w:r>
      <w:r w:rsidR="00C77C07">
        <w:rPr>
          <w:rFonts w:ascii="Times New Roman" w:eastAsia="Times New Roman" w:hAnsi="Times New Roman" w:cs="Times New Roman"/>
          <w:sz w:val="24"/>
          <w:szCs w:val="24"/>
        </w:rPr>
        <w:fldChar w:fldCharType="end"/>
      </w:r>
      <w:r w:rsidR="00C77C07">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z w:val="24"/>
          <w:szCs w:val="24"/>
        </w:rPr>
        <w:t xml:space="preserve">make the fibers to be utilized in very small places. More over their giant surface areas gives them lots of surface to work with, very suitable for new technologies requiring smaller and smaller environments for chemical reactions and speeds up of the chemical reaction. These fibers have been produced by </w:t>
      </w:r>
      <w:r w:rsidRPr="00B079B1">
        <w:rPr>
          <w:rFonts w:ascii="Times New Roman" w:eastAsia="Times New Roman" w:hAnsi="Times New Roman" w:cs="Times New Roman"/>
          <w:color w:val="000000" w:themeColor="text1"/>
          <w:sz w:val="24"/>
          <w:szCs w:val="24"/>
        </w:rPr>
        <w:t xml:space="preserve">Melting process, Interfacial polymerization and Electro-spinning </w:t>
      </w:r>
      <w:r w:rsidRPr="00B079B1">
        <w:rPr>
          <w:rFonts w:ascii="Times New Roman" w:eastAsia="Times New Roman" w:hAnsi="Times New Roman" w:cs="Times New Roman"/>
          <w:color w:val="000000" w:themeColor="text1"/>
          <w:sz w:val="24"/>
          <w:szCs w:val="24"/>
        </w:rPr>
        <w:lastRenderedPageBreak/>
        <w:t>techniques. The Nano fiber technology has four generations of time</w:t>
      </w:r>
      <w:r w:rsidRPr="00B079B1">
        <w:rPr>
          <w:rFonts w:ascii="Times New Roman" w:eastAsia="Times New Roman" w:hAnsi="Times New Roman" w:cs="Times New Roman"/>
          <w:color w:val="000000" w:themeColor="text1"/>
          <w:spacing w:val="-1"/>
          <w:sz w:val="24"/>
          <w:szCs w:val="24"/>
        </w:rPr>
        <w:t xml:space="preserve"> </w:t>
      </w:r>
      <w:r w:rsidRPr="00B079B1">
        <w:rPr>
          <w:rFonts w:ascii="Times New Roman" w:eastAsia="Times New Roman" w:hAnsi="Times New Roman" w:cs="Times New Roman"/>
          <w:color w:val="000000" w:themeColor="text1"/>
          <w:sz w:val="24"/>
          <w:szCs w:val="24"/>
        </w:rPr>
        <w:t>line</w:t>
      </w:r>
      <w:r w:rsidRPr="00E556A0">
        <w:rPr>
          <w:rFonts w:ascii="Times New Roman" w:eastAsia="Times New Roman" w:hAnsi="Times New Roman" w:cs="Times New Roman"/>
          <w:color w:val="001F5F"/>
          <w:sz w:val="24"/>
          <w:szCs w:val="24"/>
        </w:rPr>
        <w:t>s</w:t>
      </w:r>
      <w:r w:rsidR="00C77C07">
        <w:rPr>
          <w:rFonts w:ascii="Times New Roman" w:eastAsia="Times New Roman" w:hAnsi="Times New Roman" w:cs="Times New Roman"/>
          <w:color w:val="001F5F"/>
          <w:sz w:val="24"/>
          <w:szCs w:val="24"/>
        </w:rPr>
        <w:t xml:space="preserve"> </w:t>
      </w:r>
      <w:r w:rsidR="00C77C07">
        <w:rPr>
          <w:rFonts w:ascii="Times New Roman" w:eastAsia="Times New Roman" w:hAnsi="Times New Roman" w:cs="Times New Roman"/>
          <w:color w:val="001F5F"/>
          <w:sz w:val="24"/>
          <w:szCs w:val="24"/>
        </w:rPr>
        <w:fldChar w:fldCharType="begin"/>
      </w:r>
      <w:r w:rsidR="00E22E4E">
        <w:rPr>
          <w:rFonts w:ascii="Times New Roman" w:eastAsia="Times New Roman" w:hAnsi="Times New Roman" w:cs="Times New Roman"/>
          <w:color w:val="001F5F"/>
          <w:sz w:val="24"/>
          <w:szCs w:val="24"/>
        </w:rPr>
        <w:instrText xml:space="preserve"> ADDIN EN.CITE &lt;EndNote&gt;&lt;Cite&gt;&lt;Author&gt;Knebl&lt;/Author&gt;&lt;Year&gt;2018&lt;/Year&gt;&lt;RecNum&gt;6&lt;/RecNum&gt;&lt;DisplayText&gt;[15]&lt;/DisplayText&gt;&lt;record&gt;&lt;rec-number&gt;6&lt;/rec-number&gt;&lt;foreign-keys&gt;&lt;key app="EN" db-id="vesz0e2aszawpgedfwqx0xs2ax2zwrfxe2x2" timestamp="1628757029"&gt;6&lt;/key&gt;&lt;/foreign-keys&gt;&lt;ref-type name="Journal Article"&gt;17&lt;/ref-type&gt;&lt;contributors&gt;&lt;authors&gt;&lt;author&gt;Knebl, Andreas&lt;/author&gt;&lt;author&gt;Yan, Di&lt;/author&gt;&lt;author&gt;Popp, Jürgen&lt;/author&gt;&lt;author&gt;Frosch, Torsten %J TrAC Trends in Analytical Chemistry&lt;/author&gt;&lt;/authors&gt;&lt;/contributors&gt;&lt;titles&gt;&lt;title&gt;Fiber enhanced Raman gas spectroscopy&lt;/title&gt;&lt;/titles&gt;&lt;pages&gt;230-238&lt;/pages&gt;&lt;volume&gt;103&lt;/volume&gt;&lt;dates&gt;&lt;year&gt;2018&lt;/year&gt;&lt;/dates&gt;&lt;isbn&gt;0165-9936&lt;/isbn&gt;&lt;urls&gt;&lt;/urls&gt;&lt;/record&gt;&lt;/Cite&gt;&lt;/EndNote&gt;</w:instrText>
      </w:r>
      <w:r w:rsidR="00C77C07">
        <w:rPr>
          <w:rFonts w:ascii="Times New Roman" w:eastAsia="Times New Roman" w:hAnsi="Times New Roman" w:cs="Times New Roman"/>
          <w:color w:val="001F5F"/>
          <w:sz w:val="24"/>
          <w:szCs w:val="24"/>
        </w:rPr>
        <w:fldChar w:fldCharType="separate"/>
      </w:r>
      <w:r w:rsidR="00E22E4E">
        <w:rPr>
          <w:rFonts w:ascii="Times New Roman" w:eastAsia="Times New Roman" w:hAnsi="Times New Roman" w:cs="Times New Roman"/>
          <w:noProof/>
          <w:color w:val="001F5F"/>
          <w:sz w:val="24"/>
          <w:szCs w:val="24"/>
        </w:rPr>
        <w:t>[</w:t>
      </w:r>
      <w:hyperlink w:anchor="_ENREF_15" w:tooltip="Knebl, 2018 #6" w:history="1">
        <w:r w:rsidR="00E22E4E" w:rsidRPr="007F66C4">
          <w:rPr>
            <w:rStyle w:val="Hyperlink"/>
            <w:rFonts w:ascii="Times New Roman" w:eastAsia="Times New Roman" w:hAnsi="Times New Roman" w:cs="Times New Roman"/>
            <w:noProof/>
            <w:sz w:val="24"/>
            <w:szCs w:val="24"/>
          </w:rPr>
          <w:t>15</w:t>
        </w:r>
      </w:hyperlink>
      <w:r w:rsidR="00E22E4E">
        <w:rPr>
          <w:rFonts w:ascii="Times New Roman" w:eastAsia="Times New Roman" w:hAnsi="Times New Roman" w:cs="Times New Roman"/>
          <w:noProof/>
          <w:color w:val="001F5F"/>
          <w:sz w:val="24"/>
          <w:szCs w:val="24"/>
        </w:rPr>
        <w:t>]</w:t>
      </w:r>
      <w:r w:rsidR="00C77C07">
        <w:rPr>
          <w:rFonts w:ascii="Times New Roman" w:eastAsia="Times New Roman" w:hAnsi="Times New Roman" w:cs="Times New Roman"/>
          <w:color w:val="001F5F"/>
          <w:sz w:val="24"/>
          <w:szCs w:val="24"/>
        </w:rPr>
        <w:fldChar w:fldCharType="end"/>
      </w:r>
      <w:r w:rsidRPr="00E556A0">
        <w:rPr>
          <w:rFonts w:ascii="Times New Roman" w:eastAsia="Times New Roman" w:hAnsi="Times New Roman" w:cs="Times New Roman"/>
          <w:color w:val="001F5F"/>
          <w:sz w:val="24"/>
          <w:szCs w:val="24"/>
        </w:rPr>
        <w:t>.</w:t>
      </w:r>
    </w:p>
    <w:p w:rsidR="00134F5F" w:rsidRPr="00E556A0" w:rsidRDefault="00134F5F" w:rsidP="00E556A0">
      <w:pPr>
        <w:widowControl w:val="0"/>
        <w:numPr>
          <w:ilvl w:val="0"/>
          <w:numId w:val="7"/>
        </w:numPr>
        <w:autoSpaceDE w:val="0"/>
        <w:autoSpaceDN w:val="0"/>
        <w:spacing w:before="7" w:after="0" w:line="357" w:lineRule="auto"/>
        <w:ind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 1</w:t>
      </w:r>
      <w:r w:rsidRPr="00E556A0">
        <w:rPr>
          <w:rFonts w:ascii="Times New Roman" w:eastAsia="Times New Roman" w:hAnsi="Times New Roman" w:cs="Times New Roman"/>
          <w:sz w:val="24"/>
          <w:szCs w:val="24"/>
          <w:vertAlign w:val="superscript"/>
        </w:rPr>
        <w:t>st</w:t>
      </w:r>
      <w:r w:rsidRPr="00E556A0">
        <w:rPr>
          <w:rFonts w:ascii="Times New Roman" w:eastAsia="Times New Roman" w:hAnsi="Times New Roman" w:cs="Times New Roman"/>
          <w:sz w:val="24"/>
          <w:szCs w:val="24"/>
        </w:rPr>
        <w:t xml:space="preserve"> generation (~2000)Nano fibers were fibers of the form passive Nano structures with dispersed and contact Nano structures(like aerosols and colloids), products incorporating Nano structures(like coatings and nao particles), reinforced composites and Nano structure metals(polymers and ceramics).</w:t>
      </w:r>
    </w:p>
    <w:p w:rsidR="00134F5F" w:rsidRPr="00E556A0" w:rsidRDefault="00134F5F" w:rsidP="00E556A0">
      <w:pPr>
        <w:widowControl w:val="0"/>
        <w:numPr>
          <w:ilvl w:val="0"/>
          <w:numId w:val="7"/>
        </w:numPr>
        <w:autoSpaceDE w:val="0"/>
        <w:autoSpaceDN w:val="0"/>
        <w:spacing w:before="7" w:after="0" w:line="357" w:lineRule="auto"/>
        <w:ind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2</w:t>
      </w:r>
      <w:r w:rsidRPr="00E556A0">
        <w:rPr>
          <w:rFonts w:ascii="Times New Roman" w:eastAsia="Times New Roman" w:hAnsi="Times New Roman" w:cs="Times New Roman"/>
          <w:sz w:val="24"/>
          <w:szCs w:val="24"/>
          <w:vertAlign w:val="superscript"/>
        </w:rPr>
        <w:t>nd</w:t>
      </w:r>
      <w:r w:rsidRPr="00E556A0">
        <w:rPr>
          <w:rFonts w:ascii="Times New Roman" w:eastAsia="Times New Roman" w:hAnsi="Times New Roman" w:cs="Times New Roman"/>
          <w:sz w:val="24"/>
          <w:szCs w:val="24"/>
        </w:rPr>
        <w:t xml:space="preserve"> generation (~2500) nano fibers were fibers called active nano stracures of bio-actives focused on health effects like drugs and bio-devices, and physico-chemical actives like transistors, actuators, amplifiers, and adaptive structure fibers</w:t>
      </w:r>
    </w:p>
    <w:p w:rsidR="00134F5F" w:rsidRPr="00E556A0" w:rsidRDefault="00134F5F" w:rsidP="00E556A0">
      <w:pPr>
        <w:widowControl w:val="0"/>
        <w:numPr>
          <w:ilvl w:val="0"/>
          <w:numId w:val="7"/>
        </w:numPr>
        <w:autoSpaceDE w:val="0"/>
        <w:autoSpaceDN w:val="0"/>
        <w:spacing w:before="7" w:after="0" w:line="357" w:lineRule="auto"/>
        <w:ind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3</w:t>
      </w:r>
      <w:r w:rsidRPr="00E556A0">
        <w:rPr>
          <w:rFonts w:ascii="Times New Roman" w:eastAsia="Times New Roman" w:hAnsi="Times New Roman" w:cs="Times New Roman"/>
          <w:sz w:val="24"/>
          <w:szCs w:val="24"/>
          <w:vertAlign w:val="superscript"/>
        </w:rPr>
        <w:t>rd</w:t>
      </w:r>
      <w:r w:rsidRPr="00E556A0">
        <w:rPr>
          <w:rFonts w:ascii="Times New Roman" w:eastAsia="Times New Roman" w:hAnsi="Times New Roman" w:cs="Times New Roman"/>
          <w:sz w:val="24"/>
          <w:szCs w:val="24"/>
        </w:rPr>
        <w:t xml:space="preserve"> generation 2010 ) system of Nano-systems; including guided assembling, 3D networking and new categorized structural designs and evolutionary robotics systems</w:t>
      </w:r>
    </w:p>
    <w:p w:rsidR="00134F5F" w:rsidRDefault="00134F5F" w:rsidP="00E556A0">
      <w:pPr>
        <w:widowControl w:val="0"/>
        <w:numPr>
          <w:ilvl w:val="0"/>
          <w:numId w:val="7"/>
        </w:numPr>
        <w:autoSpaceDE w:val="0"/>
        <w:autoSpaceDN w:val="0"/>
        <w:spacing w:before="7" w:after="0" w:line="357" w:lineRule="auto"/>
        <w:ind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4</w:t>
      </w:r>
      <w:r w:rsidRPr="00E556A0">
        <w:rPr>
          <w:rFonts w:ascii="Times New Roman" w:eastAsia="Times New Roman" w:hAnsi="Times New Roman" w:cs="Times New Roman"/>
          <w:sz w:val="24"/>
          <w:szCs w:val="24"/>
          <w:vertAlign w:val="superscript"/>
        </w:rPr>
        <w:t>th</w:t>
      </w:r>
      <w:r w:rsidRPr="00E556A0">
        <w:rPr>
          <w:rFonts w:ascii="Times New Roman" w:eastAsia="Times New Roman" w:hAnsi="Times New Roman" w:cs="Times New Roman"/>
          <w:spacing w:val="-2"/>
          <w:sz w:val="24"/>
          <w:szCs w:val="24"/>
        </w:rPr>
        <w:t xml:space="preserve"> </w:t>
      </w:r>
      <w:r w:rsidRPr="00E556A0">
        <w:rPr>
          <w:rFonts w:ascii="Times New Roman" w:eastAsia="Times New Roman" w:hAnsi="Times New Roman" w:cs="Times New Roman"/>
          <w:sz w:val="24"/>
          <w:szCs w:val="24"/>
        </w:rPr>
        <w:t>generation</w:t>
      </w:r>
      <w:r w:rsidRPr="00E556A0">
        <w:rPr>
          <w:rFonts w:ascii="Times New Roman" w:eastAsia="Times New Roman" w:hAnsi="Times New Roman" w:cs="Times New Roman"/>
          <w:spacing w:val="-2"/>
          <w:sz w:val="24"/>
          <w:szCs w:val="24"/>
        </w:rPr>
        <w:t xml:space="preserve"> </w:t>
      </w:r>
      <w:r w:rsidRPr="00E556A0">
        <w:rPr>
          <w:rFonts w:ascii="Times New Roman" w:eastAsia="Times New Roman" w:hAnsi="Times New Roman" w:cs="Times New Roman"/>
          <w:sz w:val="24"/>
          <w:szCs w:val="24"/>
        </w:rPr>
        <w:t>((~2015</w:t>
      </w:r>
      <w:r w:rsidRPr="00E556A0">
        <w:rPr>
          <w:rFonts w:ascii="Times New Roman" w:eastAsia="Times New Roman" w:hAnsi="Times New Roman" w:cs="Times New Roman"/>
          <w:spacing w:val="-21"/>
          <w:sz w:val="24"/>
          <w:szCs w:val="24"/>
        </w:rPr>
        <w:t xml:space="preserve"> </w:t>
      </w:r>
      <w:r w:rsidRPr="00E556A0">
        <w:rPr>
          <w:rFonts w:ascii="Times New Roman" w:eastAsia="Times New Roman" w:hAnsi="Times New Roman" w:cs="Times New Roman"/>
          <w:sz w:val="24"/>
          <w:szCs w:val="24"/>
        </w:rPr>
        <w:t>−</w:t>
      </w:r>
      <w:r w:rsidRPr="00E556A0">
        <w:rPr>
          <w:rFonts w:ascii="Times New Roman" w:eastAsia="Times New Roman" w:hAnsi="Times New Roman" w:cs="Times New Roman"/>
          <w:spacing w:val="-21"/>
          <w:sz w:val="24"/>
          <w:szCs w:val="24"/>
        </w:rPr>
        <w:t xml:space="preserve"> </w:t>
      </w:r>
      <w:r w:rsidRPr="00E556A0">
        <w:rPr>
          <w:rFonts w:ascii="Times New Roman" w:eastAsia="Times New Roman" w:hAnsi="Times New Roman" w:cs="Times New Roman"/>
          <w:sz w:val="24"/>
          <w:szCs w:val="24"/>
        </w:rPr>
        <w:t>2020)</w:t>
      </w:r>
      <w:r w:rsidRPr="00E556A0">
        <w:rPr>
          <w:rFonts w:ascii="Times New Roman" w:eastAsia="Times New Roman" w:hAnsi="Times New Roman" w:cs="Times New Roman"/>
          <w:spacing w:val="-2"/>
          <w:sz w:val="24"/>
          <w:szCs w:val="24"/>
        </w:rPr>
        <w:t xml:space="preserve"> </w:t>
      </w:r>
      <w:r w:rsidRPr="00E556A0">
        <w:rPr>
          <w:rFonts w:ascii="Times New Roman" w:eastAsia="Times New Roman" w:hAnsi="Times New Roman" w:cs="Times New Roman"/>
          <w:sz w:val="24"/>
          <w:szCs w:val="24"/>
        </w:rPr>
        <w:t>molecular</w:t>
      </w:r>
      <w:r w:rsidRPr="00E556A0">
        <w:rPr>
          <w:rFonts w:ascii="Times New Roman" w:eastAsia="Times New Roman" w:hAnsi="Times New Roman" w:cs="Times New Roman"/>
          <w:spacing w:val="-1"/>
          <w:sz w:val="24"/>
          <w:szCs w:val="24"/>
        </w:rPr>
        <w:t xml:space="preserve"> </w:t>
      </w:r>
      <w:r w:rsidRPr="00E556A0">
        <w:rPr>
          <w:rFonts w:ascii="Times New Roman" w:eastAsia="Times New Roman" w:hAnsi="Times New Roman" w:cs="Times New Roman"/>
          <w:sz w:val="24"/>
          <w:szCs w:val="24"/>
        </w:rPr>
        <w:t>Nano-systems</w:t>
      </w:r>
      <w:r w:rsidRPr="00E556A0">
        <w:rPr>
          <w:rFonts w:ascii="Times New Roman" w:eastAsia="Times New Roman" w:hAnsi="Times New Roman" w:cs="Times New Roman"/>
          <w:spacing w:val="-3"/>
          <w:sz w:val="24"/>
          <w:szCs w:val="24"/>
        </w:rPr>
        <w:t xml:space="preserve"> </w:t>
      </w:r>
      <w:r w:rsidRPr="00E556A0">
        <w:rPr>
          <w:rFonts w:ascii="Times New Roman" w:eastAsia="Times New Roman" w:hAnsi="Times New Roman" w:cs="Times New Roman"/>
          <w:sz w:val="24"/>
          <w:szCs w:val="24"/>
        </w:rPr>
        <w:t>including</w:t>
      </w:r>
      <w:r w:rsidRPr="00E556A0">
        <w:rPr>
          <w:rFonts w:ascii="Times New Roman" w:eastAsia="Times New Roman" w:hAnsi="Times New Roman" w:cs="Times New Roman"/>
          <w:spacing w:val="-2"/>
          <w:sz w:val="24"/>
          <w:szCs w:val="24"/>
        </w:rPr>
        <w:t xml:space="preserve"> </w:t>
      </w:r>
      <w:r w:rsidRPr="00E556A0">
        <w:rPr>
          <w:rFonts w:ascii="Times New Roman" w:eastAsia="Times New Roman" w:hAnsi="Times New Roman" w:cs="Times New Roman"/>
          <w:sz w:val="24"/>
          <w:szCs w:val="24"/>
        </w:rPr>
        <w:t>molecular</w:t>
      </w:r>
      <w:r w:rsidRPr="00E556A0">
        <w:rPr>
          <w:rFonts w:ascii="Times New Roman" w:eastAsia="Times New Roman" w:hAnsi="Times New Roman" w:cs="Times New Roman"/>
          <w:spacing w:val="-1"/>
          <w:sz w:val="24"/>
          <w:szCs w:val="24"/>
        </w:rPr>
        <w:t xml:space="preserve"> </w:t>
      </w:r>
      <w:r w:rsidRPr="00E556A0">
        <w:rPr>
          <w:rFonts w:ascii="Times New Roman" w:eastAsia="Times New Roman" w:hAnsi="Times New Roman" w:cs="Times New Roman"/>
          <w:sz w:val="24"/>
          <w:szCs w:val="24"/>
        </w:rPr>
        <w:t>strategies</w:t>
      </w:r>
      <w:r w:rsidRPr="00E556A0">
        <w:rPr>
          <w:rFonts w:ascii="Times New Roman" w:eastAsia="Times New Roman" w:hAnsi="Times New Roman" w:cs="Times New Roman"/>
          <w:spacing w:val="-2"/>
          <w:sz w:val="24"/>
          <w:szCs w:val="24"/>
        </w:rPr>
        <w:t xml:space="preserve"> </w:t>
      </w:r>
      <w:r w:rsidRPr="00E556A0">
        <w:rPr>
          <w:rFonts w:ascii="Times New Roman" w:eastAsia="Times New Roman" w:hAnsi="Times New Roman" w:cs="Times New Roman"/>
          <w:sz w:val="24"/>
          <w:szCs w:val="24"/>
        </w:rPr>
        <w:t>of design, atomic design and emerging</w:t>
      </w:r>
      <w:r w:rsidRPr="00E556A0">
        <w:rPr>
          <w:rFonts w:ascii="Times New Roman" w:eastAsia="Times New Roman" w:hAnsi="Times New Roman" w:cs="Times New Roman"/>
          <w:spacing w:val="-1"/>
          <w:sz w:val="24"/>
          <w:szCs w:val="24"/>
        </w:rPr>
        <w:t xml:space="preserve"> </w:t>
      </w:r>
      <w:r w:rsidRPr="00E556A0">
        <w:rPr>
          <w:rFonts w:ascii="Times New Roman" w:eastAsia="Times New Roman" w:hAnsi="Times New Roman" w:cs="Times New Roman"/>
          <w:sz w:val="24"/>
          <w:szCs w:val="24"/>
        </w:rPr>
        <w:t>functions.</w:t>
      </w:r>
    </w:p>
    <w:p w:rsidR="00F9600E" w:rsidRPr="00F9600E" w:rsidRDefault="00F9600E" w:rsidP="00F9600E">
      <w:pPr>
        <w:widowControl w:val="0"/>
        <w:autoSpaceDE w:val="0"/>
        <w:autoSpaceDN w:val="0"/>
        <w:spacing w:before="7" w:after="0" w:line="357" w:lineRule="auto"/>
        <w:ind w:right="1156"/>
        <w:jc w:val="both"/>
        <w:rPr>
          <w:rFonts w:ascii="Times New Roman" w:eastAsia="Times New Roman" w:hAnsi="Times New Roman" w:cs="Times New Roman"/>
          <w:sz w:val="24"/>
          <w:szCs w:val="24"/>
        </w:rPr>
        <w:sectPr w:rsidR="00F9600E" w:rsidRPr="00F9600E" w:rsidSect="00E556A0">
          <w:footerReference w:type="default" r:id="rId10"/>
          <w:pgSz w:w="11907" w:h="16839" w:code="9"/>
          <w:pgMar w:top="1440" w:right="1080" w:bottom="1440" w:left="1080" w:header="0" w:footer="1012" w:gutter="0"/>
          <w:pgNumType w:start="1"/>
          <w:cols w:space="720"/>
          <w:docGrid w:linePitch="299"/>
        </w:sectPr>
      </w:pPr>
    </w:p>
    <w:p w:rsidR="00134F5F" w:rsidRPr="00E556A0" w:rsidRDefault="00134F5F" w:rsidP="00F9600E">
      <w:pPr>
        <w:widowControl w:val="0"/>
        <w:autoSpaceDE w:val="0"/>
        <w:autoSpaceDN w:val="0"/>
        <w:spacing w:before="76" w:after="0" w:line="360" w:lineRule="auto"/>
        <w:ind w:right="1158"/>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lastRenderedPageBreak/>
        <w:t xml:space="preserve">There are different features and Structures of Nano fiber Particles which impart particular properties for the fiber and can be grouped in to three systems of whiskers, net and wrap structures </w:t>
      </w:r>
      <w:r w:rsidR="00C77C07">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Knebl&lt;/Author&gt;&lt;Year&gt;2018&lt;/Year&gt;&lt;RecNum&gt;6&lt;/RecNum&gt;&lt;DisplayText&gt;[15, 16]&lt;/DisplayText&gt;&lt;record&gt;&lt;rec-number&gt;6&lt;/rec-number&gt;&lt;foreign-keys&gt;&lt;key app="EN" db-id="vesz0e2aszawpgedfwqx0xs2ax2zwrfxe2x2" timestamp="1628757029"&gt;6&lt;/key&gt;&lt;/foreign-keys&gt;&lt;ref-type name="Journal Article"&gt;17&lt;/ref-type&gt;&lt;contributors&gt;&lt;authors&gt;&lt;author&gt;Knebl, Andreas&lt;/author&gt;&lt;author&gt;Yan, Di&lt;/author&gt;&lt;author&gt;Popp, Jürgen&lt;/author&gt;&lt;author&gt;Frosch, Torsten %J TrAC Trends in Analytical Chemistry&lt;/author&gt;&lt;/authors&gt;&lt;/contributors&gt;&lt;titles&gt;&lt;title&gt;Fiber enhanced Raman gas spectroscopy&lt;/title&gt;&lt;/titles&gt;&lt;pages&gt;230-238&lt;/pages&gt;&lt;volume&gt;103&lt;/volume&gt;&lt;dates&gt;&lt;year&gt;2018&lt;/year&gt;&lt;/dates&gt;&lt;isbn&gt;0165-9936&lt;/isbn&gt;&lt;urls&gt;&lt;/urls&gt;&lt;/record&gt;&lt;/Cite&gt;&lt;Cite&gt;&lt;Author&gt;Dutta&lt;/Author&gt;&lt;Year&gt;2019&lt;/Year&gt;&lt;RecNum&gt;7&lt;/RecNum&gt;&lt;record&gt;&lt;rec-number&gt;7&lt;/rec-number&gt;&lt;foreign-keys&gt;&lt;key app="EN" db-id="vesz0e2aszawpgedfwqx0xs2ax2zwrfxe2x2" timestamp="1628757113"&gt;7&lt;/key&gt;&lt;/foreign-keys&gt;&lt;ref-type name="Journal Article"&gt;17&lt;/ref-type&gt;&lt;contributors&gt;&lt;authors&gt;&lt;author&gt;Dutta, Debjit&lt;/author&gt;&lt;author&gt;Paul, Mukul Chandra&lt;/author&gt;&lt;author&gt;Dhar, Anirban&lt;/author&gt;&lt;author&gt;Das, Shyamal&lt;/author&gt;&lt;author&gt;Rusdi, Muhammad Farid Mohd&lt;/author&gt;&lt;author&gt;Latiff, Anas Abdul&lt;/author&gt;&lt;author&gt;Ahmad, Harith&lt;/author&gt;&lt;author&gt;Harun, Sulaiman Wadi %J Optical Fiber Technology&lt;/author&gt;&lt;/authors&gt;&lt;/contributors&gt;&lt;titles&gt;&lt;title&gt;Newly developed chromium-doped fiber as a saturable absorber at 1.55-and 2.0-µm regions for Q-switching pulses generation&lt;/title&gt;&lt;/titles&gt;&lt;pages&gt;144-150&lt;/pages&gt;&lt;volume&gt;48&lt;/volume&gt;&lt;dates&gt;&lt;year&gt;2019&lt;/year&gt;&lt;/dates&gt;&lt;isbn&gt;1068-5200&lt;/isbn&gt;&lt;urls&gt;&lt;/urls&gt;&lt;/record&gt;&lt;/Cite&gt;&lt;/EndNote&gt;</w:instrText>
      </w:r>
      <w:r w:rsidR="00C77C07">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5" w:tooltip="Knebl, 2018 #6" w:history="1">
        <w:r w:rsidR="00E22E4E" w:rsidRPr="007F66C4">
          <w:rPr>
            <w:rStyle w:val="Hyperlink"/>
            <w:rFonts w:ascii="Times New Roman" w:eastAsia="Times New Roman" w:hAnsi="Times New Roman" w:cs="Times New Roman"/>
            <w:noProof/>
            <w:sz w:val="24"/>
            <w:szCs w:val="24"/>
          </w:rPr>
          <w:t>15</w:t>
        </w:r>
      </w:hyperlink>
      <w:r w:rsidR="00E22E4E">
        <w:rPr>
          <w:rFonts w:ascii="Times New Roman" w:eastAsia="Times New Roman" w:hAnsi="Times New Roman" w:cs="Times New Roman"/>
          <w:noProof/>
          <w:sz w:val="24"/>
          <w:szCs w:val="24"/>
        </w:rPr>
        <w:t xml:space="preserve">, </w:t>
      </w:r>
      <w:hyperlink w:anchor="_ENREF_16" w:tooltip="Dutta, 2019 #7" w:history="1">
        <w:r w:rsidR="00E22E4E" w:rsidRPr="007F66C4">
          <w:rPr>
            <w:rStyle w:val="Hyperlink"/>
            <w:rFonts w:ascii="Times New Roman" w:eastAsia="Times New Roman" w:hAnsi="Times New Roman" w:cs="Times New Roman"/>
            <w:noProof/>
            <w:sz w:val="24"/>
            <w:szCs w:val="24"/>
          </w:rPr>
          <w:t>16</w:t>
        </w:r>
      </w:hyperlink>
      <w:r w:rsidR="00E22E4E">
        <w:rPr>
          <w:rFonts w:ascii="Times New Roman" w:eastAsia="Times New Roman" w:hAnsi="Times New Roman" w:cs="Times New Roman"/>
          <w:noProof/>
          <w:sz w:val="24"/>
          <w:szCs w:val="24"/>
        </w:rPr>
        <w:t>]</w:t>
      </w:r>
      <w:r w:rsidR="00C77C07">
        <w:rPr>
          <w:rFonts w:ascii="Times New Roman" w:eastAsia="Times New Roman" w:hAnsi="Times New Roman" w:cs="Times New Roman"/>
          <w:sz w:val="24"/>
          <w:szCs w:val="24"/>
        </w:rPr>
        <w:fldChar w:fldCharType="end"/>
      </w:r>
    </w:p>
    <w:p w:rsidR="00134F5F" w:rsidRPr="00E556A0" w:rsidRDefault="00134F5F" w:rsidP="00E556A0">
      <w:pPr>
        <w:widowControl w:val="0"/>
        <w:autoSpaceDE w:val="0"/>
        <w:autoSpaceDN w:val="0"/>
        <w:spacing w:before="8"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autoSpaceDE w:val="0"/>
        <w:autoSpaceDN w:val="0"/>
        <w:spacing w:before="90"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In general </w:t>
      </w:r>
      <w:r w:rsidR="00E556A0" w:rsidRPr="00E556A0">
        <w:rPr>
          <w:rFonts w:ascii="Times New Roman" w:eastAsia="Times New Roman" w:hAnsi="Times New Roman" w:cs="Times New Roman"/>
          <w:sz w:val="24"/>
          <w:szCs w:val="24"/>
        </w:rPr>
        <w:t xml:space="preserve">the new </w:t>
      </w:r>
      <w:r w:rsidRPr="00E556A0">
        <w:rPr>
          <w:rFonts w:ascii="Times New Roman" w:eastAsia="Times New Roman" w:hAnsi="Times New Roman" w:cs="Times New Roman"/>
          <w:sz w:val="24"/>
          <w:szCs w:val="24"/>
        </w:rPr>
        <w:t>generation of textile fibers most probably focused on High performance fibers and Biodegradable fibres. Biodegradable fibres include Lyocell fibres, Sea cell, Smartcel, Poly lactic acid (PLA), Bacterial cellulose, Bacterial polyester, Biosteel Soya protein fibre (SPF). High performance fibers like Dyneema Hygra and Goretex</w:t>
      </w:r>
      <w:r w:rsidRPr="00E556A0">
        <w:rPr>
          <w:rFonts w:ascii="Times New Roman" w:eastAsia="Times New Roman" w:hAnsi="Times New Roman" w:cs="Times New Roman"/>
          <w:spacing w:val="2"/>
          <w:sz w:val="24"/>
          <w:szCs w:val="24"/>
        </w:rPr>
        <w:t xml:space="preserve"> </w:t>
      </w:r>
      <w:r w:rsidR="00203565">
        <w:rPr>
          <w:rFonts w:ascii="Times New Roman" w:eastAsia="Times New Roman" w:hAnsi="Times New Roman" w:cs="Times New Roman"/>
          <w:spacing w:val="2"/>
          <w:sz w:val="24"/>
          <w:szCs w:val="24"/>
        </w:rPr>
        <w:fldChar w:fldCharType="begin"/>
      </w:r>
      <w:r w:rsidR="00E22E4E">
        <w:rPr>
          <w:rFonts w:ascii="Times New Roman" w:eastAsia="Times New Roman" w:hAnsi="Times New Roman" w:cs="Times New Roman"/>
          <w:spacing w:val="2"/>
          <w:sz w:val="24"/>
          <w:szCs w:val="24"/>
        </w:rPr>
        <w:instrText xml:space="preserve"> ADDIN EN.CITE &lt;EndNote&gt;&lt;Cite&gt;&lt;Author&gt;Im&lt;/Author&gt;&lt;Year&gt;2017&lt;/Year&gt;&lt;RecNum&gt;8&lt;/RecNum&gt;&lt;DisplayText&gt;[17]&lt;/DisplayText&gt;&lt;record&gt;&lt;rec-number&gt;8&lt;/rec-number&gt;&lt;foreign-keys&gt;&lt;key app="EN" db-id="vesz0e2aszawpgedfwqx0xs2ax2zwrfxe2x2" timestamp="1628757197"&gt;8&lt;/key&gt;&lt;/foreign-keys&gt;&lt;ref-type name="Journal Article"&gt;17&lt;/ref-type&gt;&lt;contributors&gt;&lt;authors&gt;&lt;author&gt;Im, Seung Hyuk&lt;/author&gt;&lt;author&gt;Jung, Youngmee&lt;/author&gt;&lt;author&gt;Kim, Soo Hyun %J Acta biomaterialia&lt;/author&gt;&lt;/authors&gt;&lt;/contributors&gt;&lt;titles&gt;&lt;title&gt;Current status and future direction of biodegradable metallic and polymeric vascular scaffolds for next-generation stents&lt;/title&gt;&lt;/titles&gt;&lt;pages&gt;3-22&lt;/pages&gt;&lt;volume&gt;60&lt;/volume&gt;&lt;dates&gt;&lt;year&gt;2017&lt;/year&gt;&lt;/dates&gt;&lt;isbn&gt;1742-7061&lt;/isbn&gt;&lt;urls&gt;&lt;/urls&gt;&lt;/record&gt;&lt;/Cite&gt;&lt;/EndNote&gt;</w:instrText>
      </w:r>
      <w:r w:rsidR="00203565">
        <w:rPr>
          <w:rFonts w:ascii="Times New Roman" w:eastAsia="Times New Roman" w:hAnsi="Times New Roman" w:cs="Times New Roman"/>
          <w:spacing w:val="2"/>
          <w:sz w:val="24"/>
          <w:szCs w:val="24"/>
        </w:rPr>
        <w:fldChar w:fldCharType="separate"/>
      </w:r>
      <w:r w:rsidR="00E22E4E">
        <w:rPr>
          <w:rFonts w:ascii="Times New Roman" w:eastAsia="Times New Roman" w:hAnsi="Times New Roman" w:cs="Times New Roman"/>
          <w:noProof/>
          <w:spacing w:val="2"/>
          <w:sz w:val="24"/>
          <w:szCs w:val="24"/>
        </w:rPr>
        <w:t>[</w:t>
      </w:r>
      <w:hyperlink w:anchor="_ENREF_17" w:tooltip="Im, 2017 #8" w:history="1">
        <w:r w:rsidR="00E22E4E" w:rsidRPr="007F66C4">
          <w:rPr>
            <w:rStyle w:val="Hyperlink"/>
            <w:rFonts w:ascii="Times New Roman" w:eastAsia="Times New Roman" w:hAnsi="Times New Roman" w:cs="Times New Roman"/>
            <w:noProof/>
            <w:spacing w:val="2"/>
            <w:sz w:val="24"/>
            <w:szCs w:val="24"/>
          </w:rPr>
          <w:t>17</w:t>
        </w:r>
      </w:hyperlink>
      <w:r w:rsidR="00E22E4E">
        <w:rPr>
          <w:rFonts w:ascii="Times New Roman" w:eastAsia="Times New Roman" w:hAnsi="Times New Roman" w:cs="Times New Roman"/>
          <w:noProof/>
          <w:spacing w:val="2"/>
          <w:sz w:val="24"/>
          <w:szCs w:val="24"/>
        </w:rPr>
        <w:t>]</w:t>
      </w:r>
      <w:r w:rsidR="00203565">
        <w:rPr>
          <w:rFonts w:ascii="Times New Roman" w:eastAsia="Times New Roman" w:hAnsi="Times New Roman" w:cs="Times New Roman"/>
          <w:spacing w:val="2"/>
          <w:sz w:val="24"/>
          <w:szCs w:val="24"/>
        </w:rPr>
        <w:fldChar w:fldCharType="end"/>
      </w:r>
      <w:r w:rsidR="00203565">
        <w:rPr>
          <w:rFonts w:ascii="Times New Roman" w:eastAsia="Times New Roman" w:hAnsi="Times New Roman" w:cs="Times New Roman"/>
          <w:spacing w:val="2"/>
          <w:sz w:val="24"/>
          <w:szCs w:val="24"/>
        </w:rPr>
        <w:t xml:space="preserve">. </w:t>
      </w:r>
    </w:p>
    <w:p w:rsidR="00134F5F" w:rsidRPr="00E556A0" w:rsidRDefault="00F11D2D" w:rsidP="00E556A0">
      <w:pPr>
        <w:widowControl w:val="0"/>
        <w:autoSpaceDE w:val="0"/>
        <w:autoSpaceDN w:val="0"/>
        <w:spacing w:after="0" w:line="360" w:lineRule="auto"/>
        <w:ind w:left="100" w:right="11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iodegradable fibers </w:t>
      </w:r>
      <w:r w:rsidR="007312B4">
        <w:rPr>
          <w:rFonts w:ascii="Times New Roman" w:eastAsia="Times New Roman" w:hAnsi="Times New Roman" w:cs="Times New Roman"/>
          <w:color w:val="0000FF"/>
          <w:sz w:val="24"/>
          <w:szCs w:val="24"/>
          <w:u w:val="single" w:color="0000FF"/>
        </w:rPr>
        <w:fldChar w:fldCharType="begin"/>
      </w:r>
      <w:r w:rsidR="00E22E4E">
        <w:rPr>
          <w:rFonts w:ascii="Times New Roman" w:eastAsia="Times New Roman" w:hAnsi="Times New Roman" w:cs="Times New Roman"/>
          <w:color w:val="0000FF"/>
          <w:sz w:val="24"/>
          <w:szCs w:val="24"/>
          <w:u w:val="single" w:color="0000FF"/>
        </w:rPr>
        <w:instrText xml:space="preserve"> ADDIN EN.CITE &lt;EndNote&gt;&lt;Cite&gt;&lt;Author&gt;Ravichandran&lt;/Author&gt;&lt;Year&gt;2019&lt;/Year&gt;&lt;RecNum&gt;1&lt;/RecNum&gt;&lt;DisplayText&gt;[18]&lt;/DisplayText&gt;&lt;record&gt;&lt;rec-number&gt;1&lt;/rec-number&gt;&lt;foreign-keys&gt;&lt;key app="EN" db-id="swxfdedrotrw05epdx9525dhwswx9aw9z5dx" timestamp="1628748425"&gt;1&lt;/key&gt;&lt;/foreign-keys&gt;&lt;ref-type name="Journal Article"&gt;17&lt;/ref-type&gt;&lt;contributors&gt;&lt;authors&gt;&lt;author&gt;Ravichandran, Guna&lt;/author&gt;&lt;author&gt;Lakshmanan, Dinesh Kumar&lt;/author&gt;&lt;author&gt;Raju, Karthik&lt;/author&gt;&lt;author&gt;Elangovan, Abbirami&lt;/author&gt;&lt;author&gt;Nambirajan, Gayathri&lt;/author&gt;&lt;author&gt;Devanesan, Arul Ananth&lt;/author&gt;&lt;author&gt;Thilagar, Sivasudha&lt;/author&gt;&lt;/authors&gt;&lt;/contributors&gt;&lt;titles&gt;&lt;title&gt;Food advanced glycation end products as potential endocrine disruptors: An emerging threat to contemporary and future generation&lt;/title&gt;&lt;secondary-title&gt;Environment international&lt;/secondary-title&gt;&lt;/titles&gt;&lt;periodical&gt;&lt;full-title&gt;Environment international&lt;/full-title&gt;&lt;/periodical&gt;&lt;pages&gt;486-500&lt;/pages&gt;&lt;volume&gt;123&lt;/volume&gt;&lt;dates&gt;&lt;year&gt;2019&lt;/year&gt;&lt;/dates&gt;&lt;isbn&gt;0160-4120&lt;/isbn&gt;&lt;urls&gt;&lt;/urls&gt;&lt;/record&gt;&lt;/Cite&gt;&lt;/EndNote&gt;</w:instrText>
      </w:r>
      <w:r w:rsidR="007312B4">
        <w:rPr>
          <w:rFonts w:ascii="Times New Roman" w:eastAsia="Times New Roman" w:hAnsi="Times New Roman" w:cs="Times New Roman"/>
          <w:color w:val="0000FF"/>
          <w:sz w:val="24"/>
          <w:szCs w:val="24"/>
          <w:u w:val="single" w:color="0000FF"/>
        </w:rPr>
        <w:fldChar w:fldCharType="separate"/>
      </w:r>
      <w:r w:rsidR="00E22E4E">
        <w:rPr>
          <w:rFonts w:ascii="Times New Roman" w:eastAsia="Times New Roman" w:hAnsi="Times New Roman" w:cs="Times New Roman"/>
          <w:noProof/>
          <w:color w:val="0000FF"/>
          <w:sz w:val="24"/>
          <w:szCs w:val="24"/>
          <w:u w:val="single" w:color="0000FF"/>
        </w:rPr>
        <w:t>[</w:t>
      </w:r>
      <w:hyperlink w:anchor="_ENREF_18" w:tooltip="Ravichandran, 2019 #1" w:history="1">
        <w:r w:rsidR="00E22E4E" w:rsidRPr="007F66C4">
          <w:rPr>
            <w:rStyle w:val="Hyperlink"/>
            <w:rFonts w:ascii="Times New Roman" w:eastAsia="Times New Roman" w:hAnsi="Times New Roman" w:cs="Times New Roman"/>
            <w:noProof/>
            <w:sz w:val="24"/>
            <w:szCs w:val="24"/>
            <w:u w:color="0000FF"/>
          </w:rPr>
          <w:t>18</w:t>
        </w:r>
      </w:hyperlink>
      <w:r w:rsidR="00E22E4E">
        <w:rPr>
          <w:rFonts w:ascii="Times New Roman" w:eastAsia="Times New Roman" w:hAnsi="Times New Roman" w:cs="Times New Roman"/>
          <w:noProof/>
          <w:color w:val="0000FF"/>
          <w:sz w:val="24"/>
          <w:szCs w:val="24"/>
          <w:u w:val="single" w:color="0000FF"/>
        </w:rPr>
        <w:t>]</w:t>
      </w:r>
      <w:r w:rsidR="007312B4">
        <w:rPr>
          <w:rFonts w:ascii="Times New Roman" w:eastAsia="Times New Roman" w:hAnsi="Times New Roman" w:cs="Times New Roman"/>
          <w:color w:val="0000FF"/>
          <w:sz w:val="24"/>
          <w:szCs w:val="24"/>
          <w:u w:val="single" w:color="0000FF"/>
        </w:rPr>
        <w:fldChar w:fldCharType="end"/>
      </w:r>
      <w:r w:rsidR="00134F5F" w:rsidRPr="00E556A0">
        <w:rPr>
          <w:rFonts w:ascii="Times New Roman" w:eastAsia="Times New Roman" w:hAnsi="Times New Roman" w:cs="Times New Roman"/>
          <w:sz w:val="24"/>
          <w:szCs w:val="24"/>
        </w:rPr>
        <w:t xml:space="preserve"> are Cry of the time, improved properties with Research and development across the globe.</w:t>
      </w:r>
    </w:p>
    <w:p w:rsidR="00134F5F" w:rsidRPr="00E556A0" w:rsidRDefault="00134F5F" w:rsidP="00E556A0">
      <w:pPr>
        <w:widowControl w:val="0"/>
        <w:numPr>
          <w:ilvl w:val="0"/>
          <w:numId w:val="4"/>
        </w:numPr>
        <w:tabs>
          <w:tab w:val="left" w:pos="821"/>
        </w:tabs>
        <w:autoSpaceDE w:val="0"/>
        <w:autoSpaceDN w:val="0"/>
        <w:spacing w:before="240" w:after="240" w:line="240" w:lineRule="auto"/>
        <w:ind w:left="1253" w:right="3600" w:hanging="821"/>
        <w:jc w:val="both"/>
        <w:outlineLvl w:val="0"/>
        <w:rPr>
          <w:rFonts w:ascii="Times New Roman" w:eastAsia="Times New Roman" w:hAnsi="Times New Roman" w:cs="Times New Roman"/>
          <w:b/>
          <w:bCs/>
          <w:sz w:val="24"/>
          <w:szCs w:val="24"/>
        </w:rPr>
      </w:pPr>
      <w:bookmarkStart w:id="5" w:name="_Toc79649035"/>
      <w:r w:rsidRPr="00E556A0">
        <w:rPr>
          <w:rFonts w:ascii="Times New Roman" w:eastAsia="Times New Roman" w:hAnsi="Times New Roman" w:cs="Times New Roman"/>
          <w:b/>
          <w:bCs/>
          <w:color w:val="001F5F"/>
          <w:sz w:val="24"/>
          <w:szCs w:val="24"/>
        </w:rPr>
        <w:t>The Next new generation</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fibers</w:t>
      </w:r>
      <w:bookmarkEnd w:id="5"/>
    </w:p>
    <w:p w:rsidR="00134F5F" w:rsidRPr="00E556A0" w:rsidRDefault="00134F5F" w:rsidP="00E556A0">
      <w:pPr>
        <w:widowControl w:val="0"/>
        <w:numPr>
          <w:ilvl w:val="1"/>
          <w:numId w:val="4"/>
        </w:numPr>
        <w:tabs>
          <w:tab w:val="left" w:pos="789"/>
          <w:tab w:val="left" w:pos="790"/>
        </w:tabs>
        <w:autoSpaceDE w:val="0"/>
        <w:autoSpaceDN w:val="0"/>
        <w:spacing w:after="0" w:line="240" w:lineRule="auto"/>
        <w:ind w:left="1430" w:right="6692" w:hanging="1430"/>
        <w:jc w:val="both"/>
        <w:outlineLvl w:val="1"/>
        <w:rPr>
          <w:rFonts w:ascii="Times New Roman" w:eastAsia="Times New Roman" w:hAnsi="Times New Roman" w:cs="Times New Roman"/>
          <w:b/>
          <w:bCs/>
          <w:color w:val="001F5F"/>
          <w:sz w:val="24"/>
          <w:szCs w:val="24"/>
        </w:rPr>
      </w:pPr>
      <w:bookmarkStart w:id="6" w:name="_Toc79649036"/>
      <w:r w:rsidRPr="00E556A0">
        <w:rPr>
          <w:rFonts w:ascii="Times New Roman" w:eastAsia="Times New Roman" w:hAnsi="Times New Roman" w:cs="Times New Roman"/>
          <w:b/>
          <w:bCs/>
          <w:color w:val="001F5F"/>
          <w:sz w:val="24"/>
          <w:szCs w:val="24"/>
        </w:rPr>
        <w:t>Biodegradable</w:t>
      </w:r>
      <w:r w:rsidRPr="00E556A0">
        <w:rPr>
          <w:rFonts w:ascii="Times New Roman" w:eastAsia="Times New Roman" w:hAnsi="Times New Roman" w:cs="Times New Roman"/>
          <w:b/>
          <w:bCs/>
          <w:color w:val="001F5F"/>
          <w:spacing w:val="-5"/>
          <w:sz w:val="24"/>
          <w:szCs w:val="24"/>
        </w:rPr>
        <w:t xml:space="preserve"> </w:t>
      </w:r>
      <w:r w:rsidRPr="00E556A0">
        <w:rPr>
          <w:rFonts w:ascii="Times New Roman" w:eastAsia="Times New Roman" w:hAnsi="Times New Roman" w:cs="Times New Roman"/>
          <w:b/>
          <w:bCs/>
          <w:color w:val="001F5F"/>
          <w:sz w:val="24"/>
          <w:szCs w:val="24"/>
        </w:rPr>
        <w:t>fibers</w:t>
      </w:r>
      <w:bookmarkEnd w:id="6"/>
    </w:p>
    <w:p w:rsidR="00134F5F" w:rsidRPr="00E556A0" w:rsidRDefault="00134F5F" w:rsidP="00E556A0">
      <w:pPr>
        <w:widowControl w:val="0"/>
        <w:autoSpaceDE w:val="0"/>
        <w:autoSpaceDN w:val="0"/>
        <w:spacing w:before="7" w:after="0" w:line="240" w:lineRule="auto"/>
        <w:jc w:val="both"/>
        <w:rPr>
          <w:rFonts w:ascii="Times New Roman" w:eastAsia="Times New Roman" w:hAnsi="Times New Roman" w:cs="Times New Roman"/>
          <w:b/>
          <w:sz w:val="24"/>
          <w:szCs w:val="24"/>
        </w:rPr>
      </w:pPr>
    </w:p>
    <w:p w:rsidR="00134F5F" w:rsidRPr="0016282A" w:rsidRDefault="00134F5F" w:rsidP="0016282A">
      <w:pPr>
        <w:widowControl w:val="0"/>
        <w:numPr>
          <w:ilvl w:val="2"/>
          <w:numId w:val="4"/>
        </w:numPr>
        <w:tabs>
          <w:tab w:val="left" w:pos="1541"/>
        </w:tabs>
        <w:autoSpaceDE w:val="0"/>
        <w:autoSpaceDN w:val="0"/>
        <w:spacing w:before="1" w:line="240" w:lineRule="auto"/>
        <w:jc w:val="both"/>
        <w:outlineLvl w:val="2"/>
        <w:rPr>
          <w:rFonts w:ascii="Times New Roman" w:eastAsia="Times New Roman" w:hAnsi="Times New Roman" w:cs="Times New Roman"/>
          <w:b/>
          <w:bCs/>
          <w:color w:val="001F5F"/>
          <w:sz w:val="24"/>
          <w:szCs w:val="24"/>
        </w:rPr>
      </w:pPr>
      <w:bookmarkStart w:id="7" w:name="_Toc79649037"/>
      <w:r w:rsidRPr="00E556A0">
        <w:rPr>
          <w:rFonts w:ascii="Times New Roman" w:eastAsia="Times New Roman" w:hAnsi="Times New Roman" w:cs="Times New Roman"/>
          <w:b/>
          <w:bCs/>
          <w:color w:val="001F5F"/>
          <w:sz w:val="24"/>
          <w:szCs w:val="24"/>
        </w:rPr>
        <w:t>LYOCELL (1st Manmade Biodegradable Fiber)</w:t>
      </w:r>
      <w:bookmarkEnd w:id="7"/>
      <w:r w:rsidRPr="00E556A0">
        <w:rPr>
          <w:rFonts w:ascii="Times New Roman" w:eastAsia="Times New Roman" w:hAnsi="Times New Roman" w:cs="Times New Roman"/>
          <w:b/>
          <w:bCs/>
          <w:color w:val="001F5F"/>
          <w:spacing w:val="-4"/>
          <w:sz w:val="24"/>
          <w:szCs w:val="24"/>
        </w:rPr>
        <w:t xml:space="preserve"> </w:t>
      </w:r>
    </w:p>
    <w:p w:rsidR="00134F5F" w:rsidRPr="00E556A0" w:rsidRDefault="00134F5F" w:rsidP="0016282A">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It utilizes renewable resources as raw materials with High physical performance that makes it a universally applicable fibre </w:t>
      </w:r>
      <w:r w:rsidR="00E556A0" w:rsidRPr="00E556A0">
        <w:rPr>
          <w:rFonts w:ascii="Times New Roman" w:eastAsia="Times New Roman" w:hAnsi="Times New Roman" w:cs="Times New Roman"/>
          <w:sz w:val="24"/>
          <w:szCs w:val="24"/>
        </w:rPr>
        <w:t>even</w:t>
      </w:r>
      <w:r w:rsidRPr="00E556A0">
        <w:rPr>
          <w:rFonts w:ascii="Times New Roman" w:eastAsia="Times New Roman" w:hAnsi="Times New Roman" w:cs="Times New Roman"/>
          <w:sz w:val="24"/>
          <w:szCs w:val="24"/>
        </w:rPr>
        <w:t xml:space="preserve"> ideal for nonwovens and comfortable next to the skin. In most cases it can be manufactured through solution spinning methods with Principally Oak &amp; eucalyptus trees from sustainably managed forests as a raw material. It has been used for all kinds of Fabrics, Non-woven, Technical textiles, Battery separators, Membranes and Paper</w:t>
      </w:r>
      <w:r w:rsidR="00203565">
        <w:rPr>
          <w:rFonts w:ascii="Times New Roman" w:eastAsia="Times New Roman" w:hAnsi="Times New Roman" w:cs="Times New Roman"/>
          <w:sz w:val="24"/>
          <w:szCs w:val="24"/>
        </w:rPr>
        <w:t xml:space="preserve"> </w:t>
      </w:r>
      <w:r w:rsidR="0020356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Jakobsdottir&lt;/Author&gt;&lt;Year&gt;2014&lt;/Year&gt;&lt;RecNum&gt;9&lt;/RecNum&gt;&lt;DisplayText&gt;[19]&lt;/DisplayText&gt;&lt;record&gt;&lt;rec-number&gt;9&lt;/rec-number&gt;&lt;foreign-keys&gt;&lt;key app="EN" db-id="vesz0e2aszawpgedfwqx0xs2ax2zwrfxe2x2" timestamp="1628757277"&gt;9&lt;/key&gt;&lt;/foreign-keys&gt;&lt;ref-type name="Journal Article"&gt;17&lt;/ref-type&gt;&lt;contributors&gt;&lt;authors&gt;&lt;author&gt;Jakobsdottir, Greta&lt;/author&gt;&lt;author&gt;Nyman, Margareta&lt;/author&gt;&lt;author&gt;Fåk, Frida %J Nutrition&lt;/author&gt;&lt;/authors&gt;&lt;/contributors&gt;&lt;titles&gt;&lt;title&gt;Designing future prebiotic fiber to target metabolic syndrome&lt;/title&gt;&lt;/titles&gt;&lt;pages&gt;497-502&lt;/pages&gt;&lt;volume&gt;30&lt;/volume&gt;&lt;number&gt;5&lt;/number&gt;&lt;dates&gt;&lt;year&gt;2014&lt;/year&gt;&lt;/dates&gt;&lt;isbn&gt;0899-9007&lt;/isbn&gt;&lt;urls&gt;&lt;/urls&gt;&lt;/record&gt;&lt;/Cite&gt;&lt;/EndNote&gt;</w:instrText>
      </w:r>
      <w:r w:rsidR="0020356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19" w:tooltip="Jakobsdottir, 2014 #9" w:history="1">
        <w:r w:rsidR="00E22E4E" w:rsidRPr="007F66C4">
          <w:rPr>
            <w:rStyle w:val="Hyperlink"/>
            <w:rFonts w:ascii="Times New Roman" w:eastAsia="Times New Roman" w:hAnsi="Times New Roman" w:cs="Times New Roman"/>
            <w:noProof/>
            <w:sz w:val="24"/>
            <w:szCs w:val="24"/>
          </w:rPr>
          <w:t>19</w:t>
        </w:r>
      </w:hyperlink>
      <w:r w:rsidR="00E22E4E">
        <w:rPr>
          <w:rFonts w:ascii="Times New Roman" w:eastAsia="Times New Roman" w:hAnsi="Times New Roman" w:cs="Times New Roman"/>
          <w:noProof/>
          <w:sz w:val="24"/>
          <w:szCs w:val="24"/>
        </w:rPr>
        <w:t>]</w:t>
      </w:r>
      <w:r w:rsidR="00203565">
        <w:rPr>
          <w:rFonts w:ascii="Times New Roman" w:eastAsia="Times New Roman" w:hAnsi="Times New Roman" w:cs="Times New Roman"/>
          <w:sz w:val="24"/>
          <w:szCs w:val="24"/>
        </w:rPr>
        <w:fldChar w:fldCharType="end"/>
      </w:r>
      <w:r w:rsidR="0016282A">
        <w:rPr>
          <w:rFonts w:ascii="Times New Roman" w:eastAsia="Times New Roman" w:hAnsi="Times New Roman" w:cs="Times New Roman"/>
          <w:sz w:val="24"/>
          <w:szCs w:val="24"/>
        </w:rPr>
        <w:t>.</w:t>
      </w:r>
    </w:p>
    <w:p w:rsidR="00134F5F" w:rsidRPr="0016282A" w:rsidRDefault="00134F5F" w:rsidP="0016282A">
      <w:pPr>
        <w:widowControl w:val="0"/>
        <w:numPr>
          <w:ilvl w:val="2"/>
          <w:numId w:val="4"/>
        </w:numPr>
        <w:tabs>
          <w:tab w:val="left" w:pos="1541"/>
        </w:tabs>
        <w:autoSpaceDE w:val="0"/>
        <w:autoSpaceDN w:val="0"/>
        <w:spacing w:before="90" w:line="240" w:lineRule="auto"/>
        <w:jc w:val="both"/>
        <w:outlineLvl w:val="2"/>
        <w:rPr>
          <w:rFonts w:ascii="Times New Roman" w:eastAsia="Times New Roman" w:hAnsi="Times New Roman" w:cs="Times New Roman"/>
          <w:b/>
          <w:bCs/>
          <w:color w:val="001F5F"/>
          <w:sz w:val="24"/>
          <w:szCs w:val="24"/>
        </w:rPr>
      </w:pPr>
      <w:bookmarkStart w:id="8" w:name="_Toc79649038"/>
      <w:r w:rsidRPr="00E556A0">
        <w:rPr>
          <w:rFonts w:ascii="Times New Roman" w:eastAsia="Times New Roman" w:hAnsi="Times New Roman" w:cs="Times New Roman"/>
          <w:b/>
          <w:bCs/>
          <w:color w:val="001F5F"/>
          <w:sz w:val="24"/>
          <w:szCs w:val="24"/>
        </w:rPr>
        <w:t>Sea cell</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Fibers</w:t>
      </w:r>
      <w:bookmarkEnd w:id="8"/>
    </w:p>
    <w:p w:rsidR="00134F5F" w:rsidRPr="00E556A0" w:rsidRDefault="00134F5F" w:rsidP="00E556A0">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y are produced from Seaweed available in abundant with lot of good properties it has been found lyocell-like cellulosic fiber with antimycotic and antibacterial properties, extracted from Seaweed combined with silver ions incorporated together in a modified lyo cell process</w:t>
      </w:r>
      <w:r w:rsidR="0020356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Yimin&lt;/Author&gt;&lt;Year&gt;2007&lt;/Year&gt;&lt;RecNum&gt;1&lt;/RecNum&gt;&lt;DisplayText&gt;[20]&lt;/DisplayText&gt;&lt;record&gt;&lt;rec-number&gt;1&lt;/rec-number&gt;&lt;foreign-keys&gt;&lt;key app="EN" db-id="vedxe0pt99s0wuesefqv2t5m2rf0590avf20" timestamp="1628757577"&gt;1&lt;/key&gt;&lt;/foreign-keys&gt;&lt;ref-type name="Journal Article"&gt;17&lt;/ref-type&gt;&lt;contributors&gt;&lt;authors&gt;&lt;author&gt;Yimin, QIN %J Journal of Textile Research&lt;/author&gt;&lt;/authors&gt;&lt;/contributors&gt;&lt;titles&gt;&lt;title&gt;Production method of seacell fibers&lt;/title&gt;&lt;/titles&gt;&lt;pages&gt;l22-123&lt;/pages&gt;&lt;volume&gt;28&lt;/volume&gt;&lt;number&gt;10&lt;/number&gt;&lt;dates&gt;&lt;year&gt;2007&lt;/year&gt;&lt;/dates&gt;&lt;urls&gt;&lt;/urls&gt;&lt;/record&gt;&lt;/Cite&gt;&lt;/EndNote&gt;</w:instrText>
      </w:r>
      <w:r w:rsidR="0020356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0" w:tooltip="Yimin, 2007 #1" w:history="1">
        <w:r w:rsidR="00E22E4E" w:rsidRPr="007F66C4">
          <w:rPr>
            <w:rStyle w:val="Hyperlink"/>
            <w:rFonts w:ascii="Times New Roman" w:eastAsia="Times New Roman" w:hAnsi="Times New Roman" w:cs="Times New Roman"/>
            <w:noProof/>
            <w:sz w:val="24"/>
            <w:szCs w:val="24"/>
          </w:rPr>
          <w:t>20</w:t>
        </w:r>
      </w:hyperlink>
      <w:r w:rsidR="00E22E4E">
        <w:rPr>
          <w:rFonts w:ascii="Times New Roman" w:eastAsia="Times New Roman" w:hAnsi="Times New Roman" w:cs="Times New Roman"/>
          <w:noProof/>
          <w:sz w:val="24"/>
          <w:szCs w:val="24"/>
        </w:rPr>
        <w:t>]</w:t>
      </w:r>
      <w:r w:rsidR="0020356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Its application has been restricted to </w:t>
      </w:r>
      <w:r w:rsidR="00203565">
        <w:rPr>
          <w:rFonts w:ascii="Times New Roman" w:eastAsia="Times New Roman" w:hAnsi="Times New Roman" w:cs="Times New Roman"/>
          <w:sz w:val="24"/>
          <w:szCs w:val="24"/>
        </w:rPr>
        <w:t>i</w:t>
      </w:r>
      <w:r w:rsidRPr="00E556A0">
        <w:rPr>
          <w:rFonts w:ascii="Times New Roman" w:eastAsia="Times New Roman" w:hAnsi="Times New Roman" w:cs="Times New Roman"/>
          <w:sz w:val="24"/>
          <w:szCs w:val="24"/>
        </w:rPr>
        <w:t>mprovements of blood supply in skin, activate metabolism, Sportswear, undergarments, socks, work clothes and household fabrics allergy</w:t>
      </w:r>
      <w:r w:rsidR="00203565">
        <w:rPr>
          <w:rFonts w:ascii="Times New Roman" w:eastAsia="Times New Roman" w:hAnsi="Times New Roman" w:cs="Times New Roman"/>
          <w:sz w:val="24"/>
          <w:szCs w:val="24"/>
        </w:rPr>
        <w:t xml:space="preserve"> sufferers and hygiene articles. It has been also utilized for a</w:t>
      </w:r>
      <w:r w:rsidRPr="00E556A0">
        <w:rPr>
          <w:rFonts w:ascii="Times New Roman" w:eastAsia="Times New Roman" w:hAnsi="Times New Roman" w:cs="Times New Roman"/>
          <w:sz w:val="24"/>
          <w:szCs w:val="24"/>
        </w:rPr>
        <w:t xml:space="preserve">nti-inflammatory and for the production of </w:t>
      </w:r>
      <w:r w:rsidR="00203565">
        <w:rPr>
          <w:rFonts w:ascii="Times New Roman" w:eastAsia="Times New Roman" w:hAnsi="Times New Roman" w:cs="Times New Roman"/>
          <w:sz w:val="24"/>
          <w:szCs w:val="24"/>
        </w:rPr>
        <w:t>a</w:t>
      </w:r>
      <w:r w:rsidRPr="00E556A0">
        <w:rPr>
          <w:rFonts w:ascii="Times New Roman" w:eastAsia="Times New Roman" w:hAnsi="Times New Roman" w:cs="Times New Roman"/>
          <w:sz w:val="24"/>
          <w:szCs w:val="24"/>
        </w:rPr>
        <w:t>nti-microbial fabrics</w:t>
      </w:r>
      <w:r w:rsidR="0020356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Brinsko&lt;/Author&gt;&lt;Year&gt;2010&lt;/Year&gt;&lt;RecNum&gt;10&lt;/RecNum&gt;&lt;DisplayText&gt;[21, 22]&lt;/DisplayText&gt;&lt;record&gt;&lt;rec-number&gt;10&lt;/rec-number&gt;&lt;foreign-keys&gt;&lt;key app="EN" db-id="vesz0e2aszawpgedfwqx0xs2ax2zwrfxe2x2" timestamp="1628757423"&gt;10&lt;/key&gt;&lt;/foreign-keys&gt;&lt;ref-type name="Journal Article"&gt;17&lt;/ref-type&gt;&lt;contributors&gt;&lt;authors&gt;&lt;author&gt;Brinsko, Kelly M %J Journal of forensic sciences&lt;/author&gt;&lt;/authors&gt;&lt;/contributors&gt;&lt;titles&gt;&lt;title&gt;Optical Characterization of Some Modern “Eco‐Friendly” Fibers&lt;/title&gt;&lt;/titles&gt;&lt;pages&gt;915-923&lt;/pages&gt;&lt;volume&gt;55&lt;/volume&gt;&lt;number&gt;4&lt;/number&gt;&lt;dates&gt;&lt;year&gt;2010&lt;/year&gt;&lt;/dates&gt;&lt;isbn&gt;0022-1198&lt;/isbn&gt;&lt;urls&gt;&lt;/urls&gt;&lt;/record&gt;&lt;/Cite&gt;&lt;Cite&gt;&lt;Author&gt;Thangavelu&lt;/Author&gt;&lt;Year&gt;2016&lt;/Year&gt;&lt;RecNum&gt;2&lt;/RecNum&gt;&lt;record&gt;&lt;rec-number&gt;2&lt;/rec-number&gt;&lt;foreign-keys&gt;&lt;key app="EN" db-id="vedxe0pt99s0wuesefqv2t5m2rf0590avf20" timestamp="1628757634"&gt;2&lt;/key&gt;&lt;/foreign-keys&gt;&lt;ref-type name="Book Section"&gt;5&lt;/ref-type&gt;&lt;contributors&gt;&lt;authors&gt;&lt;author&gt;Thangavelu, Karthik&lt;/author&gt;&lt;author&gt;Subramani, Krishna Bala&lt;/author&gt;&lt;/authors&gt;&lt;/contributors&gt;&lt;titles&gt;&lt;title&gt;Sustainable biopolymer fibers—Production, properties and applications&lt;/title&gt;&lt;secondary-title&gt;Sustainable fibres for fashion industry&lt;/secondary-title&gt;&lt;/titles&gt;&lt;pages&gt;109-140&lt;/pages&gt;&lt;dates&gt;&lt;year&gt;2016&lt;/year&gt;&lt;/dates&gt;&lt;publisher&gt;Springer&lt;/publisher&gt;&lt;urls&gt;&lt;/urls&gt;&lt;/record&gt;&lt;/Cite&gt;&lt;/EndNote&gt;</w:instrText>
      </w:r>
      <w:r w:rsidR="0020356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1" w:tooltip="Brinsko, 2010 #10" w:history="1">
        <w:r w:rsidR="00E22E4E" w:rsidRPr="007F66C4">
          <w:rPr>
            <w:rStyle w:val="Hyperlink"/>
            <w:rFonts w:ascii="Times New Roman" w:eastAsia="Times New Roman" w:hAnsi="Times New Roman" w:cs="Times New Roman"/>
            <w:noProof/>
            <w:sz w:val="24"/>
            <w:szCs w:val="24"/>
          </w:rPr>
          <w:t>21</w:t>
        </w:r>
      </w:hyperlink>
      <w:r w:rsidR="00E22E4E">
        <w:rPr>
          <w:rFonts w:ascii="Times New Roman" w:eastAsia="Times New Roman" w:hAnsi="Times New Roman" w:cs="Times New Roman"/>
          <w:noProof/>
          <w:sz w:val="24"/>
          <w:szCs w:val="24"/>
        </w:rPr>
        <w:t xml:space="preserve">, </w:t>
      </w:r>
      <w:hyperlink w:anchor="_ENREF_22" w:tooltip="Thangavelu, 2016 #2" w:history="1">
        <w:r w:rsidR="00E22E4E" w:rsidRPr="007F66C4">
          <w:rPr>
            <w:rStyle w:val="Hyperlink"/>
            <w:rFonts w:ascii="Times New Roman" w:eastAsia="Times New Roman" w:hAnsi="Times New Roman" w:cs="Times New Roman"/>
            <w:noProof/>
            <w:sz w:val="24"/>
            <w:szCs w:val="24"/>
          </w:rPr>
          <w:t>22</w:t>
        </w:r>
      </w:hyperlink>
      <w:r w:rsidR="00E22E4E">
        <w:rPr>
          <w:rFonts w:ascii="Times New Roman" w:eastAsia="Times New Roman" w:hAnsi="Times New Roman" w:cs="Times New Roman"/>
          <w:noProof/>
          <w:sz w:val="24"/>
          <w:szCs w:val="24"/>
        </w:rPr>
        <w:t>]</w:t>
      </w:r>
      <w:r w:rsidR="0020356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numPr>
          <w:ilvl w:val="2"/>
          <w:numId w:val="4"/>
        </w:numPr>
        <w:tabs>
          <w:tab w:val="left" w:pos="1541"/>
        </w:tabs>
        <w:autoSpaceDE w:val="0"/>
        <w:autoSpaceDN w:val="0"/>
        <w:spacing w:after="0" w:line="240" w:lineRule="auto"/>
        <w:jc w:val="both"/>
        <w:outlineLvl w:val="2"/>
        <w:rPr>
          <w:rFonts w:ascii="Times New Roman" w:eastAsia="Times New Roman" w:hAnsi="Times New Roman" w:cs="Times New Roman"/>
          <w:b/>
          <w:bCs/>
          <w:color w:val="001F5F"/>
          <w:sz w:val="24"/>
          <w:szCs w:val="24"/>
        </w:rPr>
      </w:pPr>
      <w:bookmarkStart w:id="9" w:name="_Toc79649039"/>
      <w:r w:rsidRPr="00E556A0">
        <w:rPr>
          <w:rFonts w:ascii="Times New Roman" w:eastAsia="Times New Roman" w:hAnsi="Times New Roman" w:cs="Times New Roman"/>
          <w:b/>
          <w:bCs/>
          <w:color w:val="001F5F"/>
          <w:sz w:val="24"/>
          <w:szCs w:val="24"/>
        </w:rPr>
        <w:t>Smart cell</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fiber</w:t>
      </w:r>
      <w:bookmarkEnd w:id="9"/>
    </w:p>
    <w:p w:rsidR="00134F5F" w:rsidRPr="00E556A0" w:rsidRDefault="00134F5F" w:rsidP="00E556A0">
      <w:pPr>
        <w:widowControl w:val="0"/>
        <w:autoSpaceDE w:val="0"/>
        <w:autoSpaceDN w:val="0"/>
        <w:spacing w:before="76" w:after="0" w:line="360" w:lineRule="auto"/>
        <w:ind w:left="100" w:right="1157" w:firstLine="60"/>
        <w:jc w:val="both"/>
        <w:rPr>
          <w:rFonts w:ascii="Times New Roman" w:eastAsia="Times New Roman" w:hAnsi="Times New Roman" w:cs="Times New Roman"/>
          <w:sz w:val="24"/>
          <w:szCs w:val="24"/>
        </w:rPr>
      </w:pPr>
      <w:r w:rsidRPr="0016282A">
        <w:rPr>
          <w:rFonts w:ascii="Times New Roman" w:eastAsia="Times New Roman" w:hAnsi="Times New Roman" w:cs="Times New Roman"/>
          <w:sz w:val="24"/>
          <w:szCs w:val="24"/>
        </w:rPr>
        <w:t>Smart cell fiber</w:t>
      </w:r>
      <w:r w:rsidRPr="00E556A0">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 xml:space="preserve">is a Phase Change Material (PCM) micro composite of the latest </w:t>
      </w:r>
      <w:r w:rsidRPr="00E556A0">
        <w:rPr>
          <w:rFonts w:ascii="Times New Roman" w:eastAsia="Times New Roman" w:hAnsi="Times New Roman" w:cs="Times New Roman"/>
          <w:sz w:val="24"/>
          <w:szCs w:val="24"/>
        </w:rPr>
        <w:lastRenderedPageBreak/>
        <w:t xml:space="preserve">manufacturing generation with thermo regulating features by which the </w:t>
      </w:r>
      <w:r w:rsidR="00203565">
        <w:rPr>
          <w:rFonts w:ascii="Times New Roman" w:eastAsia="Times New Roman" w:hAnsi="Times New Roman" w:cs="Times New Roman"/>
          <w:sz w:val="24"/>
          <w:szCs w:val="24"/>
        </w:rPr>
        <w:t>t</w:t>
      </w:r>
      <w:r w:rsidRPr="00E556A0">
        <w:rPr>
          <w:rFonts w:ascii="Times New Roman" w:eastAsia="Times New Roman" w:hAnsi="Times New Roman" w:cs="Times New Roman"/>
          <w:sz w:val="24"/>
          <w:szCs w:val="24"/>
        </w:rPr>
        <w:t>emperature regulation is assured</w:t>
      </w:r>
      <w:r w:rsidR="0020356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Bedeloglu&lt;/Author&gt;&lt;Year&gt;2010&lt;/Year&gt;&lt;RecNum&gt;3&lt;/RecNum&gt;&lt;DisplayText&gt;[23]&lt;/DisplayText&gt;&lt;record&gt;&lt;rec-number&gt;3&lt;/rec-number&gt;&lt;foreign-keys&gt;&lt;key app="EN" db-id="vedxe0pt99s0wuesefqv2t5m2rf0590avf20" timestamp="1628757735"&gt;3&lt;/key&gt;&lt;/foreign-keys&gt;&lt;ref-type name="Journal Article"&gt;17&lt;/ref-type&gt;&lt;contributors&gt;&lt;authors&gt;&lt;author&gt;Bedeloglu, Ayse&lt;/author&gt;&lt;author&gt;Demir, Ali&lt;/author&gt;&lt;author&gt;Bozkurt, Yalcin&lt;/author&gt;&lt;author&gt;Sariciftci, Niyazi Serdar %J Textile Research Journal&lt;/author&gt;&lt;/authors&gt;&lt;/contributors&gt;&lt;titles&gt;&lt;title&gt;A photovoltaic fiber design for smart textiles&lt;/title&gt;&lt;/titles&gt;&lt;pages&gt;1065-1074&lt;/pages&gt;&lt;volume&gt;80&lt;/volume&gt;&lt;number&gt;11&lt;/number&gt;&lt;dates&gt;&lt;year&gt;2010&lt;/year&gt;&lt;/dates&gt;&lt;isbn&gt;0040-5175&lt;/isbn&gt;&lt;urls&gt;&lt;/urls&gt;&lt;/record&gt;&lt;/Cite&gt;&lt;/EndNote&gt;</w:instrText>
      </w:r>
      <w:r w:rsidR="0020356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3" w:tooltip="Bedeloglu, 2010 #3" w:history="1">
        <w:r w:rsidR="00E22E4E" w:rsidRPr="007F66C4">
          <w:rPr>
            <w:rStyle w:val="Hyperlink"/>
            <w:rFonts w:ascii="Times New Roman" w:eastAsia="Times New Roman" w:hAnsi="Times New Roman" w:cs="Times New Roman"/>
            <w:noProof/>
            <w:sz w:val="24"/>
            <w:szCs w:val="24"/>
          </w:rPr>
          <w:t>23</w:t>
        </w:r>
      </w:hyperlink>
      <w:r w:rsidR="00E22E4E">
        <w:rPr>
          <w:rFonts w:ascii="Times New Roman" w:eastAsia="Times New Roman" w:hAnsi="Times New Roman" w:cs="Times New Roman"/>
          <w:noProof/>
          <w:sz w:val="24"/>
          <w:szCs w:val="24"/>
        </w:rPr>
        <w:t>]</w:t>
      </w:r>
      <w:r w:rsidR="00203565">
        <w:rPr>
          <w:rFonts w:ascii="Times New Roman" w:eastAsia="Times New Roman" w:hAnsi="Times New Roman" w:cs="Times New Roman"/>
          <w:sz w:val="24"/>
          <w:szCs w:val="24"/>
        </w:rPr>
        <w:fldChar w:fldCharType="end"/>
      </w:r>
      <w:r w:rsidR="00203565">
        <w:rPr>
          <w:rFonts w:ascii="Times New Roman" w:eastAsia="Times New Roman" w:hAnsi="Times New Roman" w:cs="Times New Roman"/>
          <w:sz w:val="24"/>
          <w:szCs w:val="24"/>
        </w:rPr>
        <w:t>.</w:t>
      </w:r>
      <w:r w:rsidRPr="00E556A0">
        <w:rPr>
          <w:rFonts w:ascii="Times New Roman" w:eastAsia="Times New Roman" w:hAnsi="Times New Roman" w:cs="Times New Roman"/>
          <w:sz w:val="24"/>
          <w:szCs w:val="24"/>
        </w:rPr>
        <w:t xml:space="preserve"> </w:t>
      </w:r>
      <w:r w:rsidR="00203565">
        <w:rPr>
          <w:rFonts w:ascii="Times New Roman" w:eastAsia="Times New Roman" w:hAnsi="Times New Roman" w:cs="Times New Roman"/>
          <w:sz w:val="24"/>
          <w:szCs w:val="24"/>
        </w:rPr>
        <w:t xml:space="preserve">It has been </w:t>
      </w:r>
      <w:r w:rsidRPr="00E556A0">
        <w:rPr>
          <w:rFonts w:ascii="Times New Roman" w:eastAsia="Times New Roman" w:hAnsi="Times New Roman" w:cs="Times New Roman"/>
          <w:sz w:val="24"/>
          <w:szCs w:val="24"/>
        </w:rPr>
        <w:t>provid</w:t>
      </w:r>
      <w:r w:rsidR="00203565">
        <w:rPr>
          <w:rFonts w:ascii="Times New Roman" w:eastAsia="Times New Roman" w:hAnsi="Times New Roman" w:cs="Times New Roman"/>
          <w:sz w:val="24"/>
          <w:szCs w:val="24"/>
        </w:rPr>
        <w:t>ed with</w:t>
      </w:r>
      <w:r w:rsidRPr="00E556A0">
        <w:rPr>
          <w:rFonts w:ascii="Times New Roman" w:eastAsia="Times New Roman" w:hAnsi="Times New Roman" w:cs="Times New Roman"/>
          <w:sz w:val="24"/>
          <w:szCs w:val="24"/>
        </w:rPr>
        <w:t xml:space="preserve"> extraordinary wearing comfort and excellent climate management</w:t>
      </w:r>
      <w:r w:rsidR="0020356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Shi&lt;/Author&gt;&lt;Year&gt;2019&lt;/Year&gt;&lt;RecNum&gt;4&lt;/RecNum&gt;&lt;DisplayText&gt;[24]&lt;/DisplayText&gt;&lt;record&gt;&lt;rec-number&gt;4&lt;/rec-number&gt;&lt;foreign-keys&gt;&lt;key app="EN" db-id="vedxe0pt99s0wuesefqv2t5m2rf0590avf20" timestamp="1628757805"&gt;4&lt;/key&gt;&lt;/foreign-keys&gt;&lt;ref-type name="Journal Article"&gt;17&lt;/ref-type&gt;&lt;contributors&gt;&lt;authors&gt;&lt;author&gt;Shi, Qiuwei&lt;/author&gt;&lt;author&gt;Sun, Jianqi&lt;/author&gt;&lt;author&gt;Hou, Chengyi&lt;/author&gt;&lt;author&gt;Li, Yaogang&lt;/author&gt;&lt;author&gt;Zhang, Qinghong&lt;/author&gt;&lt;author&gt;Wang, Hongzhi %J Advanced Fiber Materials&lt;/author&gt;&lt;/authors&gt;&lt;/contributors&gt;&lt;titles&gt;&lt;title&gt;Advanced functional fiber and smart textile&lt;/title&gt;&lt;/titles&gt;&lt;pages&gt;3-31&lt;/pages&gt;&lt;volume&gt;1&lt;/volume&gt;&lt;number&gt;1&lt;/number&gt;&lt;dates&gt;&lt;year&gt;2019&lt;/year&gt;&lt;/dates&gt;&lt;isbn&gt;2524-793X&lt;/isbn&gt;&lt;urls&gt;&lt;/urls&gt;&lt;/record&gt;&lt;/Cite&gt;&lt;/EndNote&gt;</w:instrText>
      </w:r>
      <w:r w:rsidR="0020356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4" w:tooltip="Shi, 2019 #4" w:history="1">
        <w:r w:rsidR="00E22E4E" w:rsidRPr="007F66C4">
          <w:rPr>
            <w:rStyle w:val="Hyperlink"/>
            <w:rFonts w:ascii="Times New Roman" w:eastAsia="Times New Roman" w:hAnsi="Times New Roman" w:cs="Times New Roman"/>
            <w:noProof/>
            <w:sz w:val="24"/>
            <w:szCs w:val="24"/>
          </w:rPr>
          <w:t>24</w:t>
        </w:r>
      </w:hyperlink>
      <w:r w:rsidR="00E22E4E">
        <w:rPr>
          <w:rFonts w:ascii="Times New Roman" w:eastAsia="Times New Roman" w:hAnsi="Times New Roman" w:cs="Times New Roman"/>
          <w:noProof/>
          <w:sz w:val="24"/>
          <w:szCs w:val="24"/>
        </w:rPr>
        <w:t>]</w:t>
      </w:r>
      <w:r w:rsidR="0020356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It has been manufactured from renewable sources</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Parandoush&lt;/Author&gt;&lt;Year&gt;2017&lt;/Year&gt;&lt;RecNum&gt;5&lt;/RecNum&gt;&lt;DisplayText&gt;[25]&lt;/DisplayText&gt;&lt;record&gt;&lt;rec-number&gt;5&lt;/rec-number&gt;&lt;foreign-keys&gt;&lt;key app="EN" db-id="vedxe0pt99s0wuesefqv2t5m2rf0590avf20" timestamp="1628757862"&gt;5&lt;/key&gt;&lt;/foreign-keys&gt;&lt;ref-type name="Journal Article"&gt;17&lt;/ref-type&gt;&lt;contributors&gt;&lt;authors&gt;&lt;author&gt;Parandoush, Pedram&lt;/author&gt;&lt;author&gt;Lin, Dong %J Composite Structures&lt;/author&gt;&lt;/authors&gt;&lt;/contributors&gt;&lt;titles&gt;&lt;title&gt;A review on additive manufacturing of polymer-fiber composites&lt;/title&gt;&lt;/titles&gt;&lt;pages&gt;36-53&lt;/pages&gt;&lt;volume&gt;182&lt;/volume&gt;&lt;dates&gt;&lt;year&gt;2017&lt;/year&gt;&lt;/dates&gt;&lt;isbn&gt;0263-8223&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5" w:tooltip="Parandoush, 2017 #5" w:history="1">
        <w:r w:rsidR="00E22E4E" w:rsidRPr="007F66C4">
          <w:rPr>
            <w:rStyle w:val="Hyperlink"/>
            <w:rFonts w:ascii="Times New Roman" w:eastAsia="Times New Roman" w:hAnsi="Times New Roman" w:cs="Times New Roman"/>
            <w:noProof/>
            <w:sz w:val="24"/>
            <w:szCs w:val="24"/>
          </w:rPr>
          <w:t>25</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00E31CCE">
        <w:rPr>
          <w:rFonts w:ascii="Times New Roman" w:eastAsia="Times New Roman" w:hAnsi="Times New Roman" w:cs="Times New Roman"/>
          <w:sz w:val="24"/>
          <w:szCs w:val="24"/>
        </w:rPr>
        <w:t xml:space="preserve">. The </w:t>
      </w:r>
      <w:r w:rsidRPr="00E556A0">
        <w:rPr>
          <w:rFonts w:ascii="Times New Roman" w:eastAsia="Times New Roman" w:hAnsi="Times New Roman" w:cs="Times New Roman"/>
          <w:sz w:val="24"/>
          <w:szCs w:val="24"/>
        </w:rPr>
        <w:t xml:space="preserve">combination of cellulose with zinc by lyocell process </w:t>
      </w:r>
      <w:r w:rsidR="00E31CCE">
        <w:rPr>
          <w:rFonts w:ascii="Times New Roman" w:eastAsia="Times New Roman" w:hAnsi="Times New Roman" w:cs="Times New Roman"/>
          <w:sz w:val="24"/>
          <w:szCs w:val="24"/>
        </w:rPr>
        <w:t xml:space="preserve"> had made</w:t>
      </w:r>
      <w:r w:rsidRPr="00E556A0">
        <w:rPr>
          <w:rFonts w:ascii="Times New Roman" w:eastAsia="Times New Roman" w:hAnsi="Times New Roman" w:cs="Times New Roman"/>
          <w:sz w:val="24"/>
          <w:szCs w:val="24"/>
        </w:rPr>
        <w:t xml:space="preserve"> 100% biodegradable, mainly applied for Sportswear, Bed textiles, protection against heat or cold in a human body and Anti-inflammatory apparels</w:t>
      </w:r>
      <w:r w:rsidR="00E31CCE">
        <w:rPr>
          <w:rFonts w:ascii="Times New Roman" w:eastAsia="Times New Roman" w:hAnsi="Times New Roman" w:cs="Times New Roman"/>
          <w:sz w:val="24"/>
          <w:szCs w:val="24"/>
        </w:rPr>
        <w:t xml:space="preserve"> </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Belino&lt;/Author&gt;&lt;Year&gt;2019&lt;/Year&gt;&lt;RecNum&gt;6&lt;/RecNum&gt;&lt;DisplayText&gt;[26]&lt;/DisplayText&gt;&lt;record&gt;&lt;rec-number&gt;6&lt;/rec-number&gt;&lt;foreign-keys&gt;&lt;key app="EN" db-id="vedxe0pt99s0wuesefqv2t5m2rf0590avf20" timestamp="1628757953"&gt;6&lt;/key&gt;&lt;/foreign-keys&gt;&lt;ref-type name="Book"&gt;6&lt;/ref-type&gt;&lt;contributors&gt;&lt;authors&gt;&lt;author&gt;Belino, Nuno&lt;/author&gt;&lt;author&gt;Fangueiro, Raul&lt;/author&gt;&lt;author&gt;Rana, Sohel&lt;/author&gt;&lt;author&gt;Glampedaki, Pelagia&lt;/author&gt;&lt;author&gt;Priniotakis, Georgios&lt;/author&gt;&lt;/authors&gt;&lt;/contributors&gt;&lt;titles&gt;&lt;title&gt;Medical and healthcare textiles&lt;/title&gt;&lt;/titles&gt;&lt;dates&gt;&lt;year&gt;2019&lt;/year&gt;&lt;/dates&gt;&lt;publisher&gt;Wiley&lt;/publisher&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6" w:tooltip="Belino, 2019 #6" w:history="1">
        <w:r w:rsidR="00E22E4E" w:rsidRPr="007F66C4">
          <w:rPr>
            <w:rStyle w:val="Hyperlink"/>
            <w:rFonts w:ascii="Times New Roman" w:eastAsia="Times New Roman" w:hAnsi="Times New Roman" w:cs="Times New Roman"/>
            <w:noProof/>
            <w:sz w:val="24"/>
            <w:szCs w:val="24"/>
          </w:rPr>
          <w:t>26</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1"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606"/>
        </w:tabs>
        <w:autoSpaceDE w:val="0"/>
        <w:autoSpaceDN w:val="0"/>
        <w:spacing w:after="0" w:line="240" w:lineRule="auto"/>
        <w:ind w:left="1605" w:hanging="786"/>
        <w:jc w:val="both"/>
        <w:outlineLvl w:val="2"/>
        <w:rPr>
          <w:rFonts w:ascii="Times New Roman" w:eastAsia="Times New Roman" w:hAnsi="Times New Roman" w:cs="Times New Roman"/>
          <w:b/>
          <w:bCs/>
          <w:color w:val="001F5F"/>
          <w:sz w:val="24"/>
          <w:szCs w:val="24"/>
        </w:rPr>
      </w:pPr>
      <w:bookmarkStart w:id="10" w:name="_Toc79649040"/>
      <w:r w:rsidRPr="00E556A0">
        <w:rPr>
          <w:rFonts w:ascii="Times New Roman" w:eastAsia="Times New Roman" w:hAnsi="Times New Roman" w:cs="Times New Roman"/>
          <w:b/>
          <w:bCs/>
          <w:color w:val="001F5F"/>
          <w:sz w:val="24"/>
          <w:szCs w:val="24"/>
        </w:rPr>
        <w:t>Poly lactic acid</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PLA)</w:t>
      </w:r>
      <w:bookmarkEnd w:id="10"/>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before="1"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Poly lactic acid (PLA) has been found linear aliphatic thermoplastic polyester derived from 100% renewable sources of corn, sugarcane</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Inkinen&lt;/Author&gt;&lt;Year&gt;2011&lt;/Year&gt;&lt;RecNum&gt;7&lt;/RecNum&gt;&lt;DisplayText&gt;[27, 28]&lt;/DisplayText&gt;&lt;record&gt;&lt;rec-number&gt;7&lt;/rec-number&gt;&lt;foreign-keys&gt;&lt;key app="EN" db-id="vedxe0pt99s0wuesefqv2t5m2rf0590avf20" timestamp="1628757990"&gt;7&lt;/key&gt;&lt;/foreign-keys&gt;&lt;ref-type name="Journal Article"&gt;17&lt;/ref-type&gt;&lt;contributors&gt;&lt;authors&gt;&lt;author&gt;Inkinen, Saara&lt;/author&gt;&lt;author&gt;Hakkarainen, Minna&lt;/author&gt;&lt;author&gt;Albertsson, Ann-Christine&lt;/author&gt;&lt;author&gt;Södergård, Anders %J Biomacromolecules&lt;/author&gt;&lt;/authors&gt;&lt;/contributors&gt;&lt;titles&gt;&lt;title&gt;From lactic acid to poly (lactic acid)(PLA): characterization and analysis of PLA and its precursors&lt;/title&gt;&lt;/titles&gt;&lt;pages&gt;523-532&lt;/pages&gt;&lt;volume&gt;12&lt;/volume&gt;&lt;number&gt;3&lt;/number&gt;&lt;dates&gt;&lt;year&gt;2011&lt;/year&gt;&lt;/dates&gt;&lt;isbn&gt;1525-7797&lt;/isbn&gt;&lt;urls&gt;&lt;/urls&gt;&lt;/record&gt;&lt;/Cite&gt;&lt;Cite&gt;&lt;Author&gt;Pang&lt;/Author&gt;&lt;Year&gt;2010&lt;/Year&gt;&lt;RecNum&gt;8&lt;/RecNum&gt;&lt;record&gt;&lt;rec-number&gt;8&lt;/rec-number&gt;&lt;foreign-keys&gt;&lt;key app="EN" db-id="vedxe0pt99s0wuesefqv2t5m2rf0590avf20" timestamp="1628758010"&gt;8&lt;/key&gt;&lt;/foreign-keys&gt;&lt;ref-type name="Journal Article"&gt;17&lt;/ref-type&gt;&lt;contributors&gt;&lt;authors&gt;&lt;author&gt;Pang, Xuan&lt;/author&gt;&lt;author&gt;Zhuang, Xiuli&lt;/author&gt;&lt;author&gt;Tang, Zhaohui&lt;/author&gt;&lt;author&gt;Chen, Xuesi %J Biotechnology Journal&lt;/author&gt;&lt;/authors&gt;&lt;/contributors&gt;&lt;titles&gt;&lt;title&gt;Polylactic acid (PLA): research, development and industrialization&lt;/title&gt;&lt;/titles&gt;&lt;pages&gt;1125-1136&lt;/pages&gt;&lt;volume&gt;5&lt;/volume&gt;&lt;number&gt;11&lt;/number&gt;&lt;dates&gt;&lt;year&gt;2010&lt;/year&gt;&lt;/dates&gt;&lt;isbn&gt;1860-6768&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7" w:tooltip="Inkinen, 2011 #7" w:history="1">
        <w:r w:rsidR="00E22E4E" w:rsidRPr="007F66C4">
          <w:rPr>
            <w:rStyle w:val="Hyperlink"/>
            <w:rFonts w:ascii="Times New Roman" w:eastAsia="Times New Roman" w:hAnsi="Times New Roman" w:cs="Times New Roman"/>
            <w:noProof/>
            <w:sz w:val="24"/>
            <w:szCs w:val="24"/>
          </w:rPr>
          <w:t>27</w:t>
        </w:r>
      </w:hyperlink>
      <w:r w:rsidR="00E22E4E">
        <w:rPr>
          <w:rFonts w:ascii="Times New Roman" w:eastAsia="Times New Roman" w:hAnsi="Times New Roman" w:cs="Times New Roman"/>
          <w:noProof/>
          <w:sz w:val="24"/>
          <w:szCs w:val="24"/>
        </w:rPr>
        <w:t xml:space="preserve">, </w:t>
      </w:r>
      <w:hyperlink w:anchor="_ENREF_28" w:tooltip="Pang, 2010 #8" w:history="1">
        <w:r w:rsidR="00E22E4E" w:rsidRPr="007F66C4">
          <w:rPr>
            <w:rStyle w:val="Hyperlink"/>
            <w:rFonts w:ascii="Times New Roman" w:eastAsia="Times New Roman" w:hAnsi="Times New Roman" w:cs="Times New Roman"/>
            <w:noProof/>
            <w:sz w:val="24"/>
            <w:szCs w:val="24"/>
          </w:rPr>
          <w:t>28</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It has been manufactured as 100% compostable polymer and potentially reducing the Earth’s carbon dioxide level and highly sustainable than comparable polymers on the market today</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uan&lt;/Author&gt;&lt;Year&gt;2003&lt;/Year&gt;&lt;RecNum&gt;9&lt;/RecNum&gt;&lt;DisplayText&gt;[29, 30]&lt;/DisplayText&gt;&lt;record&gt;&lt;rec-number&gt;9&lt;/rec-number&gt;&lt;foreign-keys&gt;&lt;key app="EN" db-id="vedxe0pt99s0wuesefqv2t5m2rf0590avf20" timestamp="1628758038"&gt;9&lt;/key&gt;&lt;/foreign-keys&gt;&lt;ref-type name="Journal Article"&gt;17&lt;/ref-type&gt;&lt;contributors&gt;&lt;authors&gt;&lt;author&gt;Ruan, Gang&lt;/author&gt;&lt;author&gt;Feng, Si-Shen %J Biomaterials&lt;/author&gt;&lt;/authors&gt;&lt;/contributors&gt;&lt;titles&gt;&lt;title&gt;Preparation and characterization of poly (lactic acid)–poly (ethylene glycol)–poly (lactic acid)(PLA–PEG–PLA) microspheres for controlled release of paclitaxel&lt;/title&gt;&lt;/titles&gt;&lt;pages&gt;5037-5044&lt;/pages&gt;&lt;volume&gt;24&lt;/volume&gt;&lt;number&gt;27&lt;/number&gt;&lt;dates&gt;&lt;year&gt;2003&lt;/year&gt;&lt;/dates&gt;&lt;isbn&gt;0142-9612&lt;/isbn&gt;&lt;urls&gt;&lt;/urls&gt;&lt;/record&gt;&lt;/Cite&gt;&lt;Cite&gt;&lt;Author&gt;Sin&lt;/Author&gt;&lt;Year&gt;2012&lt;/Year&gt;&lt;RecNum&gt;10&lt;/RecNum&gt;&lt;record&gt;&lt;rec-number&gt;10&lt;/rec-number&gt;&lt;foreign-keys&gt;&lt;key app="EN" db-id="vedxe0pt99s0wuesefqv2t5m2rf0590avf20" timestamp="1628758063"&gt;10&lt;/key&gt;&lt;/foreign-keys&gt;&lt;ref-type name="Book"&gt;6&lt;/ref-type&gt;&lt;contributors&gt;&lt;authors&gt;&lt;author&gt;Sin, Lee Tin&lt;/author&gt;&lt;author&gt;Rahmat, Abdul Razak&lt;/author&gt;&lt;author&gt;Rahman, Wan Aizan Wan Abdul&lt;/author&gt;&lt;/authors&gt;&lt;/contributors&gt;&lt;titles&gt;&lt;title&gt;Polylactic acid: PLA biopolymer technology and applications&lt;/title&gt;&lt;/titles&gt;&lt;dates&gt;&lt;year&gt;2012&lt;/year&gt;&lt;/dates&gt;&lt;publisher&gt;William Andrew&lt;/publisher&gt;&lt;isbn&gt;1437744591&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29" w:tooltip="Ruan, 2003 #9" w:history="1">
        <w:r w:rsidR="00E22E4E" w:rsidRPr="007F66C4">
          <w:rPr>
            <w:rStyle w:val="Hyperlink"/>
            <w:rFonts w:ascii="Times New Roman" w:eastAsia="Times New Roman" w:hAnsi="Times New Roman" w:cs="Times New Roman"/>
            <w:noProof/>
            <w:sz w:val="24"/>
            <w:szCs w:val="24"/>
          </w:rPr>
          <w:t>29</w:t>
        </w:r>
      </w:hyperlink>
      <w:r w:rsidR="00E22E4E">
        <w:rPr>
          <w:rFonts w:ascii="Times New Roman" w:eastAsia="Times New Roman" w:hAnsi="Times New Roman" w:cs="Times New Roman"/>
          <w:noProof/>
          <w:sz w:val="24"/>
          <w:szCs w:val="24"/>
        </w:rPr>
        <w:t xml:space="preserve">, </w:t>
      </w:r>
      <w:hyperlink w:anchor="_ENREF_30" w:tooltip="Sin, 2012 #10" w:history="1">
        <w:r w:rsidR="00E22E4E" w:rsidRPr="007F66C4">
          <w:rPr>
            <w:rStyle w:val="Hyperlink"/>
            <w:rFonts w:ascii="Times New Roman" w:eastAsia="Times New Roman" w:hAnsi="Times New Roman" w:cs="Times New Roman"/>
            <w:noProof/>
            <w:sz w:val="24"/>
            <w:szCs w:val="24"/>
          </w:rPr>
          <w:t>30</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It has been manufactured by direct condensation of lactic acid by means of the cyclic intermediate dimer (lactide), in a ring opening process and spun by melt spinning process</w:t>
      </w:r>
      <w:r w:rsidR="00E31CCE">
        <w:rPr>
          <w:rFonts w:ascii="Times New Roman" w:eastAsia="Times New Roman" w:hAnsi="Times New Roman" w:cs="Times New Roman"/>
          <w:sz w:val="24"/>
          <w:szCs w:val="24"/>
        </w:rPr>
        <w:t xml:space="preserve"> </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Sin&lt;/Author&gt;&lt;Year&gt;2012&lt;/Year&gt;&lt;RecNum&gt;10&lt;/RecNum&gt;&lt;DisplayText&gt;[30]&lt;/DisplayText&gt;&lt;record&gt;&lt;rec-number&gt;10&lt;/rec-number&gt;&lt;foreign-keys&gt;&lt;key app="EN" db-id="vedxe0pt99s0wuesefqv2t5m2rf0590avf20" timestamp="1628758063"&gt;10&lt;/key&gt;&lt;/foreign-keys&gt;&lt;ref-type name="Book"&gt;6&lt;/ref-type&gt;&lt;contributors&gt;&lt;authors&gt;&lt;author&gt;Sin, Lee Tin&lt;/author&gt;&lt;author&gt;Rahmat, Abdul Razak&lt;/author&gt;&lt;author&gt;Rahman, Wan Aizan Wan Abdul&lt;/author&gt;&lt;/authors&gt;&lt;/contributors&gt;&lt;titles&gt;&lt;title&gt;Polylactic acid: PLA biopolymer technology and applications&lt;/title&gt;&lt;/titles&gt;&lt;dates&gt;&lt;year&gt;2012&lt;/year&gt;&lt;/dates&gt;&lt;publisher&gt;William Andrew&lt;/publisher&gt;&lt;isbn&gt;1437744591&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0" w:tooltip="Sin, 2012 #10" w:history="1">
        <w:r w:rsidR="00E22E4E" w:rsidRPr="007F66C4">
          <w:rPr>
            <w:rStyle w:val="Hyperlink"/>
            <w:rFonts w:ascii="Times New Roman" w:eastAsia="Times New Roman" w:hAnsi="Times New Roman" w:cs="Times New Roman"/>
            <w:noProof/>
            <w:sz w:val="24"/>
            <w:szCs w:val="24"/>
          </w:rPr>
          <w:t>30</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00E31CCE">
        <w:rPr>
          <w:rFonts w:ascii="Times New Roman" w:eastAsia="Times New Roman" w:hAnsi="Times New Roman" w:cs="Times New Roman"/>
          <w:sz w:val="24"/>
          <w:szCs w:val="24"/>
        </w:rPr>
        <w:t>.</w:t>
      </w:r>
      <w:r w:rsidRPr="00E556A0">
        <w:rPr>
          <w:rFonts w:ascii="Times New Roman" w:eastAsia="Times New Roman" w:hAnsi="Times New Roman" w:cs="Times New Roman"/>
          <w:sz w:val="24"/>
          <w:szCs w:val="24"/>
        </w:rPr>
        <w:t xml:space="preserve"> </w:t>
      </w:r>
      <w:r w:rsidR="00E31CCE">
        <w:rPr>
          <w:rFonts w:ascii="Times New Roman" w:eastAsia="Times New Roman" w:hAnsi="Times New Roman" w:cs="Times New Roman"/>
          <w:sz w:val="24"/>
          <w:szCs w:val="24"/>
        </w:rPr>
        <w:t>It has been utilized for a</w:t>
      </w:r>
      <w:r w:rsidRPr="00E556A0">
        <w:rPr>
          <w:rFonts w:ascii="Times New Roman" w:eastAsia="Times New Roman" w:hAnsi="Times New Roman" w:cs="Times New Roman"/>
          <w:sz w:val="24"/>
          <w:szCs w:val="24"/>
        </w:rPr>
        <w:t xml:space="preserve">pparels, </w:t>
      </w:r>
      <w:r w:rsidR="00E31CCE">
        <w:rPr>
          <w:rFonts w:ascii="Times New Roman" w:eastAsia="Times New Roman" w:hAnsi="Times New Roman" w:cs="Times New Roman"/>
          <w:sz w:val="24"/>
          <w:szCs w:val="24"/>
        </w:rPr>
        <w:t>h</w:t>
      </w:r>
      <w:r w:rsidRPr="00E556A0">
        <w:rPr>
          <w:rFonts w:ascii="Times New Roman" w:eastAsia="Times New Roman" w:hAnsi="Times New Roman" w:cs="Times New Roman"/>
          <w:sz w:val="24"/>
          <w:szCs w:val="24"/>
        </w:rPr>
        <w:t xml:space="preserve">ome ware, </w:t>
      </w:r>
      <w:r w:rsidR="00E31CCE">
        <w:rPr>
          <w:rFonts w:ascii="Times New Roman" w:eastAsia="Times New Roman" w:hAnsi="Times New Roman" w:cs="Times New Roman"/>
          <w:sz w:val="24"/>
          <w:szCs w:val="24"/>
        </w:rPr>
        <w:t>n</w:t>
      </w:r>
      <w:r w:rsidRPr="00E556A0">
        <w:rPr>
          <w:rFonts w:ascii="Times New Roman" w:eastAsia="Times New Roman" w:hAnsi="Times New Roman" w:cs="Times New Roman"/>
          <w:sz w:val="24"/>
          <w:szCs w:val="24"/>
        </w:rPr>
        <w:t xml:space="preserve">onwovens, </w:t>
      </w:r>
      <w:r w:rsidR="00E31CCE">
        <w:rPr>
          <w:rFonts w:ascii="Times New Roman" w:eastAsia="Times New Roman" w:hAnsi="Times New Roman" w:cs="Times New Roman"/>
          <w:sz w:val="24"/>
          <w:szCs w:val="24"/>
        </w:rPr>
        <w:t>f</w:t>
      </w:r>
      <w:r w:rsidRPr="00E556A0">
        <w:rPr>
          <w:rFonts w:ascii="Times New Roman" w:eastAsia="Times New Roman" w:hAnsi="Times New Roman" w:cs="Times New Roman"/>
          <w:sz w:val="24"/>
          <w:szCs w:val="24"/>
        </w:rPr>
        <w:t xml:space="preserve">iltration and separation, </w:t>
      </w:r>
      <w:r w:rsidR="00E31CCE">
        <w:rPr>
          <w:rFonts w:ascii="Times New Roman" w:eastAsia="Times New Roman" w:hAnsi="Times New Roman" w:cs="Times New Roman"/>
          <w:sz w:val="24"/>
          <w:szCs w:val="24"/>
        </w:rPr>
        <w:t>h</w:t>
      </w:r>
      <w:r w:rsidRPr="00E556A0">
        <w:rPr>
          <w:rFonts w:ascii="Times New Roman" w:eastAsia="Times New Roman" w:hAnsi="Times New Roman" w:cs="Times New Roman"/>
          <w:sz w:val="24"/>
          <w:szCs w:val="24"/>
        </w:rPr>
        <w:t xml:space="preserve">ygiene, </w:t>
      </w:r>
      <w:r w:rsidR="00E31CCE">
        <w:rPr>
          <w:rFonts w:ascii="Times New Roman" w:eastAsia="Times New Roman" w:hAnsi="Times New Roman" w:cs="Times New Roman"/>
          <w:sz w:val="24"/>
          <w:szCs w:val="24"/>
        </w:rPr>
        <w:t>i</w:t>
      </w:r>
      <w:r w:rsidRPr="00E556A0">
        <w:rPr>
          <w:rFonts w:ascii="Times New Roman" w:eastAsia="Times New Roman" w:hAnsi="Times New Roman" w:cs="Times New Roman"/>
          <w:sz w:val="24"/>
          <w:szCs w:val="24"/>
        </w:rPr>
        <w:t xml:space="preserve">ndustrial/household wipes, </w:t>
      </w:r>
      <w:r w:rsidR="00E31CCE">
        <w:rPr>
          <w:rFonts w:ascii="Times New Roman" w:eastAsia="Times New Roman" w:hAnsi="Times New Roman" w:cs="Times New Roman"/>
          <w:sz w:val="24"/>
          <w:szCs w:val="24"/>
        </w:rPr>
        <w:t>m</w:t>
      </w:r>
      <w:r w:rsidRPr="00E556A0">
        <w:rPr>
          <w:rFonts w:ascii="Times New Roman" w:eastAsia="Times New Roman" w:hAnsi="Times New Roman" w:cs="Times New Roman"/>
          <w:sz w:val="24"/>
          <w:szCs w:val="24"/>
        </w:rPr>
        <w:t>edical applications and as a</w:t>
      </w:r>
      <w:r w:rsidRPr="00E556A0">
        <w:rPr>
          <w:rFonts w:ascii="Times New Roman" w:eastAsia="Times New Roman" w:hAnsi="Times New Roman" w:cs="Times New Roman"/>
          <w:spacing w:val="-4"/>
          <w:sz w:val="24"/>
          <w:szCs w:val="24"/>
        </w:rPr>
        <w:t xml:space="preserve"> </w:t>
      </w:r>
      <w:r w:rsidRPr="00E556A0">
        <w:rPr>
          <w:rFonts w:ascii="Times New Roman" w:eastAsia="Times New Roman" w:hAnsi="Times New Roman" w:cs="Times New Roman"/>
          <w:sz w:val="24"/>
          <w:szCs w:val="24"/>
        </w:rPr>
        <w:t>plastic material</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vinc&lt;/Author&gt;&lt;Year&gt;2010&lt;/Year&gt;&lt;RecNum&gt;1&lt;/RecNum&gt;&lt;DisplayText&gt;[31]&lt;/DisplayText&gt;&lt;record&gt;&lt;rec-number&gt;1&lt;/rec-number&gt;&lt;foreign-keys&gt;&lt;key app="EN" db-id="r5efw95zw50prgee2r6p2xpuetxveffxvwwt" timestamp="1628758207"&gt;1&lt;/key&gt;&lt;/foreign-keys&gt;&lt;ref-type name="Journal Article"&gt;17&lt;/ref-type&gt;&lt;contributors&gt;&lt;authors&gt;&lt;author&gt;Avinc, Ozan&lt;/author&gt;&lt;author&gt;Khoddami, Akbar %J Fibre chemistry&lt;/author&gt;&lt;/authors&gt;&lt;/contributors&gt;&lt;titles&gt;&lt;title&gt;Overview of poly (lactic acid)(PLA) fibre&lt;/title&gt;&lt;/titles&gt;&lt;pages&gt;68-78&lt;/pages&gt;&lt;volume&gt;42&lt;/volume&gt;&lt;number&gt;1&lt;/number&gt;&lt;dates&gt;&lt;year&gt;2010&lt;/year&gt;&lt;/dates&gt;&lt;isbn&gt;0015-0541&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1" w:tooltip="Avinc, 2010 #1" w:history="1">
        <w:r w:rsidR="00E22E4E" w:rsidRPr="007F66C4">
          <w:rPr>
            <w:rStyle w:val="Hyperlink"/>
            <w:rFonts w:ascii="Times New Roman" w:eastAsia="Times New Roman" w:hAnsi="Times New Roman" w:cs="Times New Roman"/>
            <w:noProof/>
            <w:sz w:val="24"/>
            <w:szCs w:val="24"/>
          </w:rPr>
          <w:t>31</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606"/>
        </w:tabs>
        <w:autoSpaceDE w:val="0"/>
        <w:autoSpaceDN w:val="0"/>
        <w:spacing w:after="0" w:line="240" w:lineRule="auto"/>
        <w:ind w:left="1605" w:hanging="786"/>
        <w:jc w:val="both"/>
        <w:outlineLvl w:val="2"/>
        <w:rPr>
          <w:rFonts w:ascii="Times New Roman" w:eastAsia="Times New Roman" w:hAnsi="Times New Roman" w:cs="Times New Roman"/>
          <w:b/>
          <w:bCs/>
          <w:sz w:val="24"/>
          <w:szCs w:val="24"/>
        </w:rPr>
      </w:pPr>
      <w:bookmarkStart w:id="11" w:name="_Toc79649041"/>
      <w:r w:rsidRPr="00E556A0">
        <w:rPr>
          <w:rFonts w:ascii="Times New Roman" w:eastAsia="Times New Roman" w:hAnsi="Times New Roman" w:cs="Times New Roman"/>
          <w:b/>
          <w:bCs/>
          <w:color w:val="001F5F"/>
          <w:sz w:val="24"/>
          <w:szCs w:val="24"/>
        </w:rPr>
        <w:t>Bacterial</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cellulose</w:t>
      </w:r>
      <w:bookmarkEnd w:id="11"/>
    </w:p>
    <w:p w:rsidR="00134F5F" w:rsidRPr="00E556A0" w:rsidRDefault="00134F5F" w:rsidP="00E556A0">
      <w:pPr>
        <w:widowControl w:val="0"/>
        <w:autoSpaceDE w:val="0"/>
        <w:autoSpaceDN w:val="0"/>
        <w:spacing w:before="3"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b/>
          <w:sz w:val="24"/>
          <w:szCs w:val="24"/>
        </w:rPr>
        <w:t xml:space="preserve">Bacterial cellulose </w:t>
      </w:r>
      <w:r w:rsidRPr="00E556A0">
        <w:rPr>
          <w:rFonts w:ascii="Times New Roman" w:eastAsia="Times New Roman" w:hAnsi="Times New Roman" w:cs="Times New Roman"/>
          <w:sz w:val="24"/>
          <w:szCs w:val="24"/>
        </w:rPr>
        <w:t xml:space="preserve">has been an organic compound produced from the genera Aceto-bacter, Sarcinaventriculi and </w:t>
      </w:r>
      <w:r w:rsidR="00E31CCE">
        <w:rPr>
          <w:rFonts w:ascii="Times New Roman" w:eastAsia="Times New Roman" w:hAnsi="Times New Roman" w:cs="Times New Roman"/>
          <w:sz w:val="24"/>
          <w:szCs w:val="24"/>
        </w:rPr>
        <w:t>a</w:t>
      </w:r>
      <w:r w:rsidRPr="00E556A0">
        <w:rPr>
          <w:rFonts w:ascii="Times New Roman" w:eastAsia="Times New Roman" w:hAnsi="Times New Roman" w:cs="Times New Roman"/>
          <w:sz w:val="24"/>
          <w:szCs w:val="24"/>
        </w:rPr>
        <w:t>gro bacterium</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Bielecki&lt;/Author&gt;&lt;Year&gt;2005&lt;/Year&gt;&lt;RecNum&gt;2&lt;/RecNum&gt;&lt;DisplayText&gt;[32]&lt;/DisplayText&gt;&lt;record&gt;&lt;rec-number&gt;2&lt;/rec-number&gt;&lt;foreign-keys&gt;&lt;key app="EN" db-id="r5efw95zw50prgee2r6p2xpuetxveffxvwwt" timestamp="1628758245"&gt;2&lt;/key&gt;&lt;/foreign-keys&gt;&lt;ref-type name="Journal Article"&gt;17&lt;/ref-type&gt;&lt;contributors&gt;&lt;authors&gt;&lt;author&gt;Bielecki, Stanislaw&lt;/author&gt;&lt;author&gt;Krystynowicz, Alina&lt;/author&gt;&lt;author&gt;Turkiewicz, Marianna&lt;/author&gt;&lt;author&gt;Kalinowska, Halina %J Polysaccharides&lt;/author&gt;&lt;author&gt;polyamides in the food industry: properties, production,&lt;/author&gt;&lt;author&gt;patents&lt;/author&gt;&lt;/authors&gt;&lt;/contributors&gt;&lt;titles&gt;&lt;title&gt;Bacterial cellulose&lt;/title&gt;&lt;/titles&gt;&lt;pages&gt;31-84&lt;/pages&gt;&lt;dates&gt;&lt;year&gt;2005&lt;/year&gt;&lt;/dates&gt;&lt;isbn&gt;3527313451&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2" w:tooltip="Bielecki, 2005 #2" w:history="1">
        <w:r w:rsidR="00E22E4E" w:rsidRPr="007F66C4">
          <w:rPr>
            <w:rStyle w:val="Hyperlink"/>
            <w:rFonts w:ascii="Times New Roman" w:eastAsia="Times New Roman" w:hAnsi="Times New Roman" w:cs="Times New Roman"/>
            <w:noProof/>
            <w:sz w:val="24"/>
            <w:szCs w:val="24"/>
          </w:rPr>
          <w:t>32</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Bacterial microbial cellulose has been tailored to have specific desirable properties of versatile structures, allowing it to be shaped in a variety of ways to satisfy different uses</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Esa&lt;/Author&gt;&lt;Year&gt;2014&lt;/Year&gt;&lt;RecNum&gt;3&lt;/RecNum&gt;&lt;DisplayText&gt;[33]&lt;/DisplayText&gt;&lt;record&gt;&lt;rec-number&gt;3&lt;/rec-number&gt;&lt;foreign-keys&gt;&lt;key app="EN" db-id="r5efw95zw50prgee2r6p2xpuetxveffxvwwt" timestamp="1628758295"&gt;3&lt;/key&gt;&lt;/foreign-keys&gt;&lt;ref-type name="Journal Article"&gt;17&lt;/ref-type&gt;&lt;contributors&gt;&lt;authors&gt;&lt;author&gt;Esa, Faezah&lt;/author&gt;&lt;author&gt;Tasirin, Siti Masrinda&lt;/author&gt;&lt;author&gt;Abd Rahman, Norliza %J Agriculture&lt;/author&gt;&lt;author&gt;Agricultural Science Procedia&lt;/author&gt;&lt;/authors&gt;&lt;/contributors&gt;&lt;titles&gt;&lt;title&gt;Overview of bacterial cellulose production and application&lt;/title&gt;&lt;/titles&gt;&lt;pages&gt;113-119&lt;/pages&gt;&lt;volume&gt;2&lt;/volume&gt;&lt;dates&gt;&lt;year&gt;2014&lt;/year&gt;&lt;/dates&gt;&lt;isbn&gt;2210-7843&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3" w:tooltip="Esa, 2014 #3" w:history="1">
        <w:r w:rsidR="00E22E4E" w:rsidRPr="007F66C4">
          <w:rPr>
            <w:rStyle w:val="Hyperlink"/>
            <w:rFonts w:ascii="Times New Roman" w:eastAsia="Times New Roman" w:hAnsi="Times New Roman" w:cs="Times New Roman"/>
            <w:noProof/>
            <w:sz w:val="24"/>
            <w:szCs w:val="24"/>
          </w:rPr>
          <w:t>33</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It </w:t>
      </w:r>
      <w:r w:rsidR="00E31CCE">
        <w:rPr>
          <w:rFonts w:ascii="Times New Roman" w:eastAsia="Times New Roman" w:hAnsi="Times New Roman" w:cs="Times New Roman"/>
          <w:sz w:val="24"/>
          <w:szCs w:val="24"/>
        </w:rPr>
        <w:t>has been</w:t>
      </w:r>
      <w:r w:rsidRPr="00E556A0">
        <w:rPr>
          <w:rFonts w:ascii="Times New Roman" w:eastAsia="Times New Roman" w:hAnsi="Times New Roman" w:cs="Times New Roman"/>
          <w:sz w:val="24"/>
          <w:szCs w:val="24"/>
        </w:rPr>
        <w:t xml:space="preserve"> produced from Cellulose found in many microorganisms like fungi, bacteria, and algae through Reactor based production or Fermentation production</w:t>
      </w:r>
      <w:r w:rsidR="00E31CC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Esa&lt;/Author&gt;&lt;Year&gt;2014&lt;/Year&gt;&lt;RecNum&gt;3&lt;/RecNum&gt;&lt;DisplayText&gt;[33]&lt;/DisplayText&gt;&lt;record&gt;&lt;rec-number&gt;3&lt;/rec-number&gt;&lt;foreign-keys&gt;&lt;key app="EN" db-id="r5efw95zw50prgee2r6p2xpuetxveffxvwwt" timestamp="1628758295"&gt;3&lt;/key&gt;&lt;/foreign-keys&gt;&lt;ref-type name="Journal Article"&gt;17&lt;/ref-type&gt;&lt;contributors&gt;&lt;authors&gt;&lt;author&gt;Esa, Faezah&lt;/author&gt;&lt;author&gt;Tasirin, Siti Masrinda&lt;/author&gt;&lt;author&gt;Abd Rahman, Norliza %J Agriculture&lt;/author&gt;&lt;author&gt;Agricultural Science Procedia&lt;/author&gt;&lt;/authors&gt;&lt;/contributors&gt;&lt;titles&gt;&lt;title&gt;Overview of bacterial cellulose production and application&lt;/title&gt;&lt;/titles&gt;&lt;pages&gt;113-119&lt;/pages&gt;&lt;volume&gt;2&lt;/volume&gt;&lt;dates&gt;&lt;year&gt;2014&lt;/year&gt;&lt;/dates&gt;&lt;isbn&gt;2210-7843&lt;/isbn&gt;&lt;urls&gt;&lt;/urls&gt;&lt;/record&gt;&lt;/Cite&gt;&lt;/EndNote&gt;</w:instrText>
      </w:r>
      <w:r w:rsidR="00E31CCE">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3" w:tooltip="Esa, 2014 #3" w:history="1">
        <w:r w:rsidR="00E22E4E" w:rsidRPr="007F66C4">
          <w:rPr>
            <w:rStyle w:val="Hyperlink"/>
            <w:rFonts w:ascii="Times New Roman" w:eastAsia="Times New Roman" w:hAnsi="Times New Roman" w:cs="Times New Roman"/>
            <w:noProof/>
            <w:sz w:val="24"/>
            <w:szCs w:val="24"/>
          </w:rPr>
          <w:t>33</w:t>
        </w:r>
      </w:hyperlink>
      <w:r w:rsidR="00E22E4E">
        <w:rPr>
          <w:rFonts w:ascii="Times New Roman" w:eastAsia="Times New Roman" w:hAnsi="Times New Roman" w:cs="Times New Roman"/>
          <w:noProof/>
          <w:sz w:val="24"/>
          <w:szCs w:val="24"/>
        </w:rPr>
        <w:t>]</w:t>
      </w:r>
      <w:r w:rsidR="00E31CCE">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w:t>
      </w:r>
      <w:r w:rsidR="00E31CCE" w:rsidRPr="00E556A0">
        <w:rPr>
          <w:rFonts w:ascii="Times New Roman" w:eastAsia="Times New Roman" w:hAnsi="Times New Roman" w:cs="Times New Roman"/>
          <w:sz w:val="24"/>
          <w:szCs w:val="24"/>
        </w:rPr>
        <w:t>The products are used for ultra-strength paper, filter membrane in hi- fidelity, loudspeakers and headphones, cosmetic industry, wound dressing, especially in burn cases, treat wounds from venous ulcers, internal treatments, such as bone grafts and other tissue engineering</w:t>
      </w:r>
      <w:r w:rsidR="00E31CCE" w:rsidRPr="00E556A0">
        <w:rPr>
          <w:rFonts w:ascii="Times New Roman" w:eastAsia="Times New Roman" w:hAnsi="Times New Roman" w:cs="Times New Roman"/>
          <w:spacing w:val="-2"/>
          <w:sz w:val="24"/>
          <w:szCs w:val="24"/>
        </w:rPr>
        <w:t xml:space="preserve"> </w:t>
      </w:r>
      <w:r w:rsidR="00E31CCE">
        <w:rPr>
          <w:rFonts w:ascii="Times New Roman" w:eastAsia="Times New Roman" w:hAnsi="Times New Roman" w:cs="Times New Roman"/>
          <w:spacing w:val="-2"/>
          <w:sz w:val="24"/>
          <w:szCs w:val="24"/>
        </w:rPr>
        <w:fldChar w:fldCharType="begin"/>
      </w:r>
      <w:r w:rsidR="00E22E4E">
        <w:rPr>
          <w:rFonts w:ascii="Times New Roman" w:eastAsia="Times New Roman" w:hAnsi="Times New Roman" w:cs="Times New Roman"/>
          <w:spacing w:val="-2"/>
          <w:sz w:val="24"/>
          <w:szCs w:val="24"/>
        </w:rPr>
        <w:instrText xml:space="preserve"> ADDIN EN.CITE &lt;EndNote&gt;&lt;Cite&gt;&lt;Author&gt;Shi&lt;/Author&gt;&lt;Year&gt;2014&lt;/Year&gt;&lt;RecNum&gt;4&lt;/RecNum&gt;&lt;DisplayText&gt;[34, 35]&lt;/DisplayText&gt;&lt;record&gt;&lt;rec-number&gt;4&lt;/rec-number&gt;&lt;foreign-keys&gt;&lt;key app="EN" db-id="r5efw95zw50prgee2r6p2xpuetxveffxvwwt" timestamp="1628758385"&gt;4&lt;/key&gt;&lt;/foreign-keys&gt;&lt;ref-type name="Journal Article"&gt;17&lt;/ref-type&gt;&lt;contributors&gt;&lt;authors&gt;&lt;author&gt;Shi, Zhijun&lt;/author&gt;&lt;author&gt;Zhang, Yue&lt;/author&gt;&lt;author&gt;Phillips, Glyn O&lt;/author&gt;&lt;author&gt;Yang, Guang %J Food hydrocolloids&lt;/author&gt;&lt;/authors&gt;&lt;/contributors&gt;&lt;titles&gt;&lt;title&gt;Utilization of bacterial cellulose in food&lt;/title&gt;&lt;/titles&gt;&lt;pages&gt;539-545&lt;/pages&gt;&lt;volume&gt;35&lt;/volume&gt;&lt;dates&gt;&lt;year&gt;2014&lt;/year&gt;&lt;/dates&gt;&lt;isbn&gt;0268-005X&lt;/isbn&gt;&lt;urls&gt;&lt;/urls&gt;&lt;/record&gt;&lt;/Cite&gt;&lt;Cite&gt;&lt;Author&gt;Lin&lt;/Author&gt;&lt;Year&gt;2013&lt;/Year&gt;&lt;RecNum&gt;5&lt;/RecNum&gt;&lt;record&gt;&lt;rec-number&gt;5&lt;/rec-number&gt;&lt;foreign-keys&gt;&lt;key app="EN" db-id="r5efw95zw50prgee2r6p2xpuetxveffxvwwt" timestamp="1628758410"&gt;5&lt;/key&gt;&lt;/foreign-keys&gt;&lt;ref-type name="Journal Article"&gt;17&lt;/ref-type&gt;&lt;contributors&gt;&lt;authors&gt;&lt;author&gt;Lin, Wen-Chun&lt;/author&gt;&lt;author&gt;Lien, Chun-Chieh&lt;/author&gt;&lt;author&gt;Yeh, Hsiu-Jen&lt;/author&gt;&lt;author&gt;Yu, Chao-Ming&lt;/author&gt;&lt;author&gt;Hsu, Shan-hui %J Carbohydrate polymers&lt;/author&gt;&lt;/authors&gt;&lt;/contributors&gt;&lt;titles&gt;&lt;title&gt;Bacterial cellulose and bacterial cellulose–chitosan membranes for wound dressing applications&lt;/title&gt;&lt;/titles&gt;&lt;pages&gt;603-611&lt;/pages&gt;&lt;volume&gt;94&lt;/volume&gt;&lt;number&gt;1&lt;/number&gt;&lt;dates&gt;&lt;year&gt;2013&lt;/year&gt;&lt;/dates&gt;&lt;isbn&gt;0144-8617&lt;/isbn&gt;&lt;urls&gt;&lt;/urls&gt;&lt;/record&gt;&lt;/Cite&gt;&lt;/EndNote&gt;</w:instrText>
      </w:r>
      <w:r w:rsidR="00E31CCE">
        <w:rPr>
          <w:rFonts w:ascii="Times New Roman" w:eastAsia="Times New Roman" w:hAnsi="Times New Roman" w:cs="Times New Roman"/>
          <w:spacing w:val="-2"/>
          <w:sz w:val="24"/>
          <w:szCs w:val="24"/>
        </w:rPr>
        <w:fldChar w:fldCharType="separate"/>
      </w:r>
      <w:r w:rsidR="00E22E4E">
        <w:rPr>
          <w:rFonts w:ascii="Times New Roman" w:eastAsia="Times New Roman" w:hAnsi="Times New Roman" w:cs="Times New Roman"/>
          <w:noProof/>
          <w:spacing w:val="-2"/>
          <w:sz w:val="24"/>
          <w:szCs w:val="24"/>
        </w:rPr>
        <w:t>[</w:t>
      </w:r>
      <w:hyperlink w:anchor="_ENREF_34" w:tooltip="Shi, 2014 #4" w:history="1">
        <w:r w:rsidR="00E22E4E" w:rsidRPr="007F66C4">
          <w:rPr>
            <w:rStyle w:val="Hyperlink"/>
            <w:rFonts w:ascii="Times New Roman" w:eastAsia="Times New Roman" w:hAnsi="Times New Roman" w:cs="Times New Roman"/>
            <w:noProof/>
            <w:spacing w:val="-2"/>
            <w:sz w:val="24"/>
            <w:szCs w:val="24"/>
          </w:rPr>
          <w:t>34</w:t>
        </w:r>
      </w:hyperlink>
      <w:r w:rsidR="00E22E4E">
        <w:rPr>
          <w:rFonts w:ascii="Times New Roman" w:eastAsia="Times New Roman" w:hAnsi="Times New Roman" w:cs="Times New Roman"/>
          <w:noProof/>
          <w:spacing w:val="-2"/>
          <w:sz w:val="24"/>
          <w:szCs w:val="24"/>
        </w:rPr>
        <w:t xml:space="preserve">, </w:t>
      </w:r>
      <w:hyperlink w:anchor="_ENREF_35" w:tooltip="Lin, 2013 #5" w:history="1">
        <w:r w:rsidR="00E22E4E" w:rsidRPr="007F66C4">
          <w:rPr>
            <w:rStyle w:val="Hyperlink"/>
            <w:rFonts w:ascii="Times New Roman" w:eastAsia="Times New Roman" w:hAnsi="Times New Roman" w:cs="Times New Roman"/>
            <w:noProof/>
            <w:spacing w:val="-2"/>
            <w:sz w:val="24"/>
            <w:szCs w:val="24"/>
          </w:rPr>
          <w:t>35</w:t>
        </w:r>
      </w:hyperlink>
      <w:r w:rsidR="00E22E4E">
        <w:rPr>
          <w:rFonts w:ascii="Times New Roman" w:eastAsia="Times New Roman" w:hAnsi="Times New Roman" w:cs="Times New Roman"/>
          <w:noProof/>
          <w:spacing w:val="-2"/>
          <w:sz w:val="24"/>
          <w:szCs w:val="24"/>
        </w:rPr>
        <w:t>]</w:t>
      </w:r>
      <w:r w:rsidR="00E31CCE">
        <w:rPr>
          <w:rFonts w:ascii="Times New Roman" w:eastAsia="Times New Roman" w:hAnsi="Times New Roman" w:cs="Times New Roman"/>
          <w:spacing w:val="-2"/>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3"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541"/>
        </w:tabs>
        <w:autoSpaceDE w:val="0"/>
        <w:autoSpaceDN w:val="0"/>
        <w:spacing w:before="89" w:after="0" w:line="240" w:lineRule="auto"/>
        <w:jc w:val="both"/>
        <w:outlineLvl w:val="2"/>
        <w:rPr>
          <w:rFonts w:ascii="Times New Roman" w:eastAsia="Times New Roman" w:hAnsi="Times New Roman" w:cs="Times New Roman"/>
          <w:b/>
          <w:bCs/>
          <w:color w:val="001F5F"/>
          <w:sz w:val="24"/>
          <w:szCs w:val="24"/>
        </w:rPr>
      </w:pPr>
      <w:bookmarkStart w:id="12" w:name="_Toc79649042"/>
      <w:r w:rsidRPr="00E556A0">
        <w:rPr>
          <w:rFonts w:ascii="Times New Roman" w:eastAsia="Times New Roman" w:hAnsi="Times New Roman" w:cs="Times New Roman"/>
          <w:b/>
          <w:bCs/>
          <w:color w:val="001F5F"/>
          <w:sz w:val="24"/>
          <w:szCs w:val="24"/>
        </w:rPr>
        <w:t>Bacterial</w:t>
      </w:r>
      <w:r w:rsidRPr="00E556A0">
        <w:rPr>
          <w:rFonts w:ascii="Times New Roman" w:eastAsia="Times New Roman" w:hAnsi="Times New Roman" w:cs="Times New Roman"/>
          <w:b/>
          <w:bCs/>
          <w:color w:val="001F5F"/>
          <w:spacing w:val="-3"/>
          <w:sz w:val="24"/>
          <w:szCs w:val="24"/>
        </w:rPr>
        <w:t xml:space="preserve"> </w:t>
      </w:r>
      <w:r w:rsidRPr="00E556A0">
        <w:rPr>
          <w:rFonts w:ascii="Times New Roman" w:eastAsia="Times New Roman" w:hAnsi="Times New Roman" w:cs="Times New Roman"/>
          <w:b/>
          <w:bCs/>
          <w:color w:val="001F5F"/>
          <w:sz w:val="24"/>
          <w:szCs w:val="24"/>
        </w:rPr>
        <w:t>Polyesters</w:t>
      </w:r>
      <w:bookmarkEnd w:id="12"/>
    </w:p>
    <w:p w:rsidR="00134F5F" w:rsidRPr="00E556A0" w:rsidRDefault="00134F5F" w:rsidP="00E556A0">
      <w:pPr>
        <w:widowControl w:val="0"/>
        <w:autoSpaceDE w:val="0"/>
        <w:autoSpaceDN w:val="0"/>
        <w:spacing w:before="4"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360" w:lineRule="auto"/>
        <w:ind w:left="100" w:right="1157"/>
        <w:jc w:val="both"/>
        <w:rPr>
          <w:rFonts w:ascii="Times New Roman" w:eastAsia="Times New Roman" w:hAnsi="Times New Roman" w:cs="Times New Roman"/>
          <w:sz w:val="24"/>
          <w:szCs w:val="24"/>
        </w:rPr>
      </w:pPr>
      <w:r w:rsidRPr="00C05E18">
        <w:rPr>
          <w:rFonts w:ascii="Times New Roman" w:eastAsia="Times New Roman" w:hAnsi="Times New Roman" w:cs="Times New Roman"/>
          <w:sz w:val="24"/>
          <w:szCs w:val="24"/>
        </w:rPr>
        <w:t>Bacterial polyesters have been found from</w:t>
      </w:r>
      <w:r w:rsidRPr="00E556A0">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linear polyesters produced in nature by bacterial fermentation of sugar or lipids called Polyhydroxyalkanoates</w:t>
      </w:r>
      <w:r w:rsidR="00234F0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Lenz&lt;/Author&gt;&lt;Year&gt;2005&lt;/Year&gt;&lt;RecNum&gt;6&lt;/RecNum&gt;&lt;DisplayText&gt;[36]&lt;/DisplayText&gt;&lt;record&gt;&lt;rec-number&gt;6&lt;/rec-number&gt;&lt;foreign-keys&gt;&lt;key app="EN" db-id="r5efw95zw50prgee2r6p2xpuetxveffxvwwt" timestamp="1628758451"&gt;6&lt;/key&gt;&lt;/foreign-keys&gt;&lt;ref-type name="Journal Article"&gt;17&lt;/ref-type&gt;&lt;contributors&gt;&lt;authors&gt;&lt;author&gt;Lenz, Robert W&lt;/author&gt;&lt;author&gt;Marchessault, Robert H %J Biomacromolecules&lt;/author&gt;&lt;/authors&gt;&lt;/contributors&gt;&lt;titles&gt;&lt;title&gt;Bacterial polyesters: biosynthesis, biodegradable plastics and biotechnology&lt;/title&gt;&lt;/titles&gt;&lt;pages&gt;1-8&lt;/pages&gt;&lt;volume&gt;6&lt;/volume&gt;&lt;number&gt;1&lt;/number&gt;&lt;dates&gt;&lt;year&gt;2005&lt;/year&gt;&lt;/dates&gt;&lt;isbn&gt;1525-7797&lt;/isbn&gt;&lt;urls&gt;&lt;/urls&gt;&lt;/record&gt;&lt;/Cite&gt;&lt;/EndNote&gt;</w:instrText>
      </w:r>
      <w:r w:rsidR="00234F0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6" w:tooltip="Lenz, 2005 #6" w:history="1">
        <w:r w:rsidR="00E22E4E" w:rsidRPr="007F66C4">
          <w:rPr>
            <w:rStyle w:val="Hyperlink"/>
            <w:rFonts w:ascii="Times New Roman" w:eastAsia="Times New Roman" w:hAnsi="Times New Roman" w:cs="Times New Roman"/>
            <w:noProof/>
            <w:sz w:val="24"/>
            <w:szCs w:val="24"/>
          </w:rPr>
          <w:t>36</w:t>
        </w:r>
      </w:hyperlink>
      <w:r w:rsidR="00E22E4E">
        <w:rPr>
          <w:rFonts w:ascii="Times New Roman" w:eastAsia="Times New Roman" w:hAnsi="Times New Roman" w:cs="Times New Roman"/>
          <w:noProof/>
          <w:sz w:val="24"/>
          <w:szCs w:val="24"/>
        </w:rPr>
        <w:t>]</w:t>
      </w:r>
      <w:r w:rsidR="00234F0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These polymers have been </w:t>
      </w:r>
      <w:r w:rsidRPr="00E556A0">
        <w:rPr>
          <w:rFonts w:ascii="Times New Roman" w:eastAsia="Times New Roman" w:hAnsi="Times New Roman" w:cs="Times New Roman"/>
          <w:sz w:val="24"/>
          <w:szCs w:val="24"/>
        </w:rPr>
        <w:lastRenderedPageBreak/>
        <w:t>produced by the bacteria to store carbon and energy. Polyesters were deposited in the form of highly refractive granules in the cells</w:t>
      </w:r>
      <w:r w:rsidR="00234F0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Lenz&lt;/Author&gt;&lt;Year&gt;2005&lt;/Year&gt;&lt;RecNum&gt;6&lt;/RecNum&gt;&lt;DisplayText&gt;[36, 37]&lt;/DisplayText&gt;&lt;record&gt;&lt;rec-number&gt;6&lt;/rec-number&gt;&lt;foreign-keys&gt;&lt;key app="EN" db-id="r5efw95zw50prgee2r6p2xpuetxveffxvwwt" timestamp="1628758451"&gt;6&lt;/key&gt;&lt;/foreign-keys&gt;&lt;ref-type name="Journal Article"&gt;17&lt;/ref-type&gt;&lt;contributors&gt;&lt;authors&gt;&lt;author&gt;Lenz, Robert W&lt;/author&gt;&lt;author&gt;Marchessault, Robert H %J Biomacromolecules&lt;/author&gt;&lt;/authors&gt;&lt;/contributors&gt;&lt;titles&gt;&lt;title&gt;Bacterial polyesters: biosynthesis, biodegradable plastics and biotechnology&lt;/title&gt;&lt;/titles&gt;&lt;pages&gt;1-8&lt;/pages&gt;&lt;volume&gt;6&lt;/volume&gt;&lt;number&gt;1&lt;/number&gt;&lt;dates&gt;&lt;year&gt;2005&lt;/year&gt;&lt;/dates&gt;&lt;isbn&gt;1525-7797&lt;/isbn&gt;&lt;urls&gt;&lt;/urls&gt;&lt;/record&gt;&lt;/Cite&gt;&lt;Cite&gt;&lt;Author&gt;Hänggi&lt;/Author&gt;&lt;Year&gt;1995&lt;/Year&gt;&lt;RecNum&gt;7&lt;/RecNum&gt;&lt;record&gt;&lt;rec-number&gt;7&lt;/rec-number&gt;&lt;foreign-keys&gt;&lt;key app="EN" db-id="r5efw95zw50prgee2r6p2xpuetxveffxvwwt" timestamp="1628758511"&gt;7&lt;/key&gt;&lt;/foreign-keys&gt;&lt;ref-type name="Journal Article"&gt;17&lt;/ref-type&gt;&lt;contributors&gt;&lt;authors&gt;&lt;author&gt;Hänggi, Urs J %J FEMS microbiology reviews&lt;/author&gt;&lt;/authors&gt;&lt;/contributors&gt;&lt;titles&gt;&lt;title&gt;Requirements on bacterial polyesters as future substitute for conventional plastics for consumer goods&lt;/title&gt;&lt;/titles&gt;&lt;pages&gt;213-220&lt;/pages&gt;&lt;volume&gt;16&lt;/volume&gt;&lt;number&gt;2-3&lt;/number&gt;&lt;dates&gt;&lt;year&gt;1995&lt;/year&gt;&lt;/dates&gt;&lt;isbn&gt;1574-6976&lt;/isbn&gt;&lt;urls&gt;&lt;/urls&gt;&lt;/record&gt;&lt;/Cite&gt;&lt;/EndNote&gt;</w:instrText>
      </w:r>
      <w:r w:rsidR="00234F0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6" w:tooltip="Lenz, 2005 #6" w:history="1">
        <w:r w:rsidR="00E22E4E" w:rsidRPr="007F66C4">
          <w:rPr>
            <w:rStyle w:val="Hyperlink"/>
            <w:rFonts w:ascii="Times New Roman" w:eastAsia="Times New Roman" w:hAnsi="Times New Roman" w:cs="Times New Roman"/>
            <w:noProof/>
            <w:sz w:val="24"/>
            <w:szCs w:val="24"/>
          </w:rPr>
          <w:t>36</w:t>
        </w:r>
      </w:hyperlink>
      <w:r w:rsidR="00E22E4E">
        <w:rPr>
          <w:rFonts w:ascii="Times New Roman" w:eastAsia="Times New Roman" w:hAnsi="Times New Roman" w:cs="Times New Roman"/>
          <w:noProof/>
          <w:sz w:val="24"/>
          <w:szCs w:val="24"/>
        </w:rPr>
        <w:t xml:space="preserve">, </w:t>
      </w:r>
      <w:hyperlink w:anchor="_ENREF_37" w:tooltip="Hänggi, 1995 #7" w:history="1">
        <w:r w:rsidR="00E22E4E" w:rsidRPr="007F66C4">
          <w:rPr>
            <w:rStyle w:val="Hyperlink"/>
            <w:rFonts w:ascii="Times New Roman" w:eastAsia="Times New Roman" w:hAnsi="Times New Roman" w:cs="Times New Roman"/>
            <w:noProof/>
            <w:sz w:val="24"/>
            <w:szCs w:val="24"/>
          </w:rPr>
          <w:t>37</w:t>
        </w:r>
      </w:hyperlink>
      <w:r w:rsidR="00E22E4E">
        <w:rPr>
          <w:rFonts w:ascii="Times New Roman" w:eastAsia="Times New Roman" w:hAnsi="Times New Roman" w:cs="Times New Roman"/>
          <w:noProof/>
          <w:sz w:val="24"/>
          <w:szCs w:val="24"/>
        </w:rPr>
        <w:t>]</w:t>
      </w:r>
      <w:r w:rsidR="00234F0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They have </w:t>
      </w:r>
      <w:r w:rsidR="008E119C" w:rsidRPr="00E556A0">
        <w:rPr>
          <w:rFonts w:ascii="Times New Roman" w:eastAsia="Times New Roman" w:hAnsi="Times New Roman" w:cs="Times New Roman"/>
          <w:sz w:val="24"/>
          <w:szCs w:val="24"/>
        </w:rPr>
        <w:t>been produced</w:t>
      </w:r>
      <w:r w:rsidRPr="00E556A0">
        <w:rPr>
          <w:rFonts w:ascii="Times New Roman" w:eastAsia="Times New Roman" w:hAnsi="Times New Roman" w:cs="Times New Roman"/>
          <w:sz w:val="24"/>
          <w:szCs w:val="24"/>
        </w:rPr>
        <w:t xml:space="preserve"> by a culture of a micro-organisms of Alcaligenes, eutrophus placed in a suitable medium having appropriate nutrients so that Polyester produced by microorganisms as raw material</w:t>
      </w:r>
      <w:r w:rsidR="00234F06">
        <w:rPr>
          <w:rFonts w:ascii="Times New Roman" w:eastAsia="Times New Roman" w:hAnsi="Times New Roman" w:cs="Times New Roman"/>
          <w:sz w:val="24"/>
          <w:szCs w:val="24"/>
        </w:rPr>
        <w:t xml:space="preserve"> </w:t>
      </w:r>
      <w:r w:rsidR="00234F06">
        <w:rPr>
          <w:rFonts w:ascii="Times New Roman" w:eastAsia="Times New Roman" w:hAnsi="Times New Roman" w:cs="Times New Roman"/>
          <w:sz w:val="24"/>
          <w:szCs w:val="24"/>
        </w:rPr>
        <w:fldChar w:fldCharType="begin">
          <w:fldData xml:space="preserve">PEVuZE5vdGU+PENpdGU+PEF1dGhvcj5MZW56PC9BdXRob3I+PFllYXI+MjAwNTwvWWVhcj48UmVj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</w:fldData>
        </w:fldChar>
      </w:r>
      <w:r w:rsidR="00E22E4E">
        <w:rPr>
          <w:rFonts w:ascii="Times New Roman" w:eastAsia="Times New Roman" w:hAnsi="Times New Roman" w:cs="Times New Roman"/>
          <w:sz w:val="24"/>
          <w:szCs w:val="24"/>
        </w:rPr>
        <w:instrText xml:space="preserve"> ADDIN EN.CITE </w:instrText>
      </w:r>
      <w:r w:rsidR="00E22E4E">
        <w:rPr>
          <w:rFonts w:ascii="Times New Roman" w:eastAsia="Times New Roman" w:hAnsi="Times New Roman" w:cs="Times New Roman"/>
          <w:sz w:val="24"/>
          <w:szCs w:val="24"/>
        </w:rPr>
        <w:fldChar w:fldCharType="begin">
          <w:fldData xml:space="preserve">PEVuZE5vdGU+PENpdGU+PEF1dGhvcj5MZW56PC9BdXRob3I+PFllYXI+MjAwNTwvWWVhcj48UmVj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</w:fldData>
        </w:fldChar>
      </w:r>
      <w:r w:rsidR="00E22E4E">
        <w:rPr>
          <w:rFonts w:ascii="Times New Roman" w:eastAsia="Times New Roman" w:hAnsi="Times New Roman" w:cs="Times New Roman"/>
          <w:sz w:val="24"/>
          <w:szCs w:val="24"/>
        </w:rPr>
        <w:instrText xml:space="preserve"> ADDIN EN.CITE.DATA </w:instrText>
      </w:r>
      <w:r w:rsidR="00E22E4E">
        <w:rPr>
          <w:rFonts w:ascii="Times New Roman" w:eastAsia="Times New Roman" w:hAnsi="Times New Roman" w:cs="Times New Roman"/>
          <w:sz w:val="24"/>
          <w:szCs w:val="24"/>
        </w:rPr>
      </w:r>
      <w:r w:rsidR="00E22E4E">
        <w:rPr>
          <w:rFonts w:ascii="Times New Roman" w:eastAsia="Times New Roman" w:hAnsi="Times New Roman" w:cs="Times New Roman"/>
          <w:sz w:val="24"/>
          <w:szCs w:val="24"/>
        </w:rPr>
        <w:fldChar w:fldCharType="end"/>
      </w:r>
      <w:r w:rsidR="00234F06">
        <w:rPr>
          <w:rFonts w:ascii="Times New Roman" w:eastAsia="Times New Roman" w:hAnsi="Times New Roman" w:cs="Times New Roman"/>
          <w:sz w:val="24"/>
          <w:szCs w:val="24"/>
        </w:rPr>
      </w:r>
      <w:r w:rsidR="00234F0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6" w:tooltip="Lenz, 2005 #6" w:history="1">
        <w:r w:rsidR="00E22E4E" w:rsidRPr="007F66C4">
          <w:rPr>
            <w:rStyle w:val="Hyperlink"/>
            <w:rFonts w:ascii="Times New Roman" w:eastAsia="Times New Roman" w:hAnsi="Times New Roman" w:cs="Times New Roman"/>
            <w:noProof/>
            <w:sz w:val="24"/>
            <w:szCs w:val="24"/>
          </w:rPr>
          <w:t>36-38</w:t>
        </w:r>
      </w:hyperlink>
      <w:r w:rsidR="00E22E4E">
        <w:rPr>
          <w:rFonts w:ascii="Times New Roman" w:eastAsia="Times New Roman" w:hAnsi="Times New Roman" w:cs="Times New Roman"/>
          <w:noProof/>
          <w:sz w:val="24"/>
          <w:szCs w:val="24"/>
        </w:rPr>
        <w:t>]</w:t>
      </w:r>
      <w:r w:rsidR="00234F0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w:t>
      </w:r>
    </w:p>
    <w:p w:rsidR="00134F5F" w:rsidRPr="00E556A0" w:rsidRDefault="00234F06" w:rsidP="00E556A0">
      <w:pPr>
        <w:widowControl w:val="0"/>
        <w:autoSpaceDE w:val="0"/>
        <w:autoSpaceDN w:val="0"/>
        <w:spacing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 products have been used for sutures and suture fasteners, tacks, rivets, staples, and screws, bone plates and bone plating systems, surgical mesh, repair patches, and cardiovascular patches, bone graft substitutes, and wound</w:t>
      </w:r>
      <w:r w:rsidRPr="00E556A0">
        <w:rPr>
          <w:rFonts w:ascii="Times New Roman" w:eastAsia="Times New Roman" w:hAnsi="Times New Roman" w:cs="Times New Roman"/>
          <w:spacing w:val="-3"/>
          <w:sz w:val="24"/>
          <w:szCs w:val="24"/>
        </w:rPr>
        <w:t xml:space="preserve"> </w:t>
      </w:r>
      <w:r w:rsidRPr="00E556A0">
        <w:rPr>
          <w:rFonts w:ascii="Times New Roman" w:eastAsia="Times New Roman" w:hAnsi="Times New Roman" w:cs="Times New Roman"/>
          <w:sz w:val="24"/>
          <w:szCs w:val="24"/>
        </w:rPr>
        <w:t>dressings s, vein valves, bone marrow scaffolds skin substitutes</w:t>
      </w:r>
      <w:r>
        <w:rPr>
          <w:rFonts w:ascii="Times New Roman" w:eastAsia="Times New Roman" w:hAnsi="Times New Roman" w:cs="Times New Roman"/>
          <w:sz w:val="24"/>
          <w:szCs w:val="24"/>
        </w:rPr>
        <w:fldChar w:fldCharType="begin">
          <w:fldData xml:space="preserve">PEVuZE5vdGU+PENpdGU+PEF1dGhvcj5DaGVuPC9BdXRob3I+PFllYXI+MjAwOTwvWWVhcj48UmVj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</w:fldData>
        </w:fldChar>
      </w:r>
      <w:r w:rsidR="00E22E4E">
        <w:rPr>
          <w:rFonts w:ascii="Times New Roman" w:eastAsia="Times New Roman" w:hAnsi="Times New Roman" w:cs="Times New Roman"/>
          <w:sz w:val="24"/>
          <w:szCs w:val="24"/>
        </w:rPr>
        <w:instrText xml:space="preserve"> ADDIN EN.CITE </w:instrText>
      </w:r>
      <w:r w:rsidR="00E22E4E">
        <w:rPr>
          <w:rFonts w:ascii="Times New Roman" w:eastAsia="Times New Roman" w:hAnsi="Times New Roman" w:cs="Times New Roman"/>
          <w:sz w:val="24"/>
          <w:szCs w:val="24"/>
        </w:rPr>
        <w:fldChar w:fldCharType="begin">
          <w:fldData xml:space="preserve">PEVuZE5vdGU+PENpdGU+PEF1dGhvcj5DaGVuPC9BdXRob3I+PFllYXI+MjAwOTwvWWVhcj48UmVj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</w:fldData>
        </w:fldChar>
      </w:r>
      <w:r w:rsidR="00E22E4E">
        <w:rPr>
          <w:rFonts w:ascii="Times New Roman" w:eastAsia="Times New Roman" w:hAnsi="Times New Roman" w:cs="Times New Roman"/>
          <w:sz w:val="24"/>
          <w:szCs w:val="24"/>
        </w:rPr>
        <w:instrText xml:space="preserve"> ADDIN EN.CITE.DATA </w:instrText>
      </w:r>
      <w:r w:rsidR="00E22E4E">
        <w:rPr>
          <w:rFonts w:ascii="Times New Roman" w:eastAsia="Times New Roman" w:hAnsi="Times New Roman" w:cs="Times New Roman"/>
          <w:sz w:val="24"/>
          <w:szCs w:val="24"/>
        </w:rPr>
      </w:r>
      <w:r w:rsidR="00E22E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39" w:tooltip="Chen, 2009 #9" w:history="1">
        <w:r w:rsidR="00E22E4E" w:rsidRPr="007F66C4">
          <w:rPr>
            <w:rStyle w:val="Hyperlink"/>
            <w:rFonts w:ascii="Times New Roman" w:eastAsia="Times New Roman" w:hAnsi="Times New Roman" w:cs="Times New Roman"/>
            <w:noProof/>
            <w:sz w:val="24"/>
            <w:szCs w:val="24"/>
          </w:rPr>
          <w:t>39-41</w:t>
        </w:r>
      </w:hyperlink>
      <w:r w:rsidR="00E22E4E">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sidR="00134F5F"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1"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541"/>
        </w:tabs>
        <w:autoSpaceDE w:val="0"/>
        <w:autoSpaceDN w:val="0"/>
        <w:spacing w:after="0" w:line="240" w:lineRule="auto"/>
        <w:jc w:val="both"/>
        <w:outlineLvl w:val="2"/>
        <w:rPr>
          <w:rFonts w:ascii="Times New Roman" w:eastAsia="Times New Roman" w:hAnsi="Times New Roman" w:cs="Times New Roman"/>
          <w:b/>
          <w:bCs/>
          <w:color w:val="001F5F"/>
          <w:sz w:val="24"/>
          <w:szCs w:val="24"/>
        </w:rPr>
      </w:pPr>
      <w:bookmarkStart w:id="13" w:name="_Toc79649043"/>
      <w:r w:rsidRPr="00E556A0">
        <w:rPr>
          <w:rFonts w:ascii="Times New Roman" w:eastAsia="Times New Roman" w:hAnsi="Times New Roman" w:cs="Times New Roman"/>
          <w:b/>
          <w:bCs/>
          <w:color w:val="001F5F"/>
          <w:sz w:val="24"/>
          <w:szCs w:val="24"/>
        </w:rPr>
        <w:t>BIOSTEEL (manmade spider</w:t>
      </w:r>
      <w:r w:rsidRPr="00E556A0">
        <w:rPr>
          <w:rFonts w:ascii="Times New Roman" w:eastAsia="Times New Roman" w:hAnsi="Times New Roman" w:cs="Times New Roman"/>
          <w:b/>
          <w:bCs/>
          <w:color w:val="001F5F"/>
          <w:spacing w:val="-3"/>
          <w:sz w:val="24"/>
          <w:szCs w:val="24"/>
        </w:rPr>
        <w:t xml:space="preserve"> </w:t>
      </w:r>
      <w:r w:rsidRPr="00E556A0">
        <w:rPr>
          <w:rFonts w:ascii="Times New Roman" w:eastAsia="Times New Roman" w:hAnsi="Times New Roman" w:cs="Times New Roman"/>
          <w:b/>
          <w:bCs/>
          <w:color w:val="001F5F"/>
          <w:sz w:val="24"/>
          <w:szCs w:val="24"/>
        </w:rPr>
        <w:t>silk)</w:t>
      </w:r>
      <w:bookmarkEnd w:id="13"/>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before="1" w:after="0" w:line="360" w:lineRule="auto"/>
        <w:ind w:left="100" w:right="1156"/>
        <w:jc w:val="both"/>
        <w:rPr>
          <w:rFonts w:ascii="Times New Roman" w:eastAsia="Times New Roman" w:hAnsi="Times New Roman" w:cs="Times New Roman"/>
          <w:sz w:val="24"/>
          <w:szCs w:val="24"/>
        </w:rPr>
      </w:pPr>
      <w:r w:rsidRPr="00234F06">
        <w:rPr>
          <w:rFonts w:ascii="Times New Roman" w:eastAsia="Times New Roman" w:hAnsi="Times New Roman" w:cs="Times New Roman"/>
          <w:sz w:val="24"/>
          <w:szCs w:val="24"/>
        </w:rPr>
        <w:t>BIOSTEEL (manmade spider silk) has been found</w:t>
      </w:r>
      <w:r w:rsidRPr="00E556A0">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a high-strength based fiber material made from the recombinant spider silk-like protein extracted from the milk of transgenic goats</w:t>
      </w:r>
      <w:r w:rsidR="00234F0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KANUPARTI&lt;/Author&gt;&lt;RecNum&gt;2&lt;/RecNum&gt;&lt;DisplayText&gt;[42]&lt;/DisplayText&gt;&lt;record&gt;&lt;rec-number&gt;2&lt;/rec-number&gt;&lt;foreign-keys&gt;&lt;key app="EN" db-id="0rztd5raxvptd4evaf55te9br0tsvvfrsawt" timestamp="1628758792"&gt;2&lt;/key&gt;&lt;/foreign-keys&gt;&lt;ref-type name="Journal Article"&gt;17&lt;/ref-type&gt;&lt;contributors&gt;&lt;authors&gt;&lt;author&gt;KANUPARTI, RAMYA SRI&lt;/author&gt;&lt;author&gt;HAYAVADANA, J&lt;/author&gt;&lt;/authors&gt;&lt;/contributors&gt;&lt;titles&gt;&lt;title&gt;SPIDER SILK: THE NETWORK OF FIBRE&lt;/title&gt;&lt;/titles&gt;&lt;dates&gt;&lt;/dates&gt;&lt;urls&gt;&lt;/urls&gt;&lt;/record&gt;&lt;/Cite&gt;&lt;/EndNote&gt;</w:instrText>
      </w:r>
      <w:r w:rsidR="00234F0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2" w:tooltip="KANUPARTI,  #2" w:history="1">
        <w:r w:rsidR="00E22E4E" w:rsidRPr="007F66C4">
          <w:rPr>
            <w:rStyle w:val="Hyperlink"/>
            <w:rFonts w:ascii="Times New Roman" w:eastAsia="Times New Roman" w:hAnsi="Times New Roman" w:cs="Times New Roman"/>
            <w:noProof/>
            <w:sz w:val="24"/>
            <w:szCs w:val="24"/>
          </w:rPr>
          <w:t>42</w:t>
        </w:r>
      </w:hyperlink>
      <w:r w:rsidR="00E22E4E">
        <w:rPr>
          <w:rFonts w:ascii="Times New Roman" w:eastAsia="Times New Roman" w:hAnsi="Times New Roman" w:cs="Times New Roman"/>
          <w:noProof/>
          <w:sz w:val="24"/>
          <w:szCs w:val="24"/>
        </w:rPr>
        <w:t>]</w:t>
      </w:r>
      <w:r w:rsidR="00234F0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e fiber has 7-10 times as strong as steel condition compared for the same weight, and can stretch up to 20 times its unaltered size without losing its strength properties.</w:t>
      </w:r>
      <w:r w:rsidR="00234F06">
        <w:rPr>
          <w:rFonts w:ascii="Times New Roman" w:eastAsia="Times New Roman" w:hAnsi="Times New Roman" w:cs="Times New Roman"/>
          <w:sz w:val="24"/>
          <w:szCs w:val="24"/>
        </w:rPr>
        <w:t xml:space="preserve"> It has known by the n</w:t>
      </w:r>
      <w:r w:rsidR="00234F06" w:rsidRPr="00234F06">
        <w:rPr>
          <w:rFonts w:ascii="Times New Roman" w:eastAsia="Times New Roman" w:hAnsi="Times New Roman" w:cs="Times New Roman"/>
          <w:sz w:val="24"/>
          <w:szCs w:val="24"/>
        </w:rPr>
        <w:t xml:space="preserve">ovel fibre </w:t>
      </w:r>
      <w:r w:rsidR="00234F06">
        <w:rPr>
          <w:rFonts w:ascii="Times New Roman" w:eastAsia="Times New Roman" w:hAnsi="Times New Roman" w:cs="Times New Roman"/>
          <w:sz w:val="24"/>
          <w:szCs w:val="24"/>
        </w:rPr>
        <w:t xml:space="preserve">of </w:t>
      </w:r>
      <w:r w:rsidR="00234F06" w:rsidRPr="00234F06">
        <w:rPr>
          <w:rFonts w:ascii="Times New Roman" w:eastAsia="Times New Roman" w:hAnsi="Times New Roman" w:cs="Times New Roman"/>
          <w:sz w:val="24"/>
          <w:szCs w:val="24"/>
        </w:rPr>
        <w:t>the 21st Century</w:t>
      </w:r>
      <w:r w:rsidRPr="00E556A0">
        <w:rPr>
          <w:rFonts w:ascii="Times New Roman" w:eastAsia="Times New Roman" w:hAnsi="Times New Roman" w:cs="Times New Roman"/>
          <w:sz w:val="24"/>
          <w:szCs w:val="24"/>
        </w:rPr>
        <w:t xml:space="preserve"> produced with pronuclear microinjection and nuclear transfer technology in the goat’s system</w:t>
      </w:r>
      <w:r w:rsidR="00234F0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ijavec&lt;/Author&gt;&lt;Year&gt;2009&lt;/Year&gt;&lt;RecNum&gt;3&lt;/RecNum&gt;&lt;DisplayText&gt;[43]&lt;/DisplayText&gt;&lt;record&gt;&lt;rec-number&gt;3&lt;/rec-number&gt;&lt;foreign-keys&gt;&lt;key app="EN" db-id="0rztd5raxvptd4evaf55te9br0tsvvfrsawt" timestamp="1628758840"&gt;3&lt;/key&gt;&lt;/foreign-keys&gt;&lt;ref-type name="Journal Article"&gt;17&lt;/ref-type&gt;&lt;contributors&gt;&lt;authors&gt;&lt;author&gt;Rijavec, Tatjana&lt;/author&gt;&lt;author&gt;Bukošek, Vili %J Tekstilec&lt;/author&gt;&lt;/authors&gt;&lt;/contributors&gt;&lt;titles&gt;&lt;title&gt;Novel fibres for the 21st Century&lt;/title&gt;&lt;/titles&gt;&lt;pages&gt;312-327&lt;/pages&gt;&lt;volume&gt;52&lt;/volume&gt;&lt;dates&gt;&lt;year&gt;2009&lt;/year&gt;&lt;/dates&gt;&lt;urls&gt;&lt;/urls&gt;&lt;/record&gt;&lt;/Cite&gt;&lt;/EndNote&gt;</w:instrText>
      </w:r>
      <w:r w:rsidR="00234F0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3" w:tooltip="Rijavec, 2009 #3" w:history="1">
        <w:r w:rsidR="00E22E4E" w:rsidRPr="007F66C4">
          <w:rPr>
            <w:rStyle w:val="Hyperlink"/>
            <w:rFonts w:ascii="Times New Roman" w:eastAsia="Times New Roman" w:hAnsi="Times New Roman" w:cs="Times New Roman"/>
            <w:noProof/>
            <w:sz w:val="24"/>
            <w:szCs w:val="24"/>
          </w:rPr>
          <w:t>43</w:t>
        </w:r>
      </w:hyperlink>
      <w:r w:rsidR="00E22E4E">
        <w:rPr>
          <w:rFonts w:ascii="Times New Roman" w:eastAsia="Times New Roman" w:hAnsi="Times New Roman" w:cs="Times New Roman"/>
          <w:noProof/>
          <w:sz w:val="24"/>
          <w:szCs w:val="24"/>
        </w:rPr>
        <w:t>]</w:t>
      </w:r>
      <w:r w:rsidR="00234F0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e milk produced by the transgenic goats contains spider silk proteins applicable for bulletproof vests, artificial ligaments, improved car airbags and more reliable parachutes.</w:t>
      </w:r>
      <w:r w:rsidR="00234F06">
        <w:rPr>
          <w:rFonts w:ascii="Times New Roman" w:eastAsia="Times New Roman" w:hAnsi="Times New Roman" w:cs="Times New Roman"/>
          <w:sz w:val="24"/>
          <w:szCs w:val="24"/>
        </w:rPr>
        <w:t xml:space="preserve"> It has been viewed as a resource of</w:t>
      </w:r>
      <w:r w:rsidR="00234F06" w:rsidRPr="00234F06">
        <w:rPr>
          <w:rFonts w:ascii="Times New Roman" w:eastAsia="Times New Roman" w:hAnsi="Times New Roman" w:cs="Times New Roman"/>
          <w:sz w:val="24"/>
          <w:szCs w:val="24"/>
        </w:rPr>
        <w:t xml:space="preserve"> future biotechnologies</w:t>
      </w:r>
      <w:r w:rsidR="00786A1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ijavec&lt;/Author&gt;&lt;Year&gt;2009&lt;/Year&gt;&lt;RecNum&gt;3&lt;/RecNum&gt;&lt;DisplayText&gt;[43, 44]&lt;/DisplayText&gt;&lt;record&gt;&lt;rec-number&gt;3&lt;/rec-number&gt;&lt;foreign-keys&gt;&lt;key app="EN" db-id="0rztd5raxvptd4evaf55te9br0tsvvfrsawt" timestamp="1628758840"&gt;3&lt;/key&gt;&lt;/foreign-keys&gt;&lt;ref-type name="Journal Article"&gt;17&lt;/ref-type&gt;&lt;contributors&gt;&lt;authors&gt;&lt;author&gt;Rijavec, Tatjana&lt;/author&gt;&lt;author&gt;Bukošek, Vili %J Tekstilec&lt;/author&gt;&lt;/authors&gt;&lt;/contributors&gt;&lt;titles&gt;&lt;title&gt;Novel fibres for the 21st Century&lt;/title&gt;&lt;/titles&gt;&lt;pages&gt;312-327&lt;/pages&gt;&lt;volume&gt;52&lt;/volume&gt;&lt;dates&gt;&lt;year&gt;2009&lt;/year&gt;&lt;/dates&gt;&lt;urls&gt;&lt;/urls&gt;&lt;/record&gt;&lt;/Cite&gt;&lt;Cite&gt;&lt;Author&gt;Sponner&lt;/Author&gt;&lt;Year&gt;2007&lt;/Year&gt;&lt;RecNum&gt;4&lt;/RecNum&gt;&lt;record&gt;&lt;rec-number&gt;4&lt;/rec-number&gt;&lt;foreign-keys&gt;&lt;key app="EN" db-id="0rztd5raxvptd4evaf55te9br0tsvvfrsawt" timestamp="1628759059"&gt;4&lt;/key&gt;&lt;/foreign-keys&gt;&lt;ref-type name="Journal Article"&gt;17&lt;/ref-type&gt;&lt;contributors&gt;&lt;authors&gt;&lt;author&gt;Sponner, Alexander %J Entomological Research&lt;/author&gt;&lt;/authors&gt;&lt;/contributors&gt;&lt;titles&gt;&lt;title&gt;Spider silk as a resource for future biotechnologies&lt;/title&gt;&lt;/titles&gt;&lt;pages&gt;238-250&lt;/pages&gt;&lt;volume&gt;37&lt;/volume&gt;&lt;number&gt;4&lt;/number&gt;&lt;dates&gt;&lt;year&gt;2007&lt;/year&gt;&lt;/dates&gt;&lt;isbn&gt;1738-2297&lt;/isbn&gt;&lt;urls&gt;&lt;/urls&gt;&lt;/record&gt;&lt;/Cite&gt;&lt;/EndNote&gt;</w:instrText>
      </w:r>
      <w:r w:rsidR="00786A1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3" w:tooltip="Rijavec, 2009 #3" w:history="1">
        <w:r w:rsidR="00E22E4E" w:rsidRPr="007F66C4">
          <w:rPr>
            <w:rStyle w:val="Hyperlink"/>
            <w:rFonts w:ascii="Times New Roman" w:eastAsia="Times New Roman" w:hAnsi="Times New Roman" w:cs="Times New Roman"/>
            <w:noProof/>
            <w:sz w:val="24"/>
            <w:szCs w:val="24"/>
          </w:rPr>
          <w:t>43</w:t>
        </w:r>
      </w:hyperlink>
      <w:r w:rsidR="00E22E4E">
        <w:rPr>
          <w:rFonts w:ascii="Times New Roman" w:eastAsia="Times New Roman" w:hAnsi="Times New Roman" w:cs="Times New Roman"/>
          <w:noProof/>
          <w:sz w:val="24"/>
          <w:szCs w:val="24"/>
        </w:rPr>
        <w:t xml:space="preserve">, </w:t>
      </w:r>
      <w:hyperlink w:anchor="_ENREF_44" w:tooltip="Sponner, 2007 #4" w:history="1">
        <w:r w:rsidR="00E22E4E" w:rsidRPr="007F66C4">
          <w:rPr>
            <w:rStyle w:val="Hyperlink"/>
            <w:rFonts w:ascii="Times New Roman" w:eastAsia="Times New Roman" w:hAnsi="Times New Roman" w:cs="Times New Roman"/>
            <w:noProof/>
            <w:sz w:val="24"/>
            <w:szCs w:val="24"/>
          </w:rPr>
          <w:t>44</w:t>
        </w:r>
      </w:hyperlink>
      <w:r w:rsidR="00E22E4E">
        <w:rPr>
          <w:rFonts w:ascii="Times New Roman" w:eastAsia="Times New Roman" w:hAnsi="Times New Roman" w:cs="Times New Roman"/>
          <w:noProof/>
          <w:sz w:val="24"/>
          <w:szCs w:val="24"/>
        </w:rPr>
        <w:t>]</w:t>
      </w:r>
      <w:r w:rsidR="00786A12">
        <w:rPr>
          <w:rFonts w:ascii="Times New Roman" w:eastAsia="Times New Roman" w:hAnsi="Times New Roman" w:cs="Times New Roman"/>
          <w:sz w:val="24"/>
          <w:szCs w:val="24"/>
        </w:rPr>
        <w:fldChar w:fldCharType="end"/>
      </w:r>
      <w:r w:rsidR="00234F06">
        <w:rPr>
          <w:rFonts w:ascii="Times New Roman" w:eastAsia="Times New Roman" w:hAnsi="Times New Roman" w:cs="Times New Roman"/>
          <w:sz w:val="24"/>
          <w:szCs w:val="24"/>
        </w:rPr>
        <w:t>.</w:t>
      </w:r>
      <w:r w:rsidR="00786A12">
        <w:rPr>
          <w:rFonts w:ascii="Times New Roman" w:eastAsia="Times New Roman" w:hAnsi="Times New Roman" w:cs="Times New Roman"/>
          <w:sz w:val="24"/>
          <w:szCs w:val="24"/>
        </w:rPr>
        <w:t xml:space="preserve"> Further the fiber has been considered as on</w:t>
      </w:r>
      <w:r w:rsidR="00D20AC2">
        <w:rPr>
          <w:rFonts w:ascii="Times New Roman" w:eastAsia="Times New Roman" w:hAnsi="Times New Roman" w:cs="Times New Roman"/>
          <w:sz w:val="24"/>
          <w:szCs w:val="24"/>
        </w:rPr>
        <w:t>e</w:t>
      </w:r>
      <w:r w:rsidR="00786A12">
        <w:rPr>
          <w:rFonts w:ascii="Times New Roman" w:eastAsia="Times New Roman" w:hAnsi="Times New Roman" w:cs="Times New Roman"/>
          <w:sz w:val="24"/>
          <w:szCs w:val="24"/>
        </w:rPr>
        <w:t xml:space="preserve"> </w:t>
      </w:r>
      <w:r w:rsidR="00D20AC2">
        <w:rPr>
          <w:rFonts w:ascii="Times New Roman" w:eastAsia="Times New Roman" w:hAnsi="Times New Roman" w:cs="Times New Roman"/>
          <w:sz w:val="24"/>
          <w:szCs w:val="24"/>
        </w:rPr>
        <w:t>of</w:t>
      </w:r>
      <w:r w:rsidR="00D20AC2" w:rsidRPr="00786A12">
        <w:t xml:space="preserve"> </w:t>
      </w:r>
      <w:r w:rsidR="00D20AC2">
        <w:t xml:space="preserve">the </w:t>
      </w:r>
      <w:r w:rsidR="00D20AC2">
        <w:rPr>
          <w:rFonts w:ascii="Times New Roman" w:eastAsia="Times New Roman" w:hAnsi="Times New Roman" w:cs="Times New Roman"/>
          <w:sz w:val="24"/>
          <w:szCs w:val="24"/>
        </w:rPr>
        <w:t>n</w:t>
      </w:r>
      <w:r w:rsidR="00D20AC2" w:rsidRPr="00D20AC2">
        <w:rPr>
          <w:rFonts w:ascii="Times New Roman" w:eastAsia="Times New Roman" w:hAnsi="Times New Roman" w:cs="Times New Roman"/>
          <w:sz w:val="24"/>
          <w:szCs w:val="24"/>
        </w:rPr>
        <w:t xml:space="preserve">ew </w:t>
      </w:r>
      <w:r w:rsidR="00D20AC2">
        <w:rPr>
          <w:rFonts w:ascii="Times New Roman" w:eastAsia="Times New Roman" w:hAnsi="Times New Roman" w:cs="Times New Roman"/>
          <w:sz w:val="24"/>
          <w:szCs w:val="24"/>
        </w:rPr>
        <w:t>g</w:t>
      </w:r>
      <w:r w:rsidR="00D20AC2" w:rsidRPr="00D20AC2">
        <w:rPr>
          <w:rFonts w:ascii="Times New Roman" w:eastAsia="Times New Roman" w:hAnsi="Times New Roman" w:cs="Times New Roman"/>
          <w:sz w:val="24"/>
          <w:szCs w:val="24"/>
        </w:rPr>
        <w:t>eneration Fibre</w:t>
      </w:r>
      <w:r w:rsidR="00D20AC2">
        <w:rPr>
          <w:rFonts w:ascii="Times New Roman" w:eastAsia="Times New Roman" w:hAnsi="Times New Roman" w:cs="Times New Roman"/>
          <w:sz w:val="24"/>
          <w:szCs w:val="24"/>
        </w:rPr>
        <w:t>s</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ani&lt;/Author&gt;&lt;Year&gt;2007&lt;/Year&gt;&lt;RecNum&gt;6&lt;/RecNum&gt;&lt;DisplayText&gt;[45]&lt;/DisplayText&gt;&lt;record&gt;&lt;rec-number&gt;6&lt;/rec-number&gt;&lt;foreign-keys&gt;&lt;key app="EN" db-id="0rztd5raxvptd4evaf55te9br0tsvvfrsawt" timestamp="1628759217"&gt;6&lt;/key&gt;&lt;/foreign-keys&gt;&lt;ref-type name="Journal Article"&gt;17&lt;/ref-type&gt;&lt;contributors&gt;&lt;authors&gt;&lt;author&gt;Rani, Anita&lt;/author&gt;&lt;author&gt;Gahlot, Manisha&lt;/author&gt;&lt;author&gt;Mittal, Isha %J Man-Made Textiles in India&lt;/author&gt;&lt;/authors&gt;&lt;/contributors&gt;&lt;titles&gt;&lt;title&gt;New Generation Protein Fibres: Soy Protein Fibre and Spider Silk&lt;/title&gt;&lt;/titles&gt;&lt;volume&gt;50&lt;/volume&gt;&lt;number&gt;3&lt;/number&gt;&lt;dates&gt;&lt;year&gt;2007&lt;/year&gt;&lt;/dates&gt;&lt;isbn&gt;0377-7537&lt;/isbn&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5" w:tooltip="Rani, 2007 #6" w:history="1">
        <w:r w:rsidR="00E22E4E" w:rsidRPr="007F66C4">
          <w:rPr>
            <w:rStyle w:val="Hyperlink"/>
            <w:rFonts w:ascii="Times New Roman" w:eastAsia="Times New Roman" w:hAnsi="Times New Roman" w:cs="Times New Roman"/>
            <w:noProof/>
            <w:sz w:val="24"/>
            <w:szCs w:val="24"/>
          </w:rPr>
          <w:t>45</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00D20AC2">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541"/>
        </w:tabs>
        <w:autoSpaceDE w:val="0"/>
        <w:autoSpaceDN w:val="0"/>
        <w:spacing w:after="0" w:line="240" w:lineRule="auto"/>
        <w:jc w:val="both"/>
        <w:outlineLvl w:val="2"/>
        <w:rPr>
          <w:rFonts w:ascii="Times New Roman" w:eastAsia="Times New Roman" w:hAnsi="Times New Roman" w:cs="Times New Roman"/>
          <w:b/>
          <w:bCs/>
          <w:color w:val="001F5F"/>
          <w:sz w:val="24"/>
          <w:szCs w:val="24"/>
        </w:rPr>
      </w:pPr>
      <w:bookmarkStart w:id="14" w:name="_Toc79649044"/>
      <w:r w:rsidRPr="00E556A0">
        <w:rPr>
          <w:rFonts w:ascii="Times New Roman" w:eastAsia="Times New Roman" w:hAnsi="Times New Roman" w:cs="Times New Roman"/>
          <w:b/>
          <w:bCs/>
          <w:color w:val="001F5F"/>
          <w:sz w:val="24"/>
          <w:szCs w:val="24"/>
        </w:rPr>
        <w:t>Soya Bean Protein</w:t>
      </w:r>
      <w:r w:rsidRPr="00E556A0">
        <w:rPr>
          <w:rFonts w:ascii="Times New Roman" w:eastAsia="Times New Roman" w:hAnsi="Times New Roman" w:cs="Times New Roman"/>
          <w:b/>
          <w:bCs/>
          <w:color w:val="001F5F"/>
          <w:spacing w:val="-4"/>
          <w:sz w:val="24"/>
          <w:szCs w:val="24"/>
        </w:rPr>
        <w:t xml:space="preserve"> </w:t>
      </w:r>
      <w:r w:rsidRPr="00E556A0">
        <w:rPr>
          <w:rFonts w:ascii="Times New Roman" w:eastAsia="Times New Roman" w:hAnsi="Times New Roman" w:cs="Times New Roman"/>
          <w:b/>
          <w:bCs/>
          <w:color w:val="001F5F"/>
          <w:sz w:val="24"/>
          <w:szCs w:val="24"/>
        </w:rPr>
        <w:t>Fiber</w:t>
      </w:r>
      <w:bookmarkEnd w:id="14"/>
    </w:p>
    <w:p w:rsidR="00134F5F" w:rsidRPr="00E556A0" w:rsidRDefault="00134F5F" w:rsidP="00E556A0">
      <w:pPr>
        <w:widowControl w:val="0"/>
        <w:autoSpaceDE w:val="0"/>
        <w:autoSpaceDN w:val="0"/>
        <w:spacing w:before="3"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E556A0">
        <w:rPr>
          <w:rFonts w:ascii="Times New Roman" w:eastAsia="Times New Roman" w:hAnsi="Times New Roman" w:cs="Times New Roman"/>
          <w:color w:val="000000"/>
          <w:sz w:val="24"/>
          <w:szCs w:val="24"/>
        </w:rPr>
        <w:t>Soya bean protein fiber has been</w:t>
      </w:r>
      <w:r w:rsidRPr="00E556A0">
        <w:rPr>
          <w:rFonts w:ascii="Times New Roman" w:eastAsia="Times New Roman" w:hAnsi="Times New Roman" w:cs="Times New Roman"/>
          <w:b/>
          <w:color w:val="000000"/>
          <w:sz w:val="24"/>
          <w:szCs w:val="24"/>
        </w:rPr>
        <w:t xml:space="preserve"> </w:t>
      </w:r>
      <w:r w:rsidRPr="00E556A0">
        <w:rPr>
          <w:rFonts w:ascii="Times New Roman" w:eastAsia="Times New Roman" w:hAnsi="Times New Roman" w:cs="Times New Roman"/>
          <w:sz w:val="24"/>
          <w:szCs w:val="24"/>
        </w:rPr>
        <w:t>a rapidly developing area with research being undertaken in several countries</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Zhang&lt;/Author&gt;&lt;Year&gt;1999&lt;/Year&gt;&lt;RecNum&gt;7&lt;/RecNum&gt;&lt;DisplayText&gt;[46, 47]&lt;/DisplayText&gt;&lt;record&gt;&lt;rec-number&gt;7&lt;/rec-number&gt;&lt;foreign-keys&gt;&lt;key app="EN" db-id="0rztd5raxvptd4evaf55te9br0tsvvfrsawt" timestamp="1628759272"&gt;7&lt;/key&gt;&lt;/foreign-keys&gt;&lt;ref-type name="Journal Article"&gt;17&lt;/ref-type&gt;&lt;contributors&gt;&lt;authors&gt;&lt;author&gt;Zhang, Yi&lt;/author&gt;&lt;author&gt;Ghasemzadeh, S&lt;/author&gt;&lt;author&gt;Kotliar, Abraham M&lt;/author&gt;&lt;author&gt;Kumar, Satish&lt;/author&gt;&lt;author&gt;Presnell, Steven&lt;/author&gt;&lt;author&gt;Williams, Loren D %J Journal of applied polymer science&lt;/author&gt;&lt;/authors&gt;&lt;/contributors&gt;&lt;titles&gt;&lt;title&gt;Fibers from soybean protein and poly (vinyl alcohol)&lt;/title&gt;&lt;/titles&gt;&lt;pages&gt;11-19&lt;/pages&gt;&lt;volume&gt;71&lt;/volume&gt;&lt;number&gt;1&lt;/number&gt;&lt;dates&gt;&lt;year&gt;1999&lt;/year&gt;&lt;/dates&gt;&lt;isbn&gt;0021-8995&lt;/isbn&gt;&lt;urls&gt;&lt;/urls&gt;&lt;/record&gt;&lt;/Cite&gt;&lt;Cite&gt;&lt;Author&gt;Mu&lt;/Author&gt;&lt;Year&gt;2001&lt;/Year&gt;&lt;RecNum&gt;8&lt;/RecNum&gt;&lt;record&gt;&lt;rec-number&gt;8&lt;/rec-number&gt;&lt;foreign-keys&gt;&lt;key app="EN" db-id="0rztd5raxvptd4evaf55te9br0tsvvfrsawt" timestamp="1628759299"&gt;8&lt;/key&gt;&lt;/foreign-keys&gt;&lt;ref-type name="Journal Article"&gt;17&lt;/ref-type&gt;&lt;contributors&gt;&lt;authors&gt;&lt;author&gt;Mu, Yao %J Cotton Textile Technology&lt;/author&gt;&lt;/authors&gt;&lt;/contributors&gt;&lt;titles&gt;&lt;title&gt;Consideration and Suggestion about Development &amp;amp; Application of Soybean Protein Fiber [J]&lt;/title&gt;&lt;/titles&gt;&lt;volume&gt;9&lt;/volume&gt;&lt;dates&gt;&lt;year&gt;2001&lt;/year&gt;&lt;/dates&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6" w:tooltip="Zhang, 1999 #7" w:history="1">
        <w:r w:rsidR="00E22E4E" w:rsidRPr="007F66C4">
          <w:rPr>
            <w:rStyle w:val="Hyperlink"/>
            <w:rFonts w:ascii="Times New Roman" w:eastAsia="Times New Roman" w:hAnsi="Times New Roman" w:cs="Times New Roman"/>
            <w:noProof/>
            <w:sz w:val="24"/>
            <w:szCs w:val="24"/>
          </w:rPr>
          <w:t>46</w:t>
        </w:r>
      </w:hyperlink>
      <w:r w:rsidR="00E22E4E">
        <w:rPr>
          <w:rFonts w:ascii="Times New Roman" w:eastAsia="Times New Roman" w:hAnsi="Times New Roman" w:cs="Times New Roman"/>
          <w:noProof/>
          <w:sz w:val="24"/>
          <w:szCs w:val="24"/>
        </w:rPr>
        <w:t xml:space="preserve">, </w:t>
      </w:r>
      <w:hyperlink w:anchor="_ENREF_47" w:tooltip="Mu, 2001 #8" w:history="1">
        <w:r w:rsidR="00E22E4E" w:rsidRPr="007F66C4">
          <w:rPr>
            <w:rStyle w:val="Hyperlink"/>
            <w:rFonts w:ascii="Times New Roman" w:eastAsia="Times New Roman" w:hAnsi="Times New Roman" w:cs="Times New Roman"/>
            <w:noProof/>
            <w:sz w:val="24"/>
            <w:szCs w:val="24"/>
          </w:rPr>
          <w:t>47</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Primarily America and China have being producing the fiber in </w:t>
      </w:r>
      <w:r w:rsidR="00D20AC2">
        <w:rPr>
          <w:rFonts w:ascii="Times New Roman" w:eastAsia="Times New Roman" w:hAnsi="Times New Roman" w:cs="Times New Roman"/>
          <w:sz w:val="24"/>
          <w:szCs w:val="24"/>
        </w:rPr>
        <w:t>b</w:t>
      </w:r>
      <w:r w:rsidRPr="00E556A0">
        <w:rPr>
          <w:rFonts w:ascii="Times New Roman" w:eastAsia="Times New Roman" w:hAnsi="Times New Roman" w:cs="Times New Roman"/>
          <w:sz w:val="24"/>
          <w:szCs w:val="24"/>
        </w:rPr>
        <w:t xml:space="preserve">iochemistry utilized in the production process to modify the structure of soya bean </w:t>
      </w:r>
      <w:r w:rsidR="00D20AC2">
        <w:rPr>
          <w:rFonts w:ascii="Times New Roman" w:eastAsia="Times New Roman" w:hAnsi="Times New Roman" w:cs="Times New Roman"/>
          <w:sz w:val="24"/>
          <w:szCs w:val="24"/>
        </w:rPr>
        <w:t>p</w:t>
      </w:r>
      <w:r w:rsidRPr="00E556A0">
        <w:rPr>
          <w:rFonts w:ascii="Times New Roman" w:eastAsia="Times New Roman" w:hAnsi="Times New Roman" w:cs="Times New Roman"/>
          <w:sz w:val="24"/>
          <w:szCs w:val="24"/>
        </w:rPr>
        <w:t>rotein fiber</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Boyer&lt;/Author&gt;&lt;Year&gt;1940&lt;/Year&gt;&lt;RecNum&gt;9&lt;/RecNum&gt;&lt;DisplayText&gt;[48]&lt;/DisplayText&gt;&lt;record&gt;&lt;rec-number&gt;9&lt;/rec-number&gt;&lt;foreign-keys&gt;&lt;key app="EN" db-id="0rztd5raxvptd4evaf55te9br0tsvvfrsawt" timestamp="1628759327"&gt;9&lt;/key&gt;&lt;/foreign-keys&gt;&lt;ref-type name="Journal Article"&gt;17&lt;/ref-type&gt;&lt;contributors&gt;&lt;authors&gt;&lt;author&gt;Boyer, RA %J Industrial&lt;/author&gt;&lt;author&gt;Engineering Chemistry&lt;/author&gt;&lt;/authors&gt;&lt;/contributors&gt;&lt;titles&gt;&lt;title&gt;Soybean protein fibers experimental production&lt;/title&gt;&lt;/titles&gt;&lt;pages&gt;1549-1551&lt;/pages&gt;&lt;volume&gt;32&lt;/volume&gt;&lt;number&gt;12&lt;/number&gt;&lt;dates&gt;&lt;year&gt;1940&lt;/year&gt;&lt;/dates&gt;&lt;isbn&gt;0019-7866&lt;/isbn&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8" w:tooltip="Boyer, 1940 #9" w:history="1">
        <w:r w:rsidR="00E22E4E" w:rsidRPr="007F66C4">
          <w:rPr>
            <w:rStyle w:val="Hyperlink"/>
            <w:rFonts w:ascii="Times New Roman" w:eastAsia="Times New Roman" w:hAnsi="Times New Roman" w:cs="Times New Roman"/>
            <w:noProof/>
            <w:sz w:val="24"/>
            <w:szCs w:val="24"/>
          </w:rPr>
          <w:t>48</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On the other hand, the strength of the fiber has been added by incorporating polyvinyl alcohol PVA that has the benefits of higher strength and modulus</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Mingjie&lt;/Author&gt;&lt;Year&gt;2001&lt;/Year&gt;&lt;RecNum&gt;10&lt;/RecNum&gt;&lt;DisplayText&gt;[49]&lt;/DisplayText&gt;&lt;record&gt;&lt;rec-number&gt;10&lt;/rec-number&gt;&lt;foreign-keys&gt;&lt;key app="EN" db-id="0rztd5raxvptd4evaf55te9br0tsvvfrsawt" timestamp="1628759370"&gt;10&lt;/key&gt;&lt;/foreign-keys&gt;&lt;ref-type name="Journal Article"&gt;17&lt;/ref-type&gt;&lt;contributors&gt;&lt;authors&gt;&lt;author&gt;Mingjie, Song Dongpeng Liu %J Cotton Textile Technology&lt;/author&gt;&lt;/authors&gt;&lt;/contributors&gt;&lt;titles&gt;&lt;title&gt;Research of Spinning Process of Soybean Protein Fiber [J]&lt;/title&gt;&lt;/titles&gt;&lt;volume&gt;9&lt;/volume&gt;&lt;dates&gt;&lt;year&gt;2001&lt;/year&gt;&lt;/dates&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49" w:tooltip="Mingjie, 2001 #10" w:history="1">
        <w:r w:rsidR="00E22E4E" w:rsidRPr="007F66C4">
          <w:rPr>
            <w:rStyle w:val="Hyperlink"/>
            <w:rFonts w:ascii="Times New Roman" w:eastAsia="Times New Roman" w:hAnsi="Times New Roman" w:cs="Times New Roman"/>
            <w:noProof/>
            <w:sz w:val="24"/>
            <w:szCs w:val="24"/>
          </w:rPr>
          <w:t>49</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e fiber has been wet spun and the protein was extracted from the soya meal from which oil has already been extracted</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Zhang&lt;/Author&gt;&lt;Year&gt;2003&lt;/Year&gt;&lt;RecNum&gt;1&lt;/RecNum&gt;&lt;DisplayText&gt;[50]&lt;/DisplayText&gt;&lt;record&gt;&lt;rec-number&gt;1&lt;/rec-number&gt;&lt;foreign-keys&gt;&lt;key app="EN" db-id="d0a5pfswws2pageertm559xyf25ap2fzdpww" timestamp="1628759456"&gt;1&lt;/key&gt;&lt;/foreign-keys&gt;&lt;ref-type name="Journal Article"&gt;17&lt;/ref-type&gt;&lt;contributors&gt;&lt;authors&gt;&lt;author&gt;Zhang, Xiefei&lt;/author&gt;&lt;author&gt;Min, Byung G&lt;/author&gt;&lt;author&gt;Kumar, Satish %J Journal of Applied Polymer Science&lt;/author&gt;&lt;/authors&gt;&lt;/contributors&gt;&lt;titles&gt;&lt;title&gt;Solution spinning and characterization of poly (vinyl alcohol)/soybean protein blend fibers&lt;/title&gt;&lt;/titles&gt;&lt;pages&gt;716-721&lt;/pages&gt;&lt;volume&gt;90&lt;/volume&gt;&lt;number&gt;3&lt;/number&gt;&lt;dates&gt;&lt;year&gt;2003&lt;/year&gt;&lt;/dates&gt;&lt;isbn&gt;0021-8995&lt;/isbn&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0" w:tooltip="Zhang, 2003 #1" w:history="1">
        <w:r w:rsidR="00E22E4E" w:rsidRPr="007F66C4">
          <w:rPr>
            <w:rStyle w:val="Hyperlink"/>
            <w:rFonts w:ascii="Times New Roman" w:eastAsia="Times New Roman" w:hAnsi="Times New Roman" w:cs="Times New Roman"/>
            <w:noProof/>
            <w:sz w:val="24"/>
            <w:szCs w:val="24"/>
          </w:rPr>
          <w:t>50</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The fiber has been </w:t>
      </w:r>
      <w:r w:rsidR="00D20AC2">
        <w:rPr>
          <w:rFonts w:ascii="Times New Roman" w:eastAsia="Times New Roman" w:hAnsi="Times New Roman" w:cs="Times New Roman"/>
          <w:sz w:val="24"/>
          <w:szCs w:val="24"/>
        </w:rPr>
        <w:t>utilized</w:t>
      </w:r>
      <w:r w:rsidRPr="00E556A0">
        <w:rPr>
          <w:rFonts w:ascii="Times New Roman" w:eastAsia="Times New Roman" w:hAnsi="Times New Roman" w:cs="Times New Roman"/>
          <w:sz w:val="24"/>
          <w:szCs w:val="24"/>
        </w:rPr>
        <w:t xml:space="preserve"> for </w:t>
      </w:r>
      <w:r w:rsidR="00D20AC2">
        <w:rPr>
          <w:rFonts w:ascii="Times New Roman" w:eastAsia="Times New Roman" w:hAnsi="Times New Roman" w:cs="Times New Roman"/>
          <w:sz w:val="24"/>
          <w:szCs w:val="24"/>
        </w:rPr>
        <w:t>a</w:t>
      </w:r>
      <w:r w:rsidRPr="00E556A0">
        <w:rPr>
          <w:rFonts w:ascii="Times New Roman" w:eastAsia="Times New Roman" w:hAnsi="Times New Roman" w:cs="Times New Roman"/>
          <w:sz w:val="24"/>
          <w:szCs w:val="24"/>
        </w:rPr>
        <w:t xml:space="preserve">pparels, </w:t>
      </w:r>
      <w:r w:rsidR="00D20AC2">
        <w:rPr>
          <w:rFonts w:ascii="Times New Roman" w:eastAsia="Times New Roman" w:hAnsi="Times New Roman" w:cs="Times New Roman"/>
          <w:sz w:val="24"/>
          <w:szCs w:val="24"/>
        </w:rPr>
        <w:t>d</w:t>
      </w:r>
      <w:r w:rsidRPr="00E556A0">
        <w:rPr>
          <w:rFonts w:ascii="Times New Roman" w:eastAsia="Times New Roman" w:hAnsi="Times New Roman" w:cs="Times New Roman"/>
          <w:sz w:val="24"/>
          <w:szCs w:val="24"/>
        </w:rPr>
        <w:t>omestic textiles, winter wear and</w:t>
      </w:r>
      <w:r w:rsidRPr="00E556A0">
        <w:rPr>
          <w:rFonts w:ascii="Times New Roman" w:eastAsia="Times New Roman" w:hAnsi="Times New Roman" w:cs="Times New Roman"/>
          <w:spacing w:val="-1"/>
          <w:sz w:val="24"/>
          <w:szCs w:val="24"/>
        </w:rPr>
        <w:t xml:space="preserve"> </w:t>
      </w:r>
      <w:r w:rsidR="00D20AC2">
        <w:rPr>
          <w:rFonts w:ascii="Times New Roman" w:eastAsia="Times New Roman" w:hAnsi="Times New Roman" w:cs="Times New Roman"/>
          <w:sz w:val="24"/>
          <w:szCs w:val="24"/>
        </w:rPr>
        <w:t>u</w:t>
      </w:r>
      <w:r w:rsidRPr="00E556A0">
        <w:rPr>
          <w:rFonts w:ascii="Times New Roman" w:eastAsia="Times New Roman" w:hAnsi="Times New Roman" w:cs="Times New Roman"/>
          <w:sz w:val="24"/>
          <w:szCs w:val="24"/>
        </w:rPr>
        <w:t>ndergarments</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Qingbin&lt;/Author&gt;&lt;Year&gt;2004&lt;/Year&gt;&lt;RecNum&gt;2&lt;/RecNum&gt;&lt;DisplayText&gt;[51]&lt;/DisplayText&gt;&lt;record&gt;&lt;rec-number&gt;2&lt;/rec-number&gt;&lt;foreign-keys&gt;&lt;key app="EN" db-id="d0a5pfswws2pageertm559xyf25ap2fzdpww" timestamp="1628759487"&gt;2&lt;/key&gt;&lt;/foreign-keys&gt;&lt;ref-type name="Journal Article"&gt;17&lt;/ref-type&gt;&lt;contributors&gt;&lt;authors&gt;&lt;author&gt;Qingbin, Yang&lt;/author&gt;&lt;author&gt;Weidong, Yu %J China Textile Leader&lt;/author&gt;&lt;/authors&gt;&lt;/contributors&gt;&lt;titles&gt;&lt;title&gt;The Issues in Processing and Application of Soybean Protein Fiber&lt;/title&gt;&lt;/titles&gt;&lt;pages&gt;06&lt;/pages&gt;&lt;dates&gt;&lt;year&gt;2004&lt;/year&gt;&lt;/dates&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1" w:tooltip="Qingbin, 2004 #2" w:history="1">
        <w:r w:rsidR="00E22E4E" w:rsidRPr="007F66C4">
          <w:rPr>
            <w:rStyle w:val="Hyperlink"/>
            <w:rFonts w:ascii="Times New Roman" w:eastAsia="Times New Roman" w:hAnsi="Times New Roman" w:cs="Times New Roman"/>
            <w:noProof/>
            <w:sz w:val="24"/>
            <w:szCs w:val="24"/>
          </w:rPr>
          <w:t>51</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00D20AC2">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1"/>
          <w:numId w:val="4"/>
        </w:numPr>
        <w:tabs>
          <w:tab w:val="left" w:pos="1360"/>
          <w:tab w:val="left" w:pos="1361"/>
        </w:tabs>
        <w:autoSpaceDE w:val="0"/>
        <w:autoSpaceDN w:val="0"/>
        <w:spacing w:after="0" w:line="240" w:lineRule="auto"/>
        <w:jc w:val="both"/>
        <w:outlineLvl w:val="1"/>
        <w:rPr>
          <w:rFonts w:ascii="Times New Roman" w:eastAsia="Times New Roman" w:hAnsi="Times New Roman" w:cs="Times New Roman"/>
          <w:b/>
          <w:bCs/>
          <w:color w:val="001F5F"/>
          <w:sz w:val="24"/>
          <w:szCs w:val="24"/>
        </w:rPr>
      </w:pPr>
      <w:bookmarkStart w:id="15" w:name="_Toc79649045"/>
      <w:r w:rsidRPr="00E556A0">
        <w:rPr>
          <w:rFonts w:ascii="Times New Roman" w:eastAsia="Times New Roman" w:hAnsi="Times New Roman" w:cs="Times New Roman"/>
          <w:b/>
          <w:bCs/>
          <w:color w:val="001F5F"/>
          <w:sz w:val="24"/>
          <w:szCs w:val="24"/>
        </w:rPr>
        <w:lastRenderedPageBreak/>
        <w:t>High Performance</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Fibers</w:t>
      </w:r>
      <w:bookmarkEnd w:id="15"/>
    </w:p>
    <w:p w:rsidR="00134F5F" w:rsidRPr="00E556A0" w:rsidRDefault="00134F5F" w:rsidP="00E556A0">
      <w:pPr>
        <w:widowControl w:val="0"/>
        <w:autoSpaceDE w:val="0"/>
        <w:autoSpaceDN w:val="0"/>
        <w:spacing w:before="1"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360" w:lineRule="auto"/>
        <w:ind w:left="100" w:right="1159"/>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se fiber have been utilized for super end applications owing</w:t>
      </w:r>
      <w:r w:rsidR="00D20AC2">
        <w:rPr>
          <w:rFonts w:ascii="Times New Roman" w:eastAsia="Times New Roman" w:hAnsi="Times New Roman" w:cs="Times New Roman"/>
          <w:sz w:val="24"/>
          <w:szCs w:val="24"/>
        </w:rPr>
        <w:t xml:space="preserve"> to the limitations of nature, d</w:t>
      </w:r>
      <w:r w:rsidRPr="00E556A0">
        <w:rPr>
          <w:rFonts w:ascii="Times New Roman" w:eastAsia="Times New Roman" w:hAnsi="Times New Roman" w:cs="Times New Roman"/>
          <w:sz w:val="24"/>
          <w:szCs w:val="24"/>
        </w:rPr>
        <w:t>emand of the time and improved properties</w:t>
      </w:r>
      <w:r w:rsidR="00D20AC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fshari&lt;/Author&gt;&lt;Year&gt;2008&lt;/Year&gt;&lt;RecNum&gt;3&lt;/RecNum&gt;&lt;DisplayText&gt;[52, 53]&lt;/DisplayText&gt;&lt;record&gt;&lt;rec-number&gt;3&lt;/rec-number&gt;&lt;foreign-keys&gt;&lt;key app="EN" db-id="d0a5pfswws2pageertm559xyf25ap2fzdpww" timestamp="1628759551"&gt;3&lt;/key&gt;&lt;/foreign-keys&gt;&lt;ref-type name="Journal Article"&gt;17&lt;/ref-type&gt;&lt;contributors&gt;&lt;authors&gt;&lt;author&gt;Afshari, Mehdi&lt;/author&gt;&lt;author&gt;Sikkema, Doetze J&lt;/author&gt;&lt;author&gt;Lee, Katelyn&lt;/author&gt;&lt;author&gt;Bogle, Mary %J Polymer Reviews&lt;/author&gt;&lt;/authors&gt;&lt;/contributors&gt;&lt;titles&gt;&lt;title&gt;High performance fibers based on rigid and flexible polymers&lt;/title&gt;&lt;/titles&gt;&lt;pages&gt;230-274&lt;/pages&gt;&lt;volume&gt;48&lt;/volume&gt;&lt;number&gt;2&lt;/number&gt;&lt;dates&gt;&lt;year&gt;2008&lt;/year&gt;&lt;/dates&gt;&lt;isbn&gt;1558-3724&lt;/isbn&gt;&lt;urls&gt;&lt;/urls&gt;&lt;/record&gt;&lt;/Cite&gt;&lt;Cite&gt;&lt;Author&gt;Kozey&lt;/Author&gt;&lt;Year&gt;1995&lt;/Year&gt;&lt;RecNum&gt;4&lt;/RecNum&gt;&lt;record&gt;&lt;rec-number&gt;4&lt;/rec-number&gt;&lt;foreign-keys&gt;&lt;key app="EN" db-id="d0a5pfswws2pageertm559xyf25ap2fzdpww" timestamp="1628759688"&gt;4&lt;/key&gt;&lt;/foreign-keys&gt;&lt;ref-type name="Journal Article"&gt;17&lt;/ref-type&gt;&lt;contributors&gt;&lt;authors&gt;&lt;author&gt;Kozey, Victor V&lt;/author&gt;&lt;author&gt;Jiang, Hao&lt;/author&gt;&lt;author&gt;Mehta, Vinay R&lt;/author&gt;&lt;author&gt;Kumar, Satish %J Journal of Materials research&lt;/author&gt;&lt;/authors&gt;&lt;/contributors&gt;&lt;titles&gt;&lt;title&gt;Compressive behavior of materials: Part II. High performance fibers&lt;/title&gt;&lt;/titles&gt;&lt;pages&gt;1044-1061&lt;/pages&gt;&lt;volume&gt;10&lt;/volume&gt;&lt;number&gt;4&lt;/number&gt;&lt;dates&gt;&lt;year&gt;1995&lt;/year&gt;&lt;/dates&gt;&lt;isbn&gt;2044-5326&lt;/isbn&gt;&lt;urls&gt;&lt;/urls&gt;&lt;/record&gt;&lt;/Cite&gt;&lt;/EndNote&gt;</w:instrText>
      </w:r>
      <w:r w:rsidR="00D20AC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2" w:tooltip="Afshari, 2008 #3" w:history="1">
        <w:r w:rsidR="00E22E4E" w:rsidRPr="007F66C4">
          <w:rPr>
            <w:rStyle w:val="Hyperlink"/>
            <w:rFonts w:ascii="Times New Roman" w:eastAsia="Times New Roman" w:hAnsi="Times New Roman" w:cs="Times New Roman"/>
            <w:noProof/>
            <w:sz w:val="24"/>
            <w:szCs w:val="24"/>
          </w:rPr>
          <w:t>52</w:t>
        </w:r>
      </w:hyperlink>
      <w:r w:rsidR="00E22E4E">
        <w:rPr>
          <w:rFonts w:ascii="Times New Roman" w:eastAsia="Times New Roman" w:hAnsi="Times New Roman" w:cs="Times New Roman"/>
          <w:noProof/>
          <w:sz w:val="24"/>
          <w:szCs w:val="24"/>
        </w:rPr>
        <w:t xml:space="preserve">, </w:t>
      </w:r>
      <w:hyperlink w:anchor="_ENREF_53" w:tooltip="Kozey, 1995 #4" w:history="1">
        <w:r w:rsidR="00E22E4E" w:rsidRPr="007F66C4">
          <w:rPr>
            <w:rStyle w:val="Hyperlink"/>
            <w:rFonts w:ascii="Times New Roman" w:eastAsia="Times New Roman" w:hAnsi="Times New Roman" w:cs="Times New Roman"/>
            <w:noProof/>
            <w:sz w:val="24"/>
            <w:szCs w:val="24"/>
          </w:rPr>
          <w:t>53</w:t>
        </w:r>
      </w:hyperlink>
      <w:r w:rsidR="00E22E4E">
        <w:rPr>
          <w:rFonts w:ascii="Times New Roman" w:eastAsia="Times New Roman" w:hAnsi="Times New Roman" w:cs="Times New Roman"/>
          <w:noProof/>
          <w:sz w:val="24"/>
          <w:szCs w:val="24"/>
        </w:rPr>
        <w:t>]</w:t>
      </w:r>
      <w:r w:rsidR="00D20AC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r w:rsidR="00673254">
        <w:rPr>
          <w:rFonts w:ascii="Times New Roman" w:eastAsia="Times New Roman" w:hAnsi="Times New Roman" w:cs="Times New Roman"/>
          <w:sz w:val="24"/>
          <w:szCs w:val="24"/>
        </w:rPr>
        <w:t xml:space="preserve"> These fibers have been classified in to three major classes</w:t>
      </w:r>
      <w:r w:rsidR="00ED6C4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Naaman&lt;/Author&gt;&lt;Year&gt;2007&lt;/Year&gt;&lt;RecNum&gt;5&lt;/RecNum&gt;&lt;DisplayText&gt;[54]&lt;/DisplayText&gt;&lt;record&gt;&lt;rec-number&gt;5&lt;/rec-number&gt;&lt;foreign-keys&gt;&lt;key app="EN" db-id="d0a5pfswws2pageertm559xyf25ap2fzdpww" timestamp="1628759801"&gt;5&lt;/key&gt;&lt;/foreign-keys&gt;&lt;ref-type name="Conference Proceedings"&gt;10&lt;/ref-type&gt;&lt;contributors&gt;&lt;authors&gt;&lt;author&gt;Naaman, Antoine E&lt;/author&gt;&lt;/authors&gt;&lt;/contributors&gt;&lt;titles&gt;&lt;title&gt;High performance fiber reinforced cement composites: classification and applications&lt;/title&gt;&lt;secondary-title&gt;CBM-CI international workshop, Karachi, Pakistan&lt;/secondary-title&gt;&lt;/titles&gt;&lt;pages&gt;389-401&lt;/pages&gt;&lt;dates&gt;&lt;year&gt;2007&lt;/year&gt;&lt;/dates&gt;&lt;publisher&gt;Citeseer&lt;/publisher&gt;&lt;urls&gt;&lt;/urls&gt;&lt;/record&gt;&lt;/Cite&gt;&lt;/EndNote&gt;</w:instrText>
      </w:r>
      <w:r w:rsidR="00ED6C4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4" w:tooltip="Naaman, 2007 #5" w:history="1">
        <w:r w:rsidR="00E22E4E" w:rsidRPr="007F66C4">
          <w:rPr>
            <w:rStyle w:val="Hyperlink"/>
            <w:rFonts w:ascii="Times New Roman" w:eastAsia="Times New Roman" w:hAnsi="Times New Roman" w:cs="Times New Roman"/>
            <w:noProof/>
            <w:sz w:val="24"/>
            <w:szCs w:val="24"/>
          </w:rPr>
          <w:t>54</w:t>
        </w:r>
      </w:hyperlink>
      <w:r w:rsidR="00E22E4E">
        <w:rPr>
          <w:rFonts w:ascii="Times New Roman" w:eastAsia="Times New Roman" w:hAnsi="Times New Roman" w:cs="Times New Roman"/>
          <w:noProof/>
          <w:sz w:val="24"/>
          <w:szCs w:val="24"/>
        </w:rPr>
        <w:t>]</w:t>
      </w:r>
      <w:r w:rsidR="00ED6C45">
        <w:rPr>
          <w:rFonts w:ascii="Times New Roman" w:eastAsia="Times New Roman" w:hAnsi="Times New Roman" w:cs="Times New Roman"/>
          <w:sz w:val="24"/>
          <w:szCs w:val="24"/>
        </w:rPr>
        <w:fldChar w:fldCharType="end"/>
      </w:r>
      <w:r w:rsidR="00673254">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606"/>
        </w:tabs>
        <w:autoSpaceDE w:val="0"/>
        <w:autoSpaceDN w:val="0"/>
        <w:spacing w:after="0" w:line="240" w:lineRule="auto"/>
        <w:ind w:left="1605" w:hanging="786"/>
        <w:jc w:val="both"/>
        <w:outlineLvl w:val="2"/>
        <w:rPr>
          <w:rFonts w:ascii="Times New Roman" w:eastAsia="Times New Roman" w:hAnsi="Times New Roman" w:cs="Times New Roman"/>
          <w:b/>
          <w:bCs/>
          <w:color w:val="001F5F"/>
          <w:sz w:val="24"/>
          <w:szCs w:val="24"/>
        </w:rPr>
      </w:pPr>
      <w:bookmarkStart w:id="16" w:name="_Toc79649046"/>
      <w:r w:rsidRPr="00E556A0">
        <w:rPr>
          <w:rFonts w:ascii="Times New Roman" w:eastAsia="Times New Roman" w:hAnsi="Times New Roman" w:cs="Times New Roman"/>
          <w:b/>
          <w:bCs/>
          <w:color w:val="001F5F"/>
          <w:sz w:val="24"/>
          <w:szCs w:val="24"/>
        </w:rPr>
        <w:t>DYNEEMA</w:t>
      </w:r>
      <w:r w:rsidRPr="00E556A0">
        <w:rPr>
          <w:rFonts w:ascii="Times New Roman" w:eastAsia="Times New Roman" w:hAnsi="Times New Roman" w:cs="Times New Roman"/>
          <w:b/>
          <w:bCs/>
          <w:color w:val="001F5F"/>
          <w:spacing w:val="-1"/>
          <w:sz w:val="24"/>
          <w:szCs w:val="24"/>
        </w:rPr>
        <w:t xml:space="preserve"> </w:t>
      </w:r>
      <w:r w:rsidRPr="00E556A0">
        <w:rPr>
          <w:rFonts w:ascii="Times New Roman" w:eastAsia="Times New Roman" w:hAnsi="Times New Roman" w:cs="Times New Roman"/>
          <w:b/>
          <w:bCs/>
          <w:color w:val="001F5F"/>
          <w:sz w:val="24"/>
          <w:szCs w:val="24"/>
        </w:rPr>
        <w:t>(UHMW-PE)</w:t>
      </w:r>
      <w:bookmarkEnd w:id="16"/>
    </w:p>
    <w:p w:rsidR="00134F5F" w:rsidRPr="00E556A0" w:rsidRDefault="00134F5F" w:rsidP="00E556A0">
      <w:pPr>
        <w:widowControl w:val="0"/>
        <w:autoSpaceDE w:val="0"/>
        <w:autoSpaceDN w:val="0"/>
        <w:spacing w:before="76"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is fiber has been found as one of the most</w:t>
      </w:r>
      <w:r w:rsidR="00ED6C45">
        <w:rPr>
          <w:rFonts w:ascii="Times New Roman" w:eastAsia="Times New Roman" w:hAnsi="Times New Roman" w:cs="Times New Roman"/>
          <w:sz w:val="24"/>
          <w:szCs w:val="24"/>
        </w:rPr>
        <w:t xml:space="preserve"> high fiber</w:t>
      </w:r>
      <w:r w:rsidRPr="00E556A0">
        <w:rPr>
          <w:rFonts w:ascii="Times New Roman" w:eastAsia="Times New Roman" w:hAnsi="Times New Roman" w:cs="Times New Roman"/>
          <w:sz w:val="24"/>
          <w:szCs w:val="24"/>
        </w:rPr>
        <w:t xml:space="preserve">  having extremely long chains,  high molecular mass usually between 2 and 6 million units by which UHMWPE has been synthesized from monomer of ethylene and spun in the gel spinning process</w:t>
      </w:r>
      <w:r w:rsidR="00ED6C4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Meulman&lt;/Author&gt;&lt;Year&gt;2010&lt;/Year&gt;&lt;RecNum&gt;6&lt;/RecNum&gt;&lt;DisplayText&gt;[55]&lt;/DisplayText&gt;&lt;record&gt;&lt;rec-number&gt;6&lt;/rec-number&gt;&lt;foreign-keys&gt;&lt;key app="EN" db-id="d0a5pfswws2pageertm559xyf25ap2fzdpww" timestamp="1628759966"&gt;6&lt;/key&gt;&lt;/foreign-keys&gt;&lt;ref-type name="Conference Proceedings"&gt;10&lt;/ref-type&gt;&lt;contributors&gt;&lt;authors&gt;&lt;author&gt;Meulman, JH&lt;/author&gt;&lt;author&gt;van der Werf, H&lt;/author&gt;&lt;author&gt;Chabba, S&lt;/author&gt;&lt;author&gt;Vunderink, A&lt;/author&gt;&lt;/authors&gt;&lt;/contributors&gt;&lt;titles&gt;&lt;title&gt;Ballistic performance of Dyneema® at elevated temperatures, extreme for body armor&lt;/title&gt;&lt;secondary-title&gt;PASS Conference papers&lt;/secondary-title&gt;&lt;/titles&gt;&lt;dates&gt;&lt;year&gt;2010&lt;/year&gt;&lt;/dates&gt;&lt;urls&gt;&lt;/urls&gt;&lt;/record&gt;&lt;/Cite&gt;&lt;/EndNote&gt;</w:instrText>
      </w:r>
      <w:r w:rsidR="00ED6C4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5" w:tooltip="Meulman, 2010 #6" w:history="1">
        <w:r w:rsidR="00E22E4E" w:rsidRPr="007F66C4">
          <w:rPr>
            <w:rStyle w:val="Hyperlink"/>
            <w:rFonts w:ascii="Times New Roman" w:eastAsia="Times New Roman" w:hAnsi="Times New Roman" w:cs="Times New Roman"/>
            <w:noProof/>
            <w:sz w:val="24"/>
            <w:szCs w:val="24"/>
          </w:rPr>
          <w:t>55</w:t>
        </w:r>
      </w:hyperlink>
      <w:r w:rsidR="00E22E4E">
        <w:rPr>
          <w:rFonts w:ascii="Times New Roman" w:eastAsia="Times New Roman" w:hAnsi="Times New Roman" w:cs="Times New Roman"/>
          <w:noProof/>
          <w:sz w:val="24"/>
          <w:szCs w:val="24"/>
        </w:rPr>
        <w:t>]</w:t>
      </w:r>
      <w:r w:rsidR="00ED6C4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e process was used for the production of yarns required for special applications in bulletproof vest, personal armour, car armour, cut-resistant gloves, climbing equipment, suspension lines on sport parachutes and para gliders</w:t>
      </w:r>
      <w:r w:rsidR="00ED6C4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Elkarem&lt;/Author&gt;&lt;RecNum&gt;7&lt;/RecNum&gt;&lt;DisplayText&gt;[56]&lt;/DisplayText&gt;&lt;record&gt;&lt;rec-number&gt;7&lt;/rec-number&gt;&lt;foreign-keys&gt;&lt;key app="EN" db-id="d0a5pfswws2pageertm559xyf25ap2fzdpww" timestamp="1628760008"&gt;7&lt;/key&gt;&lt;/foreign-keys&gt;&lt;ref-type name="Journal Article"&gt;17&lt;/ref-type&gt;&lt;contributors&gt;&lt;authors&gt;&lt;author&gt;Elkarem, Ahmed Hassb&lt;/author&gt;&lt;/authors&gt;&lt;/contributors&gt;&lt;titles&gt;&lt;title&gt;A STUDY ON DYNEEMA FABRIC FOR SOFT BODY ARMOR&lt;/title&gt;&lt;/titles&gt;&lt;dates&gt;&lt;/dates&gt;&lt;urls&gt;&lt;/urls&gt;&lt;/record&gt;&lt;/Cite&gt;&lt;/EndNote&gt;</w:instrText>
      </w:r>
      <w:r w:rsidR="00ED6C4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6" w:tooltip="Elkarem,  #7" w:history="1">
        <w:r w:rsidR="00E22E4E" w:rsidRPr="007F66C4">
          <w:rPr>
            <w:rStyle w:val="Hyperlink"/>
            <w:rFonts w:ascii="Times New Roman" w:eastAsia="Times New Roman" w:hAnsi="Times New Roman" w:cs="Times New Roman"/>
            <w:noProof/>
            <w:sz w:val="24"/>
            <w:szCs w:val="24"/>
          </w:rPr>
          <w:t>56</w:t>
        </w:r>
      </w:hyperlink>
      <w:r w:rsidR="00E22E4E">
        <w:rPr>
          <w:rFonts w:ascii="Times New Roman" w:eastAsia="Times New Roman" w:hAnsi="Times New Roman" w:cs="Times New Roman"/>
          <w:noProof/>
          <w:sz w:val="24"/>
          <w:szCs w:val="24"/>
        </w:rPr>
        <w:t>]</w:t>
      </w:r>
      <w:r w:rsidR="00ED6C4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Dyneema has been used for the 30-kilometre space tether and Engineers' Satellite</w:t>
      </w:r>
      <w:r w:rsidRPr="00E556A0">
        <w:rPr>
          <w:rFonts w:ascii="Times New Roman" w:eastAsia="Times New Roman" w:hAnsi="Times New Roman" w:cs="Times New Roman"/>
          <w:spacing w:val="-7"/>
          <w:sz w:val="24"/>
          <w:szCs w:val="24"/>
        </w:rPr>
        <w:t xml:space="preserve"> </w:t>
      </w:r>
      <w:r w:rsidR="008E119C">
        <w:rPr>
          <w:rFonts w:ascii="Times New Roman" w:eastAsia="Times New Roman" w:hAnsi="Times New Roman" w:cs="Times New Roman"/>
          <w:sz w:val="24"/>
          <w:szCs w:val="24"/>
        </w:rPr>
        <w:t>technology</w:t>
      </w:r>
      <w:r w:rsidR="00ED6C4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Fujii&lt;/Author&gt;&lt;Year&gt;2010&lt;/Year&gt;&lt;RecNum&gt;8&lt;/RecNum&gt;&lt;DisplayText&gt;[57]&lt;/DisplayText&gt;&lt;record&gt;&lt;rec-number&gt;8&lt;/rec-number&gt;&lt;foreign-keys&gt;&lt;key app="EN" db-id="d0a5pfswws2pageertm559xyf25ap2fzdpww" timestamp="1628760075"&gt;8&lt;/key&gt;&lt;/foreign-keys&gt;&lt;ref-type name="Journal Article"&gt;17&lt;/ref-type&gt;&lt;contributors&gt;&lt;authors&gt;&lt;author&gt;Fujii, Hironori A&lt;/author&gt;&lt;author&gt;Kruijff, Michiel&lt;/author&gt;&lt;author&gt;van der HEIDE, Erik J&lt;/author&gt;&lt;author&gt;Watanabe, Takeo %J TRANSACTIONS OF THE JAPAN SOCIETY FOR AERONAUTICAL&lt;/author&gt;&lt;author&gt;SPACE SCIENCES, AEROSPACE TECHNOLOGY JAPAN&lt;/author&gt;&lt;/authors&gt;&lt;/contributors&gt;&lt;titles&gt;&lt;title&gt;The Second Young Engineers&amp;apos; Satellite: Innovative Technology Through Education&lt;/title&gt;&lt;/titles&gt;&lt;pages&gt;Tg_11-Tg_17&lt;/pages&gt;&lt;volume&gt;8&lt;/volume&gt;&lt;number&gt;ists27&lt;/number&gt;&lt;dates&gt;&lt;year&gt;2010&lt;/year&gt;&lt;/dates&gt;&lt;isbn&gt;1884-0485&lt;/isbn&gt;&lt;urls&gt;&lt;/urls&gt;&lt;/record&gt;&lt;/Cite&gt;&lt;/EndNote&gt;</w:instrText>
      </w:r>
      <w:r w:rsidR="00ED6C4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7" w:tooltip="Fujii, 2010 #8" w:history="1">
        <w:r w:rsidR="00E22E4E" w:rsidRPr="007F66C4">
          <w:rPr>
            <w:rStyle w:val="Hyperlink"/>
            <w:rFonts w:ascii="Times New Roman" w:eastAsia="Times New Roman" w:hAnsi="Times New Roman" w:cs="Times New Roman"/>
            <w:noProof/>
            <w:sz w:val="24"/>
            <w:szCs w:val="24"/>
          </w:rPr>
          <w:t>57</w:t>
        </w:r>
      </w:hyperlink>
      <w:r w:rsidR="00E22E4E">
        <w:rPr>
          <w:rFonts w:ascii="Times New Roman" w:eastAsia="Times New Roman" w:hAnsi="Times New Roman" w:cs="Times New Roman"/>
          <w:noProof/>
          <w:sz w:val="24"/>
          <w:szCs w:val="24"/>
        </w:rPr>
        <w:t>]</w:t>
      </w:r>
      <w:r w:rsidR="00ED6C4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4"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606"/>
        </w:tabs>
        <w:autoSpaceDE w:val="0"/>
        <w:autoSpaceDN w:val="0"/>
        <w:spacing w:before="89" w:after="0" w:line="240" w:lineRule="auto"/>
        <w:ind w:left="1605" w:hanging="786"/>
        <w:jc w:val="both"/>
        <w:outlineLvl w:val="2"/>
        <w:rPr>
          <w:rFonts w:ascii="Times New Roman" w:eastAsia="Times New Roman" w:hAnsi="Times New Roman" w:cs="Times New Roman"/>
          <w:b/>
          <w:bCs/>
          <w:sz w:val="24"/>
          <w:szCs w:val="24"/>
        </w:rPr>
      </w:pPr>
      <w:bookmarkStart w:id="17" w:name="_Toc79649047"/>
      <w:r w:rsidRPr="00E556A0">
        <w:rPr>
          <w:rFonts w:ascii="Times New Roman" w:eastAsia="Times New Roman" w:hAnsi="Times New Roman" w:cs="Times New Roman"/>
          <w:b/>
          <w:bCs/>
          <w:color w:val="001F5F"/>
          <w:sz w:val="24"/>
          <w:szCs w:val="24"/>
        </w:rPr>
        <w:t>HYGRA (porous water absorptive polyester</w:t>
      </w:r>
      <w:r w:rsidRPr="00E556A0">
        <w:rPr>
          <w:rFonts w:ascii="Times New Roman" w:eastAsia="Times New Roman" w:hAnsi="Times New Roman" w:cs="Times New Roman"/>
          <w:b/>
          <w:bCs/>
          <w:color w:val="001F5F"/>
          <w:spacing w:val="-4"/>
          <w:sz w:val="24"/>
          <w:szCs w:val="24"/>
        </w:rPr>
        <w:t xml:space="preserve"> </w:t>
      </w:r>
      <w:r w:rsidRPr="00E556A0">
        <w:rPr>
          <w:rFonts w:ascii="Times New Roman" w:eastAsia="Times New Roman" w:hAnsi="Times New Roman" w:cs="Times New Roman"/>
          <w:b/>
          <w:bCs/>
          <w:color w:val="001F5F"/>
          <w:sz w:val="24"/>
          <w:szCs w:val="24"/>
        </w:rPr>
        <w:t>fiber)</w:t>
      </w:r>
      <w:bookmarkEnd w:id="17"/>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before="1" w:after="0" w:line="360" w:lineRule="auto"/>
        <w:ind w:left="100" w:right="1156"/>
        <w:jc w:val="both"/>
        <w:rPr>
          <w:rFonts w:ascii="Times New Roman" w:eastAsia="Times New Roman" w:hAnsi="Times New Roman" w:cs="Times New Roman"/>
          <w:sz w:val="24"/>
          <w:szCs w:val="24"/>
        </w:rPr>
      </w:pPr>
      <w:r w:rsidRPr="00ED6C45">
        <w:rPr>
          <w:rFonts w:ascii="Times New Roman" w:eastAsia="Times New Roman" w:hAnsi="Times New Roman" w:cs="Times New Roman"/>
          <w:color w:val="001F5F"/>
          <w:sz w:val="24"/>
          <w:szCs w:val="24"/>
        </w:rPr>
        <w:t>HYGRA</w:t>
      </w:r>
      <w:r w:rsidRPr="00ED6C45">
        <w:rPr>
          <w:rFonts w:ascii="Times New Roman" w:eastAsia="Times New Roman" w:hAnsi="Times New Roman" w:cs="Times New Roman"/>
          <w:sz w:val="24"/>
          <w:szCs w:val="24"/>
        </w:rPr>
        <w:t xml:space="preserve"> has been found the other form of HP fiber. In</w:t>
      </w:r>
      <w:r w:rsidRPr="00ED6C45">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recent years,</w:t>
      </w:r>
      <w:r w:rsidRPr="00E556A0">
        <w:rPr>
          <w:rFonts w:ascii="Times New Roman" w:eastAsia="Times New Roman" w:hAnsi="Times New Roman" w:cs="Times New Roman"/>
          <w:b/>
          <w:sz w:val="24"/>
          <w:szCs w:val="24"/>
        </w:rPr>
        <w:t xml:space="preserve"> a </w:t>
      </w:r>
      <w:r w:rsidRPr="00E556A0">
        <w:rPr>
          <w:rFonts w:ascii="Times New Roman" w:eastAsia="Times New Roman" w:hAnsi="Times New Roman" w:cs="Times New Roman"/>
          <w:sz w:val="24"/>
          <w:szCs w:val="24"/>
        </w:rPr>
        <w:t>highly moisture absorptive &amp; highly moisture releasing nylon has been developed, used for cloths</w:t>
      </w:r>
      <w:r w:rsidR="00845C5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Chaudhari&lt;/Author&gt;&lt;Year&gt;2004&lt;/Year&gt;&lt;RecNum&gt;9&lt;/RecNum&gt;&lt;DisplayText&gt;[58]&lt;/DisplayText&gt;&lt;record&gt;&lt;rec-number&gt;9&lt;/rec-number&gt;&lt;foreign-keys&gt;&lt;key app="EN" db-id="d0a5pfswws2pageertm559xyf25ap2fzdpww" timestamp="1628760136"&gt;9&lt;/key&gt;&lt;/foreign-keys&gt;&lt;ref-type name="Journal Article"&gt;17&lt;/ref-type&gt;&lt;contributors&gt;&lt;authors&gt;&lt;author&gt;Chaudhari, Sanjay S&lt;/author&gt;&lt;author&gt;Chitnis, Rupali S&lt;/author&gt;&lt;author&gt;Ramkrishnan, Rekha %J Man-made textiles in India&lt;/author&gt;&lt;/authors&gt;&lt;/contributors&gt;&lt;titles&gt;&lt;title&gt;Waterproof breathable active sports wear fabrics&lt;/title&gt;&lt;/titles&gt;&lt;pages&gt;166-171&lt;/pages&gt;&lt;volume&gt;5&lt;/volume&gt;&lt;dates&gt;&lt;year&gt;2004&lt;/year&gt;&lt;/dates&gt;&lt;urls&gt;&lt;/urls&gt;&lt;/record&gt;&lt;/Cite&gt;&lt;/EndNote&gt;</w:instrText>
      </w:r>
      <w:r w:rsidR="00845C5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8" w:tooltip="Chaudhari, 2004 #9" w:history="1">
        <w:r w:rsidR="00E22E4E" w:rsidRPr="007F66C4">
          <w:rPr>
            <w:rStyle w:val="Hyperlink"/>
            <w:rFonts w:ascii="Times New Roman" w:eastAsia="Times New Roman" w:hAnsi="Times New Roman" w:cs="Times New Roman"/>
            <w:noProof/>
            <w:sz w:val="24"/>
            <w:szCs w:val="24"/>
          </w:rPr>
          <w:t>58</w:t>
        </w:r>
      </w:hyperlink>
      <w:r w:rsidR="00E22E4E">
        <w:rPr>
          <w:rFonts w:ascii="Times New Roman" w:eastAsia="Times New Roman" w:hAnsi="Times New Roman" w:cs="Times New Roman"/>
          <w:noProof/>
          <w:sz w:val="24"/>
          <w:szCs w:val="24"/>
        </w:rPr>
        <w:t>]</w:t>
      </w:r>
      <w:r w:rsidR="00845C5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But it  lack moisture absorbency caused stuffiness, stickiness &amp; was Uncomfortable so that now it has been possible to manufacture a fiber from a highly water absorptive polymer having absorbency capacity up to 35 times the polymer weight, &amp; developed an epoch-making fiber HYGRA</w:t>
      </w:r>
      <w:r w:rsidR="00845C5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Suzuki&lt;/Author&gt;&lt;Year&gt;2016&lt;/Year&gt;&lt;RecNum&gt;10&lt;/RecNum&gt;&lt;DisplayText&gt;[59]&lt;/DisplayText&gt;&lt;record&gt;&lt;rec-number&gt;10&lt;/rec-number&gt;&lt;foreign-keys&gt;&lt;key app="EN" db-id="d0a5pfswws2pageertm559xyf25ap2fzdpww" timestamp="1628760169"&gt;10&lt;/key&gt;&lt;/foreign-keys&gt;&lt;ref-type name="Book Section"&gt;5&lt;/ref-type&gt;&lt;contributors&gt;&lt;authors&gt;&lt;author&gt;Suzuki, Togi&lt;/author&gt;&lt;author&gt;Ishimaru, Sonoko&lt;/author&gt;&lt;/authors&gt;&lt;/contributors&gt;&lt;titles&gt;&lt;title&gt;Moisture and Water Control Man-Made Fibers&lt;/title&gt;&lt;secondary-title&gt;High-Performance and Specialty Fibers&lt;/secondary-title&gt;&lt;/titles&gt;&lt;pages&gt;247-260&lt;/pages&gt;&lt;dates&gt;&lt;year&gt;2016&lt;/year&gt;&lt;/dates&gt;&lt;publisher&gt;Springer&lt;/publisher&gt;&lt;urls&gt;&lt;/urls&gt;&lt;/record&gt;&lt;/Cite&gt;&lt;/EndNote&gt;</w:instrText>
      </w:r>
      <w:r w:rsidR="00845C5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59" w:tooltip="Suzuki, 2016 #10" w:history="1">
        <w:r w:rsidR="00E22E4E" w:rsidRPr="007F66C4">
          <w:rPr>
            <w:rStyle w:val="Hyperlink"/>
            <w:rFonts w:ascii="Times New Roman" w:eastAsia="Times New Roman" w:hAnsi="Times New Roman" w:cs="Times New Roman"/>
            <w:noProof/>
            <w:sz w:val="24"/>
            <w:szCs w:val="24"/>
          </w:rPr>
          <w:t>59</w:t>
        </w:r>
      </w:hyperlink>
      <w:r w:rsidR="00E22E4E">
        <w:rPr>
          <w:rFonts w:ascii="Times New Roman" w:eastAsia="Times New Roman" w:hAnsi="Times New Roman" w:cs="Times New Roman"/>
          <w:noProof/>
          <w:sz w:val="24"/>
          <w:szCs w:val="24"/>
        </w:rPr>
        <w:t>]</w:t>
      </w:r>
      <w:r w:rsidR="00845C5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e Fiber has been produced by the skin-core structure</w:t>
      </w:r>
      <w:r w:rsidR="00845C52">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garwal&lt;/Author&gt;&lt;RecNum&gt;1&lt;/RecNum&gt;&lt;DisplayText&gt;[60]&lt;/DisplayText&gt;&lt;record&gt;&lt;rec-number&gt;1&lt;/rec-number&gt;&lt;foreign-keys&gt;&lt;key app="EN" db-id="09ez5eww1tev9jerf95vadxlwxwswsp9pz5t" timestamp="1628760225"&gt;1&lt;/key&gt;&lt;/foreign-keys&gt;&lt;ref-type name="Journal Article"&gt;17&lt;/ref-type&gt;&lt;contributors&gt;&lt;authors&gt;&lt;author&gt;Agarwal, Gaurav&lt;/author&gt;&lt;/authors&gt;&lt;/contributors&gt;&lt;titles&gt;&lt;title&gt;Engineered Fibres &amp;amp; Fabrics for Active Sportswear&lt;/title&gt;&lt;/titles&gt;&lt;dates&gt;&lt;/dates&gt;&lt;urls&gt;&lt;/urls&gt;&lt;/record&gt;&lt;/Cite&gt;&lt;/EndNote&gt;</w:instrText>
      </w:r>
      <w:r w:rsidR="00845C52">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0" w:tooltip="Agarwal,  #1" w:history="1">
        <w:r w:rsidR="00E22E4E" w:rsidRPr="007F66C4">
          <w:rPr>
            <w:rStyle w:val="Hyperlink"/>
            <w:rFonts w:ascii="Times New Roman" w:eastAsia="Times New Roman" w:hAnsi="Times New Roman" w:cs="Times New Roman"/>
            <w:noProof/>
            <w:sz w:val="24"/>
            <w:szCs w:val="24"/>
          </w:rPr>
          <w:t>60</w:t>
        </w:r>
      </w:hyperlink>
      <w:r w:rsidR="00E22E4E">
        <w:rPr>
          <w:rFonts w:ascii="Times New Roman" w:eastAsia="Times New Roman" w:hAnsi="Times New Roman" w:cs="Times New Roman"/>
          <w:noProof/>
          <w:sz w:val="24"/>
          <w:szCs w:val="24"/>
        </w:rPr>
        <w:t>]</w:t>
      </w:r>
      <w:r w:rsidR="00845C52">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consists of nylon skin part &amp; hydrophilic core part through the melt spinning process for different applications of clothes (sportswear, socks, undergarments)</w:t>
      </w:r>
      <w:r w:rsidR="005362EB">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Sharma&lt;/Author&gt;&lt;Year&gt;2007&lt;/Year&gt;&lt;RecNum&gt;2&lt;/RecNum&gt;&lt;DisplayText&gt;[61]&lt;/DisplayText&gt;&lt;record&gt;&lt;rec-number&gt;2&lt;/rec-number&gt;&lt;foreign-keys&gt;&lt;key app="EN" db-id="09ez5eww1tev9jerf95vadxlwxwswsp9pz5t" timestamp="1628760284"&gt;2&lt;/key&gt;&lt;/foreign-keys&gt;&lt;ref-type name="Journal Article"&gt;17&lt;/ref-type&gt;&lt;contributors&gt;&lt;authors&gt;&lt;author&gt;Sharma, Vandana&lt;/author&gt;&lt;author&gt;Goel, Alka %J Man-Made Textiles in India&lt;/author&gt;&lt;/authors&gt;&lt;/contributors&gt;&lt;titles&gt;&lt;title&gt;Latest Advances in Clothing Physiology&lt;/title&gt;&lt;/titles&gt;&lt;volume&gt;50&lt;/volume&gt;&lt;number&gt;3&lt;/number&gt;&lt;dates&gt;&lt;year&gt;2007&lt;/year&gt;&lt;/dates&gt;&lt;isbn&gt;0377-7537&lt;/isbn&gt;&lt;urls&gt;&lt;/urls&gt;&lt;/record&gt;&lt;/Cite&gt;&lt;/EndNote&gt;</w:instrText>
      </w:r>
      <w:r w:rsidR="005362EB">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1" w:tooltip="Sharma, 2007 #2" w:history="1">
        <w:r w:rsidR="00E22E4E" w:rsidRPr="007F66C4">
          <w:rPr>
            <w:rStyle w:val="Hyperlink"/>
            <w:rFonts w:ascii="Times New Roman" w:eastAsia="Times New Roman" w:hAnsi="Times New Roman" w:cs="Times New Roman"/>
            <w:noProof/>
            <w:sz w:val="24"/>
            <w:szCs w:val="24"/>
          </w:rPr>
          <w:t>61</w:t>
        </w:r>
      </w:hyperlink>
      <w:r w:rsidR="00E22E4E">
        <w:rPr>
          <w:rFonts w:ascii="Times New Roman" w:eastAsia="Times New Roman" w:hAnsi="Times New Roman" w:cs="Times New Roman"/>
          <w:noProof/>
          <w:sz w:val="24"/>
          <w:szCs w:val="24"/>
        </w:rPr>
        <w:t>]</w:t>
      </w:r>
      <w:r w:rsidR="005362EB">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and non-clothes (life materials, civil engineering, construction technology, interiors, industrial materials)</w:t>
      </w:r>
      <w:r w:rsidR="005362EB">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Yehia&lt;/Author&gt;&lt;Year&gt;2019&lt;/Year&gt;&lt;RecNum&gt;3&lt;/RecNum&gt;&lt;DisplayText&gt;[62]&lt;/DisplayText&gt;&lt;record&gt;&lt;rec-number&gt;3&lt;/rec-number&gt;&lt;foreign-keys&gt;&lt;key app="EN" db-id="09ez5eww1tev9jerf95vadxlwxwswsp9pz5t" timestamp="1628760347"&gt;3&lt;/key&gt;&lt;/foreign-keys&gt;&lt;ref-type name="Journal Article"&gt;17&lt;/ref-type&gt;&lt;contributors&gt;&lt;authors&gt;&lt;author&gt;Yehia, Sherif&lt;/author&gt;&lt;author&gt;Farrag, Sharef&lt;/author&gt;&lt;author&gt;Abdelghaney, Omar %J ACI Materials Journal&lt;/author&gt;&lt;/authors&gt;&lt;/contributors&gt;&lt;titles&gt;&lt;title&gt;Performance of Fiber-Reinforced Lightweight Self-Consolidating Concrete Exposed to Wetting-and-Drying Cycles in Salt Water&lt;/title&gt;&lt;/titles&gt;&lt;volume&gt;116&lt;/volume&gt;&lt;number&gt;6&lt;/number&gt;&lt;dates&gt;&lt;year&gt;2019&lt;/year&gt;&lt;/dates&gt;&lt;isbn&gt;0889-325X&lt;/isbn&gt;&lt;urls&gt;&lt;/urls&gt;&lt;/record&gt;&lt;/Cite&gt;&lt;/EndNote&gt;</w:instrText>
      </w:r>
      <w:r w:rsidR="005362EB">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2" w:tooltip="Yehia, 2019 #3" w:history="1">
        <w:r w:rsidR="00E22E4E" w:rsidRPr="007F66C4">
          <w:rPr>
            <w:rStyle w:val="Hyperlink"/>
            <w:rFonts w:ascii="Times New Roman" w:eastAsia="Times New Roman" w:hAnsi="Times New Roman" w:cs="Times New Roman"/>
            <w:noProof/>
            <w:sz w:val="24"/>
            <w:szCs w:val="24"/>
          </w:rPr>
          <w:t>62</w:t>
        </w:r>
      </w:hyperlink>
      <w:r w:rsidR="00E22E4E">
        <w:rPr>
          <w:rFonts w:ascii="Times New Roman" w:eastAsia="Times New Roman" w:hAnsi="Times New Roman" w:cs="Times New Roman"/>
          <w:noProof/>
          <w:sz w:val="24"/>
          <w:szCs w:val="24"/>
        </w:rPr>
        <w:t>]</w:t>
      </w:r>
      <w:r w:rsidR="005362EB">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541"/>
        </w:tabs>
        <w:autoSpaceDE w:val="0"/>
        <w:autoSpaceDN w:val="0"/>
        <w:spacing w:before="1" w:after="0" w:line="240" w:lineRule="auto"/>
        <w:jc w:val="both"/>
        <w:outlineLvl w:val="2"/>
        <w:rPr>
          <w:rFonts w:ascii="Times New Roman" w:eastAsia="Times New Roman" w:hAnsi="Times New Roman" w:cs="Times New Roman"/>
          <w:b/>
          <w:bCs/>
          <w:color w:val="001F5F"/>
          <w:sz w:val="24"/>
          <w:szCs w:val="24"/>
        </w:rPr>
      </w:pPr>
      <w:bookmarkStart w:id="18" w:name="_Toc79649048"/>
      <w:r w:rsidRPr="00E556A0">
        <w:rPr>
          <w:rFonts w:ascii="Times New Roman" w:eastAsia="Times New Roman" w:hAnsi="Times New Roman" w:cs="Times New Roman"/>
          <w:b/>
          <w:bCs/>
          <w:color w:val="001F5F"/>
          <w:sz w:val="24"/>
          <w:szCs w:val="24"/>
        </w:rPr>
        <w:t>GORETEX (expanded-POLY TETRA FLUORO</w:t>
      </w:r>
      <w:r w:rsidRPr="00E556A0">
        <w:rPr>
          <w:rFonts w:ascii="Times New Roman" w:eastAsia="Times New Roman" w:hAnsi="Times New Roman" w:cs="Times New Roman"/>
          <w:b/>
          <w:bCs/>
          <w:color w:val="001F5F"/>
          <w:spacing w:val="-3"/>
          <w:sz w:val="24"/>
          <w:szCs w:val="24"/>
        </w:rPr>
        <w:t xml:space="preserve"> </w:t>
      </w:r>
      <w:r w:rsidRPr="00E556A0">
        <w:rPr>
          <w:rFonts w:ascii="Times New Roman" w:eastAsia="Times New Roman" w:hAnsi="Times New Roman" w:cs="Times New Roman"/>
          <w:b/>
          <w:bCs/>
          <w:color w:val="001F5F"/>
          <w:sz w:val="24"/>
          <w:szCs w:val="24"/>
        </w:rPr>
        <w:t>ETHYLENE)</w:t>
      </w:r>
      <w:bookmarkEnd w:id="18"/>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b/>
          <w:sz w:val="24"/>
          <w:szCs w:val="24"/>
        </w:rPr>
      </w:pPr>
    </w:p>
    <w:p w:rsidR="00134F5F" w:rsidRPr="00E556A0" w:rsidRDefault="00134F5F" w:rsidP="006A5B55">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se fibers are fibrous</w:t>
      </w:r>
      <w:r w:rsidRPr="00E556A0">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materials typically based on thermo-mechanically expanded PTFE and other fluoro-polymer products</w:t>
      </w:r>
      <w:r w:rsidR="006A5B5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Cassady&lt;/Author&gt;&lt;Year&gt;2014&lt;/Year&gt;&lt;RecNum&gt;4&lt;/RecNum&gt;&lt;DisplayText&gt;[63]&lt;/DisplayText&gt;&lt;record&gt;&lt;rec-number&gt;4&lt;/rec-number&gt;&lt;foreign-keys&gt;&lt;key app="EN" db-id="09ez5eww1tev9jerf95vadxlwxwswsp9pz5t" timestamp="1628760397"&gt;4&lt;/key&gt;&lt;/foreign-keys&gt;&lt;ref-type name="Journal Article"&gt;17&lt;/ref-type&gt;&lt;contributors&gt;&lt;authors&gt;&lt;author&gt;Cassady, A Ian&lt;/author&gt;&lt;author&gt;Hidzir, Norsyahidah Mohd&lt;/author&gt;&lt;author&gt;Grøndahl, Lisbeth %J Journal of applied polymer science&lt;/author&gt;&lt;/authors&gt;&lt;/contributors&gt;&lt;titles&gt;&lt;title&gt;Enhancing expanded poly (tetrafluoroethylene)(ePTFE) for biomaterials applications&lt;/title&gt;&lt;/titles&gt;&lt;volume&gt;131&lt;/volume&gt;&lt;number&gt;15&lt;/number&gt;&lt;dates&gt;&lt;year&gt;2014&lt;/year&gt;&lt;/dates&gt;&lt;isbn&gt;0021-8995&lt;/isbn&gt;&lt;urls&gt;&lt;/urls&gt;&lt;/record&gt;&lt;/Cite&gt;&lt;/EndNote&gt;</w:instrText>
      </w:r>
      <w:r w:rsidR="006A5B5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3" w:tooltip="Cassady, 2014 #4" w:history="1">
        <w:r w:rsidR="00E22E4E" w:rsidRPr="007F66C4">
          <w:rPr>
            <w:rStyle w:val="Hyperlink"/>
            <w:rFonts w:ascii="Times New Roman" w:eastAsia="Times New Roman" w:hAnsi="Times New Roman" w:cs="Times New Roman"/>
            <w:noProof/>
            <w:sz w:val="24"/>
            <w:szCs w:val="24"/>
          </w:rPr>
          <w:t>63</w:t>
        </w:r>
      </w:hyperlink>
      <w:r w:rsidR="00E22E4E">
        <w:rPr>
          <w:rFonts w:ascii="Times New Roman" w:eastAsia="Times New Roman" w:hAnsi="Times New Roman" w:cs="Times New Roman"/>
          <w:noProof/>
          <w:sz w:val="24"/>
          <w:szCs w:val="24"/>
        </w:rPr>
        <w:t>]</w:t>
      </w:r>
      <w:r w:rsidR="006A5B5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is membrane has about 9 billion pores per square inch (around</w:t>
      </w:r>
      <w:r w:rsidR="006A5B55">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z w:val="24"/>
          <w:szCs w:val="24"/>
        </w:rPr>
        <w:t>1.4 billion pores per square centimeter), each pore is approximately</w:t>
      </w:r>
      <w:r w:rsidRPr="00E556A0">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1/20,000 the size of a water droplet, making it impenetrable to liquid water</w:t>
      </w:r>
      <w:r w:rsidR="006A5B5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umsuwan&lt;/Author&gt;&lt;Year&gt;2008&lt;/Year&gt;&lt;RecNum&gt;5&lt;/RecNum&gt;&lt;DisplayText&gt;[64]&lt;/DisplayText&gt;&lt;record&gt;&lt;rec-number&gt;5&lt;/rec-number&gt;&lt;foreign-keys&gt;&lt;key app="EN" db-id="09ez5eww1tev9jerf95vadxlwxwswsp9pz5t" timestamp="1628760493"&gt;5&lt;/key&gt;&lt;/foreign-keys&gt;&lt;ref-type name="Journal Article"&gt;17&lt;/ref-type&gt;&lt;contributors&gt;&lt;authors&gt;&lt;author&gt;Aumsuwan, Nattharika&lt;/author&gt;&lt;author&gt;Danyus, Ryan C&lt;/author&gt;&lt;author&gt;Heinhorst, Sabine&lt;/author&gt;&lt;author&gt;Urban, Marek W %J Biomacromolecules&lt;/author&gt;&lt;/authors&gt;&lt;/contributors&gt;&lt;titles&gt;&lt;title&gt;Attachment of ampicillin to expanded poly (tetrafluoroethylene): surface reactions leading to inhibition of microbial growth&lt;/title&gt;&lt;/titles&gt;&lt;pages&gt;1712-1718&lt;/pages&gt;&lt;volume&gt;9&lt;/volume&gt;&lt;number&gt;7&lt;/number&gt;&lt;dates&gt;&lt;year&gt;2008&lt;/year&gt;&lt;/dates&gt;&lt;isbn&gt;1525-7797&lt;/isbn&gt;&lt;urls&gt;&lt;/urls&gt;&lt;/record&gt;&lt;/Cite&gt;&lt;/EndNote&gt;</w:instrText>
      </w:r>
      <w:r w:rsidR="006A5B5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4" w:tooltip="Aumsuwan, 2008 #5" w:history="1">
        <w:r w:rsidR="00E22E4E" w:rsidRPr="007F66C4">
          <w:rPr>
            <w:rStyle w:val="Hyperlink"/>
            <w:rFonts w:ascii="Times New Roman" w:eastAsia="Times New Roman" w:hAnsi="Times New Roman" w:cs="Times New Roman"/>
            <w:noProof/>
            <w:sz w:val="24"/>
            <w:szCs w:val="24"/>
          </w:rPr>
          <w:t>64</w:t>
        </w:r>
      </w:hyperlink>
      <w:r w:rsidR="00E22E4E">
        <w:rPr>
          <w:rFonts w:ascii="Times New Roman" w:eastAsia="Times New Roman" w:hAnsi="Times New Roman" w:cs="Times New Roman"/>
          <w:noProof/>
          <w:sz w:val="24"/>
          <w:szCs w:val="24"/>
        </w:rPr>
        <w:t>]</w:t>
      </w:r>
      <w:r w:rsidR="006A5B5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Th</w:t>
      </w:r>
      <w:r w:rsidR="006A5B55">
        <w:rPr>
          <w:rFonts w:ascii="Times New Roman" w:eastAsia="Times New Roman" w:hAnsi="Times New Roman" w:cs="Times New Roman"/>
          <w:sz w:val="24"/>
          <w:szCs w:val="24"/>
        </w:rPr>
        <w:t>e</w:t>
      </w:r>
      <w:r w:rsidRPr="00E556A0">
        <w:rPr>
          <w:rFonts w:ascii="Times New Roman" w:eastAsia="Times New Roman" w:hAnsi="Times New Roman" w:cs="Times New Roman"/>
          <w:sz w:val="24"/>
          <w:szCs w:val="24"/>
        </w:rPr>
        <w:t xml:space="preserve"> membrane has a self-cleaning effect as the dirt molecules also can penetrate or enter the pores due to their </w:t>
      </w:r>
      <w:r w:rsidRPr="00E556A0">
        <w:rPr>
          <w:rFonts w:ascii="Times New Roman" w:eastAsia="Times New Roman" w:hAnsi="Times New Roman" w:cs="Times New Roman"/>
          <w:sz w:val="24"/>
          <w:szCs w:val="24"/>
        </w:rPr>
        <w:lastRenderedPageBreak/>
        <w:t xml:space="preserve">extremely small Size. </w:t>
      </w:r>
      <w:r w:rsidR="006A5B55" w:rsidRPr="00E556A0">
        <w:rPr>
          <w:rFonts w:ascii="Times New Roman" w:eastAsia="Times New Roman" w:hAnsi="Times New Roman" w:cs="Times New Roman"/>
          <w:sz w:val="24"/>
          <w:szCs w:val="24"/>
        </w:rPr>
        <w:t>It has been prepared by using an emulsion polymerization process that utilizes the cover surfactant pfoa, mainly used for conservation of illuminated manuscripts, water repellent, used internally in medical applications like sutures, vascular grafts, heart patches, and synthetic knee ligaments</w:t>
      </w:r>
      <w:r w:rsidR="006A5B5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umsuwan&lt;/Author&gt;&lt;Year&gt;2008&lt;/Year&gt;&lt;RecNum&gt;5&lt;/RecNum&gt;&lt;DisplayText&gt;[64, 65]&lt;/DisplayText&gt;&lt;record&gt;&lt;rec-number&gt;5&lt;/rec-number&gt;&lt;foreign-keys&gt;&lt;key app="EN" db-id="09ez5eww1tev9jerf95vadxlwxwswsp9pz5t" timestamp="1628760493"&gt;5&lt;/key&gt;&lt;/foreign-keys&gt;&lt;ref-type name="Journal Article"&gt;17&lt;/ref-type&gt;&lt;contributors&gt;&lt;authors&gt;&lt;author&gt;Aumsuwan, Nattharika&lt;/author&gt;&lt;author&gt;Danyus, Ryan C&lt;/author&gt;&lt;author&gt;Heinhorst, Sabine&lt;/author&gt;&lt;author&gt;Urban, Marek W %J Biomacromolecules&lt;/author&gt;&lt;/authors&gt;&lt;/contributors&gt;&lt;titles&gt;&lt;title&gt;Attachment of ampicillin to expanded poly (tetrafluoroethylene): surface reactions leading to inhibition of microbial growth&lt;/title&gt;&lt;/titles&gt;&lt;pages&gt;1712-1718&lt;/pages&gt;&lt;volume&gt;9&lt;/volume&gt;&lt;number&gt;7&lt;/number&gt;&lt;dates&gt;&lt;year&gt;2008&lt;/year&gt;&lt;/dates&gt;&lt;isbn&gt;1525-7797&lt;/isbn&gt;&lt;urls&gt;&lt;/urls&gt;&lt;/record&gt;&lt;/Cite&gt;&lt;Cite&gt;&lt;Author&gt;Moby&lt;/Author&gt;&lt;Year&gt;2007&lt;/Year&gt;&lt;RecNum&gt;6&lt;/RecNum&gt;&lt;record&gt;&lt;rec-number&gt;6&lt;/rec-number&gt;&lt;foreign-keys&gt;&lt;key app="EN" db-id="09ez5eww1tev9jerf95vadxlwxwswsp9pz5t" timestamp="1628760548"&gt;6&lt;/key&gt;&lt;/foreign-keys&gt;&lt;ref-type name="Journal Article"&gt;17&lt;/ref-type&gt;&lt;contributors&gt;&lt;authors&gt;&lt;author&gt;Moby, Vanessa&lt;/author&gt;&lt;author&gt;Boura, Cédric&lt;/author&gt;&lt;author&gt;Kerdjoudj, Halima&lt;/author&gt;&lt;author&gt;Voegel, Jean-Claude&lt;/author&gt;&lt;author&gt;Marchal, Luc&lt;/author&gt;&lt;author&gt;Dumas, Dominique&lt;/author&gt;&lt;author&gt;Schaaf, Pierre&lt;/author&gt;&lt;author&gt;Stoltz, Jean-François&lt;/author&gt;&lt;author&gt;Menu, Patrick %J Biomacromolecules&lt;/author&gt;&lt;/authors&gt;&lt;/contributors&gt;&lt;titles&gt;&lt;title&gt;Poly (styrenesulfonate)/poly (allylamine) multilayers: a route to favor endothelial cell growth on expanded poly (tetrafluoroethylene) vascular grafts&lt;/title&gt;&lt;/titles&gt;&lt;pages&gt;2156-2160&lt;/pages&gt;&lt;volume&gt;8&lt;/volume&gt;&lt;number&gt;7&lt;/number&gt;&lt;dates&gt;&lt;year&gt;2007&lt;/year&gt;&lt;/dates&gt;&lt;isbn&gt;1525-7797&lt;/isbn&gt;&lt;urls&gt;&lt;/urls&gt;&lt;/record&gt;&lt;/Cite&gt;&lt;/EndNote&gt;</w:instrText>
      </w:r>
      <w:r w:rsidR="006A5B5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4" w:tooltip="Aumsuwan, 2008 #5" w:history="1">
        <w:r w:rsidR="00E22E4E" w:rsidRPr="007F66C4">
          <w:rPr>
            <w:rStyle w:val="Hyperlink"/>
            <w:rFonts w:ascii="Times New Roman" w:eastAsia="Times New Roman" w:hAnsi="Times New Roman" w:cs="Times New Roman"/>
            <w:noProof/>
            <w:sz w:val="24"/>
            <w:szCs w:val="24"/>
          </w:rPr>
          <w:t>64</w:t>
        </w:r>
      </w:hyperlink>
      <w:r w:rsidR="00E22E4E">
        <w:rPr>
          <w:rFonts w:ascii="Times New Roman" w:eastAsia="Times New Roman" w:hAnsi="Times New Roman" w:cs="Times New Roman"/>
          <w:noProof/>
          <w:sz w:val="24"/>
          <w:szCs w:val="24"/>
        </w:rPr>
        <w:t xml:space="preserve">, </w:t>
      </w:r>
      <w:hyperlink w:anchor="_ENREF_65" w:tooltip="Moby, 2007 #6" w:history="1">
        <w:r w:rsidR="00E22E4E" w:rsidRPr="007F66C4">
          <w:rPr>
            <w:rStyle w:val="Hyperlink"/>
            <w:rFonts w:ascii="Times New Roman" w:eastAsia="Times New Roman" w:hAnsi="Times New Roman" w:cs="Times New Roman"/>
            <w:noProof/>
            <w:sz w:val="24"/>
            <w:szCs w:val="24"/>
          </w:rPr>
          <w:t>65</w:t>
        </w:r>
      </w:hyperlink>
      <w:r w:rsidR="00E22E4E">
        <w:rPr>
          <w:rFonts w:ascii="Times New Roman" w:eastAsia="Times New Roman" w:hAnsi="Times New Roman" w:cs="Times New Roman"/>
          <w:noProof/>
          <w:sz w:val="24"/>
          <w:szCs w:val="24"/>
        </w:rPr>
        <w:t>]</w:t>
      </w:r>
      <w:r w:rsidR="006A5B55">
        <w:rPr>
          <w:rFonts w:ascii="Times New Roman" w:eastAsia="Times New Roman" w:hAnsi="Times New Roman" w:cs="Times New Roman"/>
          <w:sz w:val="24"/>
          <w:szCs w:val="24"/>
        </w:rPr>
        <w:fldChar w:fldCharType="end"/>
      </w:r>
      <w:r w:rsidR="006A5B55" w:rsidRPr="00E556A0">
        <w:rPr>
          <w:rFonts w:ascii="Times New Roman" w:eastAsia="Times New Roman" w:hAnsi="Times New Roman" w:cs="Times New Roman"/>
          <w:sz w:val="24"/>
          <w:szCs w:val="24"/>
        </w:rPr>
        <w:t>.</w:t>
      </w:r>
    </w:p>
    <w:p w:rsidR="00134F5F" w:rsidRPr="00E556A0" w:rsidRDefault="00134F5F" w:rsidP="00E556A0">
      <w:pPr>
        <w:widowControl w:val="0"/>
        <w:numPr>
          <w:ilvl w:val="1"/>
          <w:numId w:val="4"/>
        </w:numPr>
        <w:tabs>
          <w:tab w:val="left" w:pos="1360"/>
          <w:tab w:val="left" w:pos="1361"/>
        </w:tabs>
        <w:autoSpaceDE w:val="0"/>
        <w:autoSpaceDN w:val="0"/>
        <w:spacing w:before="60" w:after="0" w:line="240" w:lineRule="auto"/>
        <w:jc w:val="both"/>
        <w:outlineLvl w:val="1"/>
        <w:rPr>
          <w:rFonts w:ascii="Times New Roman" w:eastAsia="Times New Roman" w:hAnsi="Times New Roman" w:cs="Times New Roman"/>
          <w:b/>
          <w:bCs/>
          <w:color w:val="001F5F"/>
          <w:sz w:val="24"/>
          <w:szCs w:val="24"/>
        </w:rPr>
      </w:pPr>
      <w:bookmarkStart w:id="19" w:name="_Toc79649049"/>
      <w:r w:rsidRPr="00E556A0">
        <w:rPr>
          <w:rFonts w:ascii="Times New Roman" w:eastAsia="Times New Roman" w:hAnsi="Times New Roman" w:cs="Times New Roman"/>
          <w:b/>
          <w:bCs/>
          <w:color w:val="001F5F"/>
          <w:sz w:val="24"/>
          <w:szCs w:val="24"/>
        </w:rPr>
        <w:t>Nano-fibers</w:t>
      </w:r>
      <w:bookmarkEnd w:id="19"/>
    </w:p>
    <w:p w:rsidR="00134F5F" w:rsidRPr="00E556A0" w:rsidRDefault="00134F5F" w:rsidP="00E556A0">
      <w:pPr>
        <w:widowControl w:val="0"/>
        <w:autoSpaceDE w:val="0"/>
        <w:autoSpaceDN w:val="0"/>
        <w:spacing w:before="1"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se fibers are manufactured through Nano technology by which atoms, molecules and Nano sized materials have been thereby manipulated in a systematic, precise and controlled manner to produce novel materials with innovative and different properties to those obtained by conventional material engineering at the micro-scale</w:t>
      </w:r>
      <w:r w:rsidR="006A5B5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lmetwally&lt;/Author&gt;&lt;Year&gt;2017&lt;/Year&gt;&lt;RecNum&gt;7&lt;/RecNum&gt;&lt;DisplayText&gt;[66, 67]&lt;/DisplayText&gt;&lt;record&gt;&lt;rec-number&gt;7&lt;/rec-number&gt;&lt;foreign-keys&gt;&lt;key app="EN" db-id="09ez5eww1tev9jerf95vadxlwxwswsp9pz5t" timestamp="1628760672"&gt;7&lt;/key&gt;&lt;/foreign-keys&gt;&lt;ref-type name="Journal Article"&gt;17&lt;/ref-type&gt;&lt;contributors&gt;&lt;authors&gt;&lt;author&gt;Almetwally, Alsaid Ahmed&lt;/author&gt;&lt;author&gt;El-Sakhawy, Mohamed&lt;/author&gt;&lt;author&gt;Elshakankery, MH&lt;/author&gt;&lt;author&gt;Kasem, MH %J Journal of the Textile Association&lt;/author&gt;&lt;/authors&gt;&lt;/contributors&gt;&lt;titles&gt;&lt;title&gt;Technology of nano-fibers: Production techniques and properties-Critical review&lt;/title&gt;&lt;/titles&gt;&lt;pages&gt;5-14&lt;/pages&gt;&lt;volume&gt;78&lt;/volume&gt;&lt;number&gt;1&lt;/number&gt;&lt;dates&gt;&lt;year&gt;2017&lt;/year&gt;&lt;/dates&gt;&lt;urls&gt;&lt;/urls&gt;&lt;/record&gt;&lt;/Cite&gt;&lt;Cite&gt;&lt;Author&gt;Deepa&lt;/Author&gt;&lt;Year&gt;2011&lt;/Year&gt;&lt;RecNum&gt;8&lt;/RecNum&gt;&lt;record&gt;&lt;rec-number&gt;8&lt;/rec-number&gt;&lt;foreign-keys&gt;&lt;key app="EN" db-id="09ez5eww1tev9jerf95vadxlwxwswsp9pz5t" timestamp="1628760710"&gt;8&lt;/key&gt;&lt;/foreign-keys&gt;&lt;ref-type name="Journal Article"&gt;17&lt;/ref-type&gt;&lt;contributors&gt;&lt;authors&gt;&lt;author&gt;Deepa, B&lt;/author&gt;&lt;author&gt;Abraham, Eldho&lt;/author&gt;&lt;author&gt;Cherian, Bibin Mathew&lt;/author&gt;&lt;author&gt;Bismarck, Alexander&lt;/author&gt;&lt;author&gt;Blaker, Jonny J&lt;/author&gt;&lt;author&gt;Pothan, Laly A&lt;/author&gt;&lt;author&gt;Leao, Alcides Lopes&lt;/author&gt;&lt;author&gt;De Souza, Sivoney Ferreira&lt;/author&gt;&lt;author&gt;Kottaisamy, M %J Bioresource technology&lt;/author&gt;&lt;/authors&gt;&lt;/contributors&gt;&lt;titles&gt;&lt;title&gt;Structure, morphology and thermal characteristics of banana nano fibers obtained by steam explosion&lt;/title&gt;&lt;/titles&gt;&lt;pages&gt;1988-1997&lt;/pages&gt;&lt;volume&gt;102&lt;/volume&gt;&lt;number&gt;2&lt;/number&gt;&lt;dates&gt;&lt;year&gt;2011&lt;/year&gt;&lt;/dates&gt;&lt;isbn&gt;0960-8524&lt;/isbn&gt;&lt;urls&gt;&lt;/urls&gt;&lt;/record&gt;&lt;/Cite&gt;&lt;/EndNote&gt;</w:instrText>
      </w:r>
      <w:r w:rsidR="006A5B5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6" w:tooltip="Almetwally, 2017 #7" w:history="1">
        <w:r w:rsidR="00E22E4E" w:rsidRPr="007F66C4">
          <w:rPr>
            <w:rStyle w:val="Hyperlink"/>
            <w:rFonts w:ascii="Times New Roman" w:eastAsia="Times New Roman" w:hAnsi="Times New Roman" w:cs="Times New Roman"/>
            <w:noProof/>
            <w:sz w:val="24"/>
            <w:szCs w:val="24"/>
          </w:rPr>
          <w:t>66</w:t>
        </w:r>
      </w:hyperlink>
      <w:r w:rsidR="00E22E4E">
        <w:rPr>
          <w:rFonts w:ascii="Times New Roman" w:eastAsia="Times New Roman" w:hAnsi="Times New Roman" w:cs="Times New Roman"/>
          <w:noProof/>
          <w:sz w:val="24"/>
          <w:szCs w:val="24"/>
        </w:rPr>
        <w:t xml:space="preserve">, </w:t>
      </w:r>
      <w:hyperlink w:anchor="_ENREF_67" w:tooltip="Deepa, 2011 #8" w:history="1">
        <w:r w:rsidR="00E22E4E" w:rsidRPr="007F66C4">
          <w:rPr>
            <w:rStyle w:val="Hyperlink"/>
            <w:rFonts w:ascii="Times New Roman" w:eastAsia="Times New Roman" w:hAnsi="Times New Roman" w:cs="Times New Roman"/>
            <w:noProof/>
            <w:sz w:val="24"/>
            <w:szCs w:val="24"/>
          </w:rPr>
          <w:t>67</w:t>
        </w:r>
      </w:hyperlink>
      <w:r w:rsidR="00E22E4E">
        <w:rPr>
          <w:rFonts w:ascii="Times New Roman" w:eastAsia="Times New Roman" w:hAnsi="Times New Roman" w:cs="Times New Roman"/>
          <w:noProof/>
          <w:sz w:val="24"/>
          <w:szCs w:val="24"/>
        </w:rPr>
        <w:t>]</w:t>
      </w:r>
      <w:r w:rsidR="006A5B55">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Nano-technology has been termed a “bottom up” technology because of the use of such small scale building units in contrast to Conventional materials engineering at the macro-scale considered as a “top-down” approach. </w:t>
      </w:r>
      <w:r w:rsidR="006A5B55" w:rsidRPr="00E556A0">
        <w:rPr>
          <w:rFonts w:ascii="Times New Roman" w:eastAsia="Times New Roman" w:hAnsi="Times New Roman" w:cs="Times New Roman"/>
          <w:sz w:val="24"/>
          <w:szCs w:val="24"/>
        </w:rPr>
        <w:t>The use of nano-science and nano-technology to control the internal structure of a material at nano-scale is considered to lead to materials with fewer defects and hence of a higher</w:t>
      </w:r>
      <w:r w:rsidR="006A5B55" w:rsidRPr="00E556A0">
        <w:rPr>
          <w:rFonts w:ascii="Times New Roman" w:eastAsia="Times New Roman" w:hAnsi="Times New Roman" w:cs="Times New Roman"/>
          <w:spacing w:val="-1"/>
          <w:sz w:val="24"/>
          <w:szCs w:val="24"/>
        </w:rPr>
        <w:t xml:space="preserve"> </w:t>
      </w:r>
      <w:r w:rsidR="006A5B55" w:rsidRPr="00E556A0">
        <w:rPr>
          <w:rFonts w:ascii="Times New Roman" w:eastAsia="Times New Roman" w:hAnsi="Times New Roman" w:cs="Times New Roman"/>
          <w:sz w:val="24"/>
          <w:szCs w:val="24"/>
        </w:rPr>
        <w:t>quality</w:t>
      </w:r>
      <w:r w:rsidR="006A5B55">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Fujihara&lt;/Author&gt;&lt;Year&gt;2005&lt;/Year&gt;&lt;RecNum&gt;9&lt;/RecNum&gt;&lt;DisplayText&gt;[68]&lt;/DisplayText&gt;&lt;record&gt;&lt;rec-number&gt;9&lt;/rec-number&gt;&lt;foreign-keys&gt;&lt;key app="EN" db-id="09ez5eww1tev9jerf95vadxlwxwswsp9pz5t" timestamp="1628760753"&gt;9&lt;/key&gt;&lt;/foreign-keys&gt;&lt;ref-type name="Journal Article"&gt;17&lt;/ref-type&gt;&lt;contributors&gt;&lt;authors&gt;&lt;author&gt;Fujihara, Kotaki&lt;/author&gt;&lt;author&gt;Kotaki, M&lt;/author&gt;&lt;author&gt;Ramakrishna, S %J Biomaterials&lt;/author&gt;&lt;/authors&gt;&lt;/contributors&gt;&lt;titles&gt;&lt;title&gt;Guided bone regeneration membrane made of polycaprolactone/calcium carbonate composite nano-fibers&lt;/title&gt;&lt;/titles&gt;&lt;pages&gt;4139-4147&lt;/pages&gt;&lt;volume&gt;26&lt;/volume&gt;&lt;number&gt;19&lt;/number&gt;&lt;dates&gt;&lt;year&gt;2005&lt;/year&gt;&lt;/dates&gt;&lt;isbn&gt;0142-9612&lt;/isbn&gt;&lt;urls&gt;&lt;/urls&gt;&lt;/record&gt;&lt;/Cite&gt;&lt;/EndNote&gt;</w:instrText>
      </w:r>
      <w:r w:rsidR="006A5B55">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8" w:tooltip="Fujihara, 2005 #9" w:history="1">
        <w:r w:rsidR="00E22E4E" w:rsidRPr="007F66C4">
          <w:rPr>
            <w:rStyle w:val="Hyperlink"/>
            <w:rFonts w:ascii="Times New Roman" w:eastAsia="Times New Roman" w:hAnsi="Times New Roman" w:cs="Times New Roman"/>
            <w:noProof/>
            <w:sz w:val="24"/>
            <w:szCs w:val="24"/>
          </w:rPr>
          <w:t>68</w:t>
        </w:r>
      </w:hyperlink>
      <w:r w:rsidR="00E22E4E">
        <w:rPr>
          <w:rFonts w:ascii="Times New Roman" w:eastAsia="Times New Roman" w:hAnsi="Times New Roman" w:cs="Times New Roman"/>
          <w:noProof/>
          <w:sz w:val="24"/>
          <w:szCs w:val="24"/>
        </w:rPr>
        <w:t>]</w:t>
      </w:r>
      <w:r w:rsidR="006A5B55">
        <w:rPr>
          <w:rFonts w:ascii="Times New Roman" w:eastAsia="Times New Roman" w:hAnsi="Times New Roman" w:cs="Times New Roman"/>
          <w:sz w:val="24"/>
          <w:szCs w:val="24"/>
        </w:rPr>
        <w:fldChar w:fldCharType="end"/>
      </w:r>
      <w:r w:rsidR="006A5B55" w:rsidRPr="00E556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1" w:after="0" w:line="240" w:lineRule="auto"/>
        <w:jc w:val="both"/>
        <w:rPr>
          <w:rFonts w:ascii="Times New Roman" w:eastAsia="Times New Roman" w:hAnsi="Times New Roman" w:cs="Times New Roman"/>
          <w:sz w:val="24"/>
          <w:szCs w:val="24"/>
        </w:rPr>
      </w:pPr>
    </w:p>
    <w:p w:rsidR="00134F5F" w:rsidRPr="00E556A0" w:rsidRDefault="00134F5F" w:rsidP="00E556A0">
      <w:pPr>
        <w:widowControl w:val="0"/>
        <w:numPr>
          <w:ilvl w:val="2"/>
          <w:numId w:val="4"/>
        </w:numPr>
        <w:tabs>
          <w:tab w:val="left" w:pos="1541"/>
        </w:tabs>
        <w:autoSpaceDE w:val="0"/>
        <w:autoSpaceDN w:val="0"/>
        <w:spacing w:after="0" w:line="240" w:lineRule="auto"/>
        <w:jc w:val="both"/>
        <w:outlineLvl w:val="2"/>
        <w:rPr>
          <w:rFonts w:ascii="Times New Roman" w:eastAsia="Times New Roman" w:hAnsi="Times New Roman" w:cs="Times New Roman"/>
          <w:b/>
          <w:bCs/>
          <w:color w:val="001F5F"/>
          <w:sz w:val="24"/>
          <w:szCs w:val="24"/>
        </w:rPr>
      </w:pPr>
      <w:bookmarkStart w:id="20" w:name="_Toc79649050"/>
      <w:r w:rsidRPr="00E556A0">
        <w:rPr>
          <w:rFonts w:ascii="Times New Roman" w:eastAsia="Times New Roman" w:hAnsi="Times New Roman" w:cs="Times New Roman"/>
          <w:b/>
          <w:bCs/>
          <w:color w:val="001F5F"/>
          <w:sz w:val="24"/>
          <w:szCs w:val="24"/>
        </w:rPr>
        <w:t>Application of Nano -technologies in the new generation</w:t>
      </w:r>
      <w:r w:rsidRPr="00E556A0">
        <w:rPr>
          <w:rFonts w:ascii="Times New Roman" w:eastAsia="Times New Roman" w:hAnsi="Times New Roman" w:cs="Times New Roman"/>
          <w:b/>
          <w:bCs/>
          <w:color w:val="001F5F"/>
          <w:spacing w:val="-4"/>
          <w:sz w:val="24"/>
          <w:szCs w:val="24"/>
        </w:rPr>
        <w:t xml:space="preserve"> </w:t>
      </w:r>
      <w:r w:rsidRPr="00E556A0">
        <w:rPr>
          <w:rFonts w:ascii="Times New Roman" w:eastAsia="Times New Roman" w:hAnsi="Times New Roman" w:cs="Times New Roman"/>
          <w:b/>
          <w:bCs/>
          <w:color w:val="001F5F"/>
          <w:sz w:val="24"/>
          <w:szCs w:val="24"/>
        </w:rPr>
        <w:t>fibers</w:t>
      </w:r>
      <w:bookmarkEnd w:id="20"/>
    </w:p>
    <w:p w:rsidR="00134F5F" w:rsidRPr="00E556A0" w:rsidRDefault="00134F5F" w:rsidP="00E556A0">
      <w:pPr>
        <w:widowControl w:val="0"/>
        <w:autoSpaceDE w:val="0"/>
        <w:autoSpaceDN w:val="0"/>
        <w:spacing w:before="2" w:after="0" w:line="240" w:lineRule="auto"/>
        <w:jc w:val="both"/>
        <w:rPr>
          <w:rFonts w:ascii="Times New Roman" w:eastAsia="Times New Roman" w:hAnsi="Times New Roman" w:cs="Times New Roman"/>
          <w:b/>
          <w:sz w:val="24"/>
          <w:szCs w:val="24"/>
        </w:rPr>
      </w:pPr>
    </w:p>
    <w:p w:rsidR="00134F5F" w:rsidRPr="00E556A0" w:rsidRDefault="00134F5F" w:rsidP="00E556A0">
      <w:pPr>
        <w:widowControl w:val="0"/>
        <w:autoSpaceDE w:val="0"/>
        <w:autoSpaceDN w:val="0"/>
        <w:spacing w:after="0" w:line="240" w:lineRule="auto"/>
        <w:ind w:left="100"/>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The application of Nano materials in fibers </w:t>
      </w:r>
      <w:r w:rsidR="006A5B55">
        <w:rPr>
          <w:rFonts w:ascii="Times New Roman" w:eastAsia="Times New Roman" w:hAnsi="Times New Roman" w:cs="Times New Roman"/>
          <w:sz w:val="24"/>
          <w:szCs w:val="24"/>
        </w:rPr>
        <w:t>has been</w:t>
      </w:r>
      <w:r w:rsidRPr="00E556A0">
        <w:rPr>
          <w:rFonts w:ascii="Times New Roman" w:eastAsia="Times New Roman" w:hAnsi="Times New Roman" w:cs="Times New Roman"/>
          <w:sz w:val="24"/>
          <w:szCs w:val="24"/>
        </w:rPr>
        <w:t xml:space="preserve"> in three approaches</w:t>
      </w:r>
    </w:p>
    <w:p w:rsidR="00134F5F" w:rsidRPr="00E556A0" w:rsidRDefault="00134F5F" w:rsidP="00E556A0">
      <w:pPr>
        <w:widowControl w:val="0"/>
        <w:autoSpaceDE w:val="0"/>
        <w:autoSpaceDN w:val="0"/>
        <w:spacing w:before="5" w:after="0" w:line="240" w:lineRule="auto"/>
        <w:jc w:val="both"/>
        <w:rPr>
          <w:rFonts w:ascii="Times New Roman" w:eastAsia="Times New Roman" w:hAnsi="Times New Roman" w:cs="Times New Roman"/>
          <w:sz w:val="24"/>
          <w:szCs w:val="24"/>
        </w:rPr>
      </w:pPr>
    </w:p>
    <w:p w:rsidR="00134F5F" w:rsidRPr="00E556A0" w:rsidRDefault="006A5B55" w:rsidP="00E556A0">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 1</w:t>
      </w:r>
      <w:r w:rsidRPr="00E556A0">
        <w:rPr>
          <w:rFonts w:ascii="Times New Roman" w:eastAsia="Times New Roman" w:hAnsi="Times New Roman" w:cs="Times New Roman"/>
          <w:sz w:val="24"/>
          <w:szCs w:val="24"/>
          <w:vertAlign w:val="superscript"/>
        </w:rPr>
        <w:t>st</w:t>
      </w:r>
      <w:r w:rsidRPr="00E556A0">
        <w:rPr>
          <w:rFonts w:ascii="Times New Roman" w:eastAsia="Times New Roman" w:hAnsi="Times New Roman" w:cs="Times New Roman"/>
          <w:sz w:val="24"/>
          <w:szCs w:val="24"/>
        </w:rPr>
        <w:t xml:space="preserve"> one has been for nano-materials that are nano-scale in one dimension, application of very thin surface coating (2nm-100nm) to textile materials whereas the 2</w:t>
      </w:r>
      <w:r w:rsidRPr="00E556A0">
        <w:rPr>
          <w:rFonts w:ascii="Times New Roman" w:eastAsia="Times New Roman" w:hAnsi="Times New Roman" w:cs="Times New Roman"/>
          <w:sz w:val="24"/>
          <w:szCs w:val="24"/>
          <w:vertAlign w:val="superscript"/>
        </w:rPr>
        <w:t>nd</w:t>
      </w:r>
      <w:r w:rsidRPr="00E556A0">
        <w:rPr>
          <w:rFonts w:ascii="Times New Roman" w:eastAsia="Times New Roman" w:hAnsi="Times New Roman" w:cs="Times New Roman"/>
          <w:sz w:val="24"/>
          <w:szCs w:val="24"/>
        </w:rPr>
        <w:t xml:space="preserve"> approach has been for nano-fibers and nanotubes essentially nano-scale in two dimensions and their utilization in many forms of composite materials offers opportunities for improving the mechanical properties, altering electrical, optical or biological characteristics</w:t>
      </w:r>
      <w:r w:rsidR="00D967A0">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ivero&lt;/Author&gt;&lt;Year&gt;2015&lt;/Year&gt;&lt;RecNum&gt;1&lt;/RecNum&gt;&lt;DisplayText&gt;[69]&lt;/DisplayText&gt;&lt;record&gt;&lt;rec-number&gt;1&lt;/rec-number&gt;&lt;foreign-keys&gt;&lt;key app="EN" db-id="wasw0f2emx0t91eedtnprvr5pv2tds2sfpes" timestamp="1628760962"&gt;1&lt;/key&gt;&lt;/foreign-keys&gt;&lt;ref-type name="Journal Article"&gt;17&lt;/ref-type&gt;&lt;contributors&gt;&lt;authors&gt;&lt;author&gt;Rivero, Pedro J&lt;/author&gt;&lt;author&gt;Urrutia, Aitor&lt;/author&gt;&lt;author&gt;Goicoechea, Javier&lt;/author&gt;&lt;author&gt;Arregui, Francisco J %J Nanoscale research letters&lt;/author&gt;&lt;/authors&gt;&lt;/contributors&gt;&lt;titles&gt;&lt;title&gt;Nanomaterials for functional textiles and fibers&lt;/title&gt;&lt;/titles&gt;&lt;pages&gt;1-22&lt;/pages&gt;&lt;volume&gt;10&lt;/volume&gt;&lt;number&gt;1&lt;/number&gt;&lt;dates&gt;&lt;year&gt;2015&lt;/year&gt;&lt;/dates&gt;&lt;isbn&gt;1556-276X&lt;/isbn&gt;&lt;urls&gt;&lt;/urls&gt;&lt;/record&gt;&lt;/Cite&gt;&lt;/EndNote&gt;</w:instrText>
      </w:r>
      <w:r w:rsidR="00D967A0">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69" w:tooltip="Rivero, 2015 #1" w:history="1">
        <w:r w:rsidR="00E22E4E" w:rsidRPr="007F66C4">
          <w:rPr>
            <w:rStyle w:val="Hyperlink"/>
            <w:rFonts w:ascii="Times New Roman" w:eastAsia="Times New Roman" w:hAnsi="Times New Roman" w:cs="Times New Roman"/>
            <w:noProof/>
            <w:sz w:val="24"/>
            <w:szCs w:val="24"/>
          </w:rPr>
          <w:t>69</w:t>
        </w:r>
      </w:hyperlink>
      <w:r w:rsidR="00E22E4E">
        <w:rPr>
          <w:rFonts w:ascii="Times New Roman" w:eastAsia="Times New Roman" w:hAnsi="Times New Roman" w:cs="Times New Roman"/>
          <w:noProof/>
          <w:sz w:val="24"/>
          <w:szCs w:val="24"/>
        </w:rPr>
        <w:t>]</w:t>
      </w:r>
      <w:r w:rsidR="00D967A0">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r w:rsidR="00134F5F" w:rsidRPr="00E556A0">
        <w:rPr>
          <w:rFonts w:ascii="Times New Roman" w:eastAsia="Times New Roman" w:hAnsi="Times New Roman" w:cs="Times New Roman"/>
          <w:sz w:val="24"/>
          <w:szCs w:val="24"/>
        </w:rPr>
        <w:t xml:space="preserve"> The last approach would be involved in the use of Nano-particles (Nano-scale in three dimensions) for incorporation in fibers, coating, films to provide a myriad of possibilities such as imparting antimicrobial, flame retardant and chemical softening effects to textiles and clothing</w:t>
      </w:r>
      <w:r w:rsidR="00D967A0">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Jayathilaka&lt;/Author&gt;&lt;Year&gt;2019&lt;/Year&gt;&lt;RecNum&gt;2&lt;/RecNum&gt;&lt;DisplayText&gt;[70]&lt;/DisplayText&gt;&lt;record&gt;&lt;rec-number&gt;2&lt;/rec-number&gt;&lt;foreign-keys&gt;&lt;key app="EN" db-id="wasw0f2emx0t91eedtnprvr5pv2tds2sfpes" timestamp="1628761020"&gt;2&lt;/key&gt;&lt;/foreign-keys&gt;&lt;ref-type name="Journal Article"&gt;17&lt;/ref-type&gt;&lt;contributors&gt;&lt;authors&gt;&lt;author&gt;Jayathilaka, Wanasinghe Arachchige Dumith Madushanka&lt;/author&gt;&lt;author&gt;Qi, Kun&lt;/author&gt;&lt;author&gt;Qin, Yanli&lt;/author&gt;&lt;author&gt;Chinnappan, Amutha&lt;/author&gt;&lt;author&gt;Serrano‐García, William&lt;/author&gt;&lt;author&gt;Baskar, Chinnappan&lt;/author&gt;&lt;author&gt;Wang, Hongbo&lt;/author&gt;&lt;author&gt;He, Jianxin&lt;/author&gt;&lt;author&gt;Cui, Shizhong&lt;/author&gt;&lt;author&gt;Thomas, Sylvia W %J Advanced Materials&lt;/author&gt;&lt;/authors&gt;&lt;/contributors&gt;&lt;titles&gt;&lt;title&gt;Significance of nanomaterials in wearables: a review on wearable actuators and sensors&lt;/title&gt;&lt;/titles&gt;&lt;pages&gt;1805921&lt;/pages&gt;&lt;volume&gt;31&lt;/volume&gt;&lt;number&gt;7&lt;/number&gt;&lt;dates&gt;&lt;year&gt;2019&lt;/year&gt;&lt;/dates&gt;&lt;isbn&gt;0935-9648&lt;/isbn&gt;&lt;urls&gt;&lt;/urls&gt;&lt;/record&gt;&lt;/Cite&gt;&lt;/EndNote&gt;</w:instrText>
      </w:r>
      <w:r w:rsidR="00D967A0">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0" w:tooltip="Jayathilaka, 2019 #2" w:history="1">
        <w:r w:rsidR="00E22E4E" w:rsidRPr="007F66C4">
          <w:rPr>
            <w:rStyle w:val="Hyperlink"/>
            <w:rFonts w:ascii="Times New Roman" w:eastAsia="Times New Roman" w:hAnsi="Times New Roman" w:cs="Times New Roman"/>
            <w:noProof/>
            <w:sz w:val="24"/>
            <w:szCs w:val="24"/>
          </w:rPr>
          <w:t>70</w:t>
        </w:r>
      </w:hyperlink>
      <w:r w:rsidR="00E22E4E">
        <w:rPr>
          <w:rFonts w:ascii="Times New Roman" w:eastAsia="Times New Roman" w:hAnsi="Times New Roman" w:cs="Times New Roman"/>
          <w:noProof/>
          <w:sz w:val="24"/>
          <w:szCs w:val="24"/>
        </w:rPr>
        <w:t>]</w:t>
      </w:r>
      <w:r w:rsidR="00D967A0">
        <w:rPr>
          <w:rFonts w:ascii="Times New Roman" w:eastAsia="Times New Roman" w:hAnsi="Times New Roman" w:cs="Times New Roman"/>
          <w:sz w:val="24"/>
          <w:szCs w:val="24"/>
        </w:rPr>
        <w:fldChar w:fldCharType="end"/>
      </w:r>
      <w:r w:rsidR="00D967A0">
        <w:rPr>
          <w:rFonts w:ascii="Times New Roman" w:eastAsia="Times New Roman" w:hAnsi="Times New Roman" w:cs="Times New Roman"/>
          <w:sz w:val="24"/>
          <w:szCs w:val="24"/>
        </w:rPr>
        <w:t>.</w:t>
      </w:r>
    </w:p>
    <w:p w:rsidR="00134F5F" w:rsidRPr="00E556A0" w:rsidRDefault="00134F5F" w:rsidP="00E556A0">
      <w:pPr>
        <w:widowControl w:val="0"/>
        <w:autoSpaceDE w:val="0"/>
        <w:autoSpaceDN w:val="0"/>
        <w:spacing w:before="200" w:after="0" w:line="360" w:lineRule="auto"/>
        <w:ind w:left="100" w:right="1157"/>
        <w:jc w:val="both"/>
        <w:rPr>
          <w:rFonts w:ascii="Times New Roman" w:eastAsia="Times New Roman" w:hAnsi="Times New Roman" w:cs="Times New Roman"/>
          <w:sz w:val="24"/>
          <w:szCs w:val="24"/>
        </w:rPr>
      </w:pPr>
      <w:r w:rsidRPr="00D967A0">
        <w:rPr>
          <w:rFonts w:ascii="Times New Roman" w:eastAsia="Times New Roman" w:hAnsi="Times New Roman" w:cs="Times New Roman"/>
          <w:sz w:val="24"/>
          <w:szCs w:val="24"/>
        </w:rPr>
        <w:t>Nano fibers</w:t>
      </w:r>
      <w:r w:rsidRPr="00E556A0">
        <w:rPr>
          <w:rFonts w:ascii="Times New Roman" w:eastAsia="Times New Roman" w:hAnsi="Times New Roman" w:cs="Times New Roman"/>
          <w:b/>
          <w:sz w:val="24"/>
          <w:szCs w:val="24"/>
        </w:rPr>
        <w:t xml:space="preserve"> </w:t>
      </w:r>
      <w:r w:rsidRPr="00E556A0">
        <w:rPr>
          <w:rFonts w:ascii="Times New Roman" w:eastAsia="Times New Roman" w:hAnsi="Times New Roman" w:cs="Times New Roman"/>
          <w:sz w:val="24"/>
          <w:szCs w:val="24"/>
        </w:rPr>
        <w:t xml:space="preserve">are defined as fibers with diameters less than 100 nanometers. In the textile industry, this definition has been often extended to include fibers as large as 1000 nm diameter. Nano fibers range in diameter of 2-600 nanometers and are very difficult to see with the naked eye so they are studied using magnification and many researches have been done on spider dragline silks. The strength of a spider dragline is much stronger than a steel </w:t>
      </w:r>
      <w:r w:rsidRPr="00E556A0">
        <w:rPr>
          <w:rFonts w:ascii="Times New Roman" w:eastAsia="Times New Roman" w:hAnsi="Times New Roman" w:cs="Times New Roman"/>
          <w:sz w:val="24"/>
          <w:szCs w:val="24"/>
        </w:rPr>
        <w:lastRenderedPageBreak/>
        <w:t>fiber of equivalent size</w:t>
      </w:r>
      <w:r w:rsidR="00D967A0">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Grimsdale&lt;/Author&gt;&lt;Year&gt;2005&lt;/Year&gt;&lt;RecNum&gt;3&lt;/RecNum&gt;&lt;DisplayText&gt;[71]&lt;/DisplayText&gt;&lt;record&gt;&lt;rec-number&gt;3&lt;/rec-number&gt;&lt;foreign-keys&gt;&lt;key app="EN" db-id="wasw0f2emx0t91eedtnprvr5pv2tds2sfpes" timestamp="1628761066"&gt;3&lt;/key&gt;&lt;/foreign-keys&gt;&lt;ref-type name="Journal Article"&gt;17&lt;/ref-type&gt;&lt;contributors&gt;&lt;authors&gt;&lt;author&gt;Grimsdale, Andrew C&lt;/author&gt;&lt;author&gt;Müllen, Klaus %J Angewandte Chemie International Edition&lt;/author&gt;&lt;/authors&gt;&lt;/contributors&gt;&lt;titles&gt;&lt;title&gt;The chemistry of organic nanomaterials&lt;/title&gt;&lt;/titles&gt;&lt;pages&gt;5592-5629&lt;/pages&gt;&lt;volume&gt;44&lt;/volume&gt;&lt;number&gt;35&lt;/number&gt;&lt;dates&gt;&lt;year&gt;2005&lt;/year&gt;&lt;/dates&gt;&lt;isbn&gt;1433-7851&lt;/isbn&gt;&lt;urls&gt;&lt;/urls&gt;&lt;/record&gt;&lt;/Cite&gt;&lt;/EndNote&gt;</w:instrText>
      </w:r>
      <w:r w:rsidR="00D967A0">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1" w:tooltip="Grimsdale, 2005 #3" w:history="1">
        <w:r w:rsidR="00E22E4E" w:rsidRPr="007F66C4">
          <w:rPr>
            <w:rStyle w:val="Hyperlink"/>
            <w:rFonts w:ascii="Times New Roman" w:eastAsia="Times New Roman" w:hAnsi="Times New Roman" w:cs="Times New Roman"/>
            <w:noProof/>
            <w:sz w:val="24"/>
            <w:szCs w:val="24"/>
          </w:rPr>
          <w:t>71</w:t>
        </w:r>
      </w:hyperlink>
      <w:r w:rsidR="00E22E4E">
        <w:rPr>
          <w:rFonts w:ascii="Times New Roman" w:eastAsia="Times New Roman" w:hAnsi="Times New Roman" w:cs="Times New Roman"/>
          <w:noProof/>
          <w:sz w:val="24"/>
          <w:szCs w:val="24"/>
        </w:rPr>
        <w:t>]</w:t>
      </w:r>
      <w:r w:rsidR="00D967A0">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A845C9">
      <w:pPr>
        <w:widowControl w:val="0"/>
        <w:numPr>
          <w:ilvl w:val="2"/>
          <w:numId w:val="4"/>
        </w:numPr>
        <w:tabs>
          <w:tab w:val="left" w:pos="1541"/>
        </w:tabs>
        <w:autoSpaceDE w:val="0"/>
        <w:autoSpaceDN w:val="0"/>
        <w:spacing w:before="78" w:after="0" w:line="360" w:lineRule="auto"/>
        <w:outlineLvl w:val="2"/>
        <w:rPr>
          <w:rFonts w:ascii="Times New Roman" w:eastAsia="Times New Roman" w:hAnsi="Times New Roman" w:cs="Times New Roman"/>
          <w:b/>
          <w:bCs/>
          <w:color w:val="001F5F"/>
          <w:sz w:val="24"/>
          <w:szCs w:val="24"/>
        </w:rPr>
      </w:pPr>
      <w:bookmarkStart w:id="21" w:name="_Toc79649053"/>
      <w:r w:rsidRPr="00E556A0">
        <w:rPr>
          <w:rFonts w:ascii="Times New Roman" w:eastAsia="Times New Roman" w:hAnsi="Times New Roman" w:cs="Times New Roman"/>
          <w:b/>
          <w:bCs/>
          <w:color w:val="001F5F"/>
          <w:sz w:val="24"/>
          <w:szCs w:val="24"/>
        </w:rPr>
        <w:t>Advance application areas of Nano- based</w:t>
      </w:r>
      <w:r w:rsidRPr="00E556A0">
        <w:rPr>
          <w:rFonts w:ascii="Times New Roman" w:eastAsia="Times New Roman" w:hAnsi="Times New Roman" w:cs="Times New Roman"/>
          <w:b/>
          <w:bCs/>
          <w:color w:val="001F5F"/>
          <w:spacing w:val="-5"/>
          <w:sz w:val="24"/>
          <w:szCs w:val="24"/>
        </w:rPr>
        <w:t xml:space="preserve"> </w:t>
      </w:r>
      <w:r w:rsidRPr="00E556A0">
        <w:rPr>
          <w:rFonts w:ascii="Times New Roman" w:eastAsia="Times New Roman" w:hAnsi="Times New Roman" w:cs="Times New Roman"/>
          <w:b/>
          <w:bCs/>
          <w:color w:val="001F5F"/>
          <w:sz w:val="24"/>
          <w:szCs w:val="24"/>
        </w:rPr>
        <w:t>fibers</w:t>
      </w:r>
      <w:bookmarkEnd w:id="21"/>
    </w:p>
    <w:p w:rsidR="00134F5F" w:rsidRPr="00B079B1" w:rsidRDefault="00B079B1" w:rsidP="00A845C9">
      <w:pPr>
        <w:widowControl w:val="0"/>
        <w:autoSpaceDE w:val="0"/>
        <w:autoSpaceDN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arious a</w:t>
      </w:r>
      <w:r w:rsidRPr="00B079B1">
        <w:rPr>
          <w:rFonts w:ascii="Times New Roman" w:eastAsia="Times New Roman" w:hAnsi="Times New Roman" w:cs="Times New Roman"/>
          <w:sz w:val="24"/>
          <w:szCs w:val="24"/>
        </w:rPr>
        <w:t xml:space="preserve">pplications of nanofibers </w:t>
      </w:r>
      <w:r>
        <w:rPr>
          <w:rFonts w:ascii="Times New Roman" w:eastAsia="Times New Roman" w:hAnsi="Times New Roman" w:cs="Times New Roman"/>
          <w:sz w:val="24"/>
          <w:szCs w:val="24"/>
        </w:rPr>
        <w:t>have been found with their</w:t>
      </w:r>
      <w:r w:rsidRPr="00B079B1">
        <w:rPr>
          <w:rFonts w:ascii="Times New Roman" w:eastAsia="Times New Roman" w:hAnsi="Times New Roman" w:cs="Times New Roman"/>
          <w:sz w:val="24"/>
          <w:szCs w:val="24"/>
        </w:rPr>
        <w:t xml:space="preserve"> encouraging </w:t>
      </w:r>
      <w:r>
        <w:rPr>
          <w:rFonts w:ascii="Times New Roman" w:eastAsia="Times New Roman" w:hAnsi="Times New Roman" w:cs="Times New Roman"/>
          <w:sz w:val="24"/>
          <w:szCs w:val="24"/>
        </w:rPr>
        <w:t xml:space="preserve">recent </w:t>
      </w:r>
      <w:r w:rsidRPr="00B079B1">
        <w:rPr>
          <w:rFonts w:ascii="Times New Roman" w:eastAsia="Times New Roman" w:hAnsi="Times New Roman" w:cs="Times New Roman"/>
          <w:sz w:val="24"/>
          <w:szCs w:val="24"/>
        </w:rPr>
        <w:t>researc</w:t>
      </w:r>
      <w:r>
        <w:rPr>
          <w:rFonts w:ascii="Times New Roman" w:eastAsia="Times New Roman" w:hAnsi="Times New Roman" w:cs="Times New Roman"/>
          <w:sz w:val="24"/>
          <w:szCs w:val="24"/>
        </w:rPr>
        <w:t>h</w:t>
      </w:r>
      <w:r w:rsidRPr="00B079B1">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h</w:t>
      </w:r>
      <w:r w:rsidRPr="00B079B1">
        <w:rPr>
          <w:rFonts w:ascii="Times New Roman" w:eastAsia="Times New Roman" w:hAnsi="Times New Roman" w:cs="Times New Roman"/>
          <w:sz w:val="24"/>
          <w:szCs w:val="24"/>
        </w:rPr>
        <w:t>ealthcare</w:t>
      </w:r>
      <w:r>
        <w:rPr>
          <w:rFonts w:ascii="Times New Roman" w:eastAsia="Times New Roman" w:hAnsi="Times New Roman" w:cs="Times New Roman"/>
          <w:sz w:val="24"/>
          <w:szCs w:val="24"/>
        </w:rPr>
        <w:t xml:space="preserve"> for r</w:t>
      </w:r>
      <w:r w:rsidRPr="00B079B1">
        <w:rPr>
          <w:rFonts w:ascii="Times New Roman" w:eastAsia="Times New Roman" w:hAnsi="Times New Roman" w:cs="Times New Roman"/>
          <w:sz w:val="24"/>
          <w:szCs w:val="24"/>
        </w:rPr>
        <w:t>egenerative medicine, wound treatment, drug delivery system</w:t>
      </w:r>
      <w:r>
        <w:rPr>
          <w:rFonts w:ascii="Times New Roman" w:eastAsia="Times New Roman" w:hAnsi="Times New Roman" w:cs="Times New Roman"/>
          <w:sz w:val="24"/>
          <w:szCs w:val="24"/>
        </w:rPr>
        <w:t xml:space="preserve">s. They are also utilized for environmental engineering applications in </w:t>
      </w:r>
      <w:r w:rsidRPr="00B079B1">
        <w:rPr>
          <w:rFonts w:ascii="Times New Roman" w:eastAsia="Times New Roman" w:hAnsi="Times New Roman" w:cs="Times New Roman"/>
          <w:sz w:val="24"/>
          <w:szCs w:val="24"/>
        </w:rPr>
        <w:t>Water filtra</w:t>
      </w:r>
      <w:r>
        <w:rPr>
          <w:rFonts w:ascii="Times New Roman" w:eastAsia="Times New Roman" w:hAnsi="Times New Roman" w:cs="Times New Roman"/>
          <w:sz w:val="24"/>
          <w:szCs w:val="24"/>
        </w:rPr>
        <w:t>tion</w:t>
      </w:r>
      <w:r w:rsidRPr="00B079B1">
        <w:rPr>
          <w:rFonts w:ascii="Times New Roman" w:eastAsia="Times New Roman" w:hAnsi="Times New Roman" w:cs="Times New Roman"/>
          <w:sz w:val="24"/>
          <w:szCs w:val="24"/>
        </w:rPr>
        <w:t>, dust filtra</w:t>
      </w:r>
      <w:r>
        <w:rPr>
          <w:rFonts w:ascii="Times New Roman" w:eastAsia="Times New Roman" w:hAnsi="Times New Roman" w:cs="Times New Roman"/>
          <w:sz w:val="24"/>
          <w:szCs w:val="24"/>
        </w:rPr>
        <w:t>tion</w:t>
      </w:r>
      <w:r w:rsidRPr="00B079B1">
        <w:rPr>
          <w:rFonts w:ascii="Times New Roman" w:eastAsia="Times New Roman" w:hAnsi="Times New Roman" w:cs="Times New Roman"/>
          <w:sz w:val="24"/>
          <w:szCs w:val="24"/>
        </w:rPr>
        <w:t>, face mask</w:t>
      </w:r>
      <w:r>
        <w:rPr>
          <w:rFonts w:ascii="Times New Roman" w:eastAsia="Times New Roman" w:hAnsi="Times New Roman" w:cs="Times New Roman"/>
          <w:sz w:val="24"/>
          <w:szCs w:val="24"/>
        </w:rPr>
        <w:t xml:space="preserve"> manufacturing sectors. Nano fibers have</w:t>
      </w:r>
      <w:r w:rsidR="00A845C9">
        <w:rPr>
          <w:rFonts w:ascii="Times New Roman" w:eastAsia="Times New Roman" w:hAnsi="Times New Roman" w:cs="Times New Roman"/>
          <w:sz w:val="24"/>
          <w:szCs w:val="24"/>
        </w:rPr>
        <w:t xml:space="preserve"> been</w:t>
      </w:r>
      <w:r>
        <w:rPr>
          <w:rFonts w:ascii="Times New Roman" w:eastAsia="Times New Roman" w:hAnsi="Times New Roman" w:cs="Times New Roman"/>
          <w:sz w:val="24"/>
          <w:szCs w:val="24"/>
        </w:rPr>
        <w:t xml:space="preserve"> also </w:t>
      </w:r>
      <w:r w:rsidR="00A845C9">
        <w:rPr>
          <w:rFonts w:ascii="Times New Roman" w:eastAsia="Times New Roman" w:hAnsi="Times New Roman" w:cs="Times New Roman"/>
          <w:sz w:val="24"/>
          <w:szCs w:val="24"/>
        </w:rPr>
        <w:t>utilized for the production of f</w:t>
      </w:r>
      <w:r w:rsidRPr="00B079B1">
        <w:rPr>
          <w:rFonts w:ascii="Times New Roman" w:eastAsia="Times New Roman" w:hAnsi="Times New Roman" w:cs="Times New Roman"/>
          <w:sz w:val="24"/>
          <w:szCs w:val="24"/>
        </w:rPr>
        <w:t>unctional goods</w:t>
      </w:r>
      <w:r w:rsidR="00A845C9">
        <w:rPr>
          <w:rFonts w:ascii="Times New Roman" w:eastAsia="Times New Roman" w:hAnsi="Times New Roman" w:cs="Times New Roman"/>
          <w:sz w:val="24"/>
          <w:szCs w:val="24"/>
        </w:rPr>
        <w:t xml:space="preserve"> like f</w:t>
      </w:r>
      <w:r w:rsidRPr="00B079B1">
        <w:rPr>
          <w:rFonts w:ascii="Times New Roman" w:eastAsia="Times New Roman" w:hAnsi="Times New Roman" w:cs="Times New Roman"/>
          <w:sz w:val="24"/>
          <w:szCs w:val="24"/>
        </w:rPr>
        <w:t>unctional clothes, functional food</w:t>
      </w:r>
      <w:r w:rsidR="00A845C9">
        <w:rPr>
          <w:rFonts w:ascii="Times New Roman" w:eastAsia="Times New Roman" w:hAnsi="Times New Roman" w:cs="Times New Roman"/>
          <w:sz w:val="24"/>
          <w:szCs w:val="24"/>
        </w:rPr>
        <w:t>, and electronic</w:t>
      </w:r>
      <w:r w:rsidRPr="00B079B1">
        <w:rPr>
          <w:rFonts w:ascii="Times New Roman" w:eastAsia="Times New Roman" w:hAnsi="Times New Roman" w:cs="Times New Roman"/>
          <w:sz w:val="24"/>
          <w:szCs w:val="24"/>
        </w:rPr>
        <w:t xml:space="preserve"> materials</w:t>
      </w:r>
      <w:r w:rsidR="00A845C9">
        <w:rPr>
          <w:rFonts w:ascii="Times New Roman" w:eastAsia="Times New Roman" w:hAnsi="Times New Roman" w:cs="Times New Roman"/>
          <w:sz w:val="24"/>
          <w:szCs w:val="24"/>
        </w:rPr>
        <w:t xml:space="preserve"> like b</w:t>
      </w:r>
      <w:r w:rsidRPr="00B079B1">
        <w:rPr>
          <w:rFonts w:ascii="Times New Roman" w:eastAsia="Times New Roman" w:hAnsi="Times New Roman" w:cs="Times New Roman"/>
          <w:sz w:val="24"/>
          <w:szCs w:val="24"/>
        </w:rPr>
        <w:t>attery material</w:t>
      </w:r>
      <w:r w:rsidR="00A845C9">
        <w:rPr>
          <w:rFonts w:ascii="Times New Roman" w:eastAsia="Times New Roman" w:hAnsi="Times New Roman" w:cs="Times New Roman"/>
          <w:sz w:val="24"/>
          <w:szCs w:val="24"/>
        </w:rPr>
        <w:t xml:space="preserve">s, high conductivity materials, </w:t>
      </w:r>
      <w:r w:rsidR="00A845C9" w:rsidRPr="00B079B1">
        <w:rPr>
          <w:rFonts w:ascii="Times New Roman" w:eastAsia="Times New Roman" w:hAnsi="Times New Roman" w:cs="Times New Roman"/>
          <w:sz w:val="24"/>
          <w:szCs w:val="24"/>
        </w:rPr>
        <w:t>and transparent</w:t>
      </w:r>
      <w:r w:rsidRPr="00B079B1">
        <w:rPr>
          <w:rFonts w:ascii="Times New Roman" w:eastAsia="Times New Roman" w:hAnsi="Times New Roman" w:cs="Times New Roman"/>
          <w:sz w:val="24"/>
          <w:szCs w:val="24"/>
        </w:rPr>
        <w:t xml:space="preserve"> conductive film</w:t>
      </w:r>
      <w:r w:rsidR="00A845C9">
        <w:rPr>
          <w:rFonts w:ascii="Times New Roman" w:eastAsia="Times New Roman" w:hAnsi="Times New Roman" w:cs="Times New Roman"/>
          <w:sz w:val="24"/>
          <w:szCs w:val="24"/>
        </w:rPr>
        <w:t>s. In general t</w:t>
      </w:r>
      <w:r w:rsidR="00CD005C" w:rsidRPr="00B079B1">
        <w:rPr>
          <w:rFonts w:ascii="Times New Roman" w:eastAsia="Times New Roman" w:hAnsi="Times New Roman" w:cs="Times New Roman"/>
          <w:sz w:val="24"/>
          <w:szCs w:val="24"/>
        </w:rPr>
        <w:t xml:space="preserve">he applications of nano based fibers has been summarized </w:t>
      </w:r>
      <w:r w:rsidR="00A845C9" w:rsidRPr="00B079B1">
        <w:rPr>
          <w:rFonts w:ascii="Times New Roman" w:eastAsia="Times New Roman" w:hAnsi="Times New Roman" w:cs="Times New Roman"/>
          <w:sz w:val="24"/>
          <w:szCs w:val="24"/>
        </w:rPr>
        <w:t>in</w:t>
      </w:r>
      <w:r w:rsidR="00E22E4E">
        <w:rPr>
          <w:rFonts w:ascii="Times New Roman" w:eastAsia="Times New Roman" w:hAnsi="Times New Roman" w:cs="Times New Roman"/>
          <w:sz w:val="24"/>
          <w:szCs w:val="24"/>
        </w:rPr>
        <w:t xml:space="preserve"> </w:t>
      </w:r>
      <w:r w:rsidR="00E22E4E">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REF  _Ref78980184 \d - \h  \* MERGEFORMAT </w:instrText>
      </w:r>
      <w:r w:rsidR="00E22E4E">
        <w:rPr>
          <w:rFonts w:ascii="Times New Roman" w:eastAsia="Times New Roman" w:hAnsi="Times New Roman" w:cs="Times New Roman"/>
          <w:sz w:val="24"/>
          <w:szCs w:val="24"/>
        </w:rPr>
      </w:r>
      <w:r w:rsidR="00E22E4E">
        <w:rPr>
          <w:rFonts w:ascii="Times New Roman" w:eastAsia="Times New Roman" w:hAnsi="Times New Roman" w:cs="Times New Roman"/>
          <w:sz w:val="24"/>
          <w:szCs w:val="24"/>
        </w:rPr>
        <w:fldChar w:fldCharType="separate"/>
      </w:r>
      <w:r w:rsidR="0010003A" w:rsidRPr="00B079B1">
        <w:rPr>
          <w:b/>
          <w:color w:val="000000" w:themeColor="text1"/>
          <w:sz w:val="24"/>
        </w:rPr>
        <w:t xml:space="preserve">Figure </w:t>
      </w:r>
      <w:r w:rsidR="0010003A" w:rsidRPr="00B079B1">
        <w:rPr>
          <w:b/>
          <w:noProof/>
          <w:color w:val="000000" w:themeColor="text1"/>
          <w:sz w:val="24"/>
        </w:rPr>
        <w:t>2</w:t>
      </w:r>
      <w:r w:rsidR="00E22E4E">
        <w:rPr>
          <w:rFonts w:ascii="Times New Roman" w:eastAsia="Times New Roman" w:hAnsi="Times New Roman" w:cs="Times New Roman"/>
          <w:sz w:val="24"/>
          <w:szCs w:val="24"/>
        </w:rPr>
        <w:fldChar w:fldCharType="end"/>
      </w:r>
      <w:r w:rsidR="0069295F">
        <w:rPr>
          <w:rFonts w:ascii="Times New Roman" w:eastAsia="Times New Roman" w:hAnsi="Times New Roman" w:cs="Times New Roman"/>
          <w:sz w:val="24"/>
          <w:szCs w:val="24"/>
        </w:rPr>
        <w:t xml:space="preserve"> 1</w:t>
      </w:r>
      <w:r w:rsidR="00A845C9">
        <w:rPr>
          <w:rFonts w:ascii="Times New Roman" w:eastAsia="Times New Roman" w:hAnsi="Times New Roman" w:cs="Times New Roman"/>
          <w:sz w:val="24"/>
          <w:szCs w:val="24"/>
        </w:rPr>
        <w:t>.</w:t>
      </w:r>
    </w:p>
    <w:p w:rsidR="00134F5F" w:rsidRPr="00E556A0" w:rsidRDefault="00134F5F" w:rsidP="00134F5F">
      <w:pPr>
        <w:widowControl w:val="0"/>
        <w:numPr>
          <w:ilvl w:val="0"/>
          <w:numId w:val="4"/>
        </w:numPr>
        <w:tabs>
          <w:tab w:val="left" w:pos="821"/>
        </w:tabs>
        <w:autoSpaceDE w:val="0"/>
        <w:autoSpaceDN w:val="0"/>
        <w:spacing w:before="87" w:after="0" w:line="240" w:lineRule="auto"/>
        <w:rPr>
          <w:rFonts w:ascii="Times New Roman" w:eastAsia="Carlito" w:hAnsi="Times New Roman" w:cs="Times New Roman"/>
          <w:b/>
          <w:sz w:val="24"/>
          <w:szCs w:val="24"/>
        </w:rPr>
      </w:pPr>
      <w:r w:rsidRPr="00E556A0">
        <w:rPr>
          <w:rFonts w:ascii="Times New Roman" w:eastAsia="Carlito" w:hAnsi="Times New Roman" w:cs="Times New Roman"/>
          <w:b/>
          <w:color w:val="001F5F"/>
          <w:sz w:val="24"/>
          <w:szCs w:val="24"/>
        </w:rPr>
        <w:t>Advanced production systems of the new generation</w:t>
      </w:r>
      <w:r w:rsidRPr="00E556A0">
        <w:rPr>
          <w:rFonts w:ascii="Times New Roman" w:eastAsia="Carlito" w:hAnsi="Times New Roman" w:cs="Times New Roman"/>
          <w:b/>
          <w:color w:val="001F5F"/>
          <w:spacing w:val="-4"/>
          <w:sz w:val="24"/>
          <w:szCs w:val="24"/>
        </w:rPr>
        <w:t xml:space="preserve"> </w:t>
      </w:r>
      <w:r w:rsidRPr="00E556A0">
        <w:rPr>
          <w:rFonts w:ascii="Times New Roman" w:eastAsia="Carlito" w:hAnsi="Times New Roman" w:cs="Times New Roman"/>
          <w:b/>
          <w:color w:val="001F5F"/>
          <w:sz w:val="24"/>
          <w:szCs w:val="24"/>
        </w:rPr>
        <w:t>fibers</w:t>
      </w:r>
    </w:p>
    <w:p w:rsidR="00134F5F" w:rsidRPr="00E556A0" w:rsidRDefault="00134F5F" w:rsidP="00134F5F">
      <w:pPr>
        <w:widowControl w:val="0"/>
        <w:autoSpaceDE w:val="0"/>
        <w:autoSpaceDN w:val="0"/>
        <w:spacing w:before="3" w:after="0" w:line="240" w:lineRule="auto"/>
        <w:rPr>
          <w:rFonts w:ascii="Times New Roman" w:eastAsia="Times New Roman" w:hAnsi="Times New Roman" w:cs="Times New Roman"/>
          <w:b/>
          <w:sz w:val="24"/>
          <w:szCs w:val="24"/>
        </w:rPr>
      </w:pPr>
    </w:p>
    <w:p w:rsidR="00134F5F" w:rsidRPr="00E556A0" w:rsidRDefault="008F09C5" w:rsidP="00134F5F">
      <w:pPr>
        <w:widowControl w:val="0"/>
        <w:autoSpaceDE w:val="0"/>
        <w:autoSpaceDN w:val="0"/>
        <w:spacing w:after="0" w:line="360" w:lineRule="auto"/>
        <w:ind w:left="100" w:right="1156" w:firstLine="60"/>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Most prominent manufacturing techniques </w:t>
      </w:r>
      <w:r>
        <w:rPr>
          <w:rFonts w:ascii="Times New Roman" w:eastAsia="Times New Roman" w:hAnsi="Times New Roman" w:cs="Times New Roman"/>
          <w:sz w:val="24"/>
          <w:szCs w:val="24"/>
        </w:rPr>
        <w:t>have been</w:t>
      </w:r>
      <w:r w:rsidRPr="00E556A0">
        <w:rPr>
          <w:rFonts w:ascii="Times New Roman" w:eastAsia="Times New Roman" w:hAnsi="Times New Roman" w:cs="Times New Roman"/>
          <w:sz w:val="24"/>
          <w:szCs w:val="24"/>
        </w:rPr>
        <w:t xml:space="preserve"> revolve</w:t>
      </w:r>
      <w:r>
        <w:rPr>
          <w:rFonts w:ascii="Times New Roman" w:eastAsia="Times New Roman" w:hAnsi="Times New Roman" w:cs="Times New Roman"/>
          <w:sz w:val="24"/>
          <w:szCs w:val="24"/>
        </w:rPr>
        <w:t>d</w:t>
      </w:r>
      <w:r w:rsidRPr="00E556A0">
        <w:rPr>
          <w:rFonts w:ascii="Times New Roman" w:eastAsia="Times New Roman" w:hAnsi="Times New Roman" w:cs="Times New Roman"/>
          <w:sz w:val="24"/>
          <w:szCs w:val="24"/>
        </w:rPr>
        <w:t xml:space="preserve"> in advanced polymerization techniques</w:t>
      </w:r>
      <w:r>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Hongu&lt;/Author&gt;&lt;Year&gt;1997&lt;/Year&gt;&lt;RecNum&gt;4&lt;/RecNum&gt;&lt;DisplayText&gt;[72]&lt;/DisplayText&gt;&lt;record&gt;&lt;rec-number&gt;4&lt;/rec-number&gt;&lt;foreign-keys&gt;&lt;key app="EN" db-id="wasw0f2emx0t91eedtnprvr5pv2tds2sfpes" timestamp="1628761212"&gt;4&lt;/key&gt;&lt;/foreign-keys&gt;&lt;ref-type name="Book"&gt;6&lt;/ref-type&gt;&lt;contributors&gt;&lt;authors&gt;&lt;author&gt;Hongu, Tatsuya&lt;/author&gt;&lt;/authors&gt;&lt;/contributors&gt;&lt;titles&gt;&lt;title&gt;New fibers&lt;/title&gt;&lt;/titles&gt;&lt;volume&gt;7&lt;/volume&gt;&lt;dates&gt;&lt;year&gt;1997&lt;/year&gt;&lt;/dates&gt;&lt;publisher&gt;CRC Press&lt;/publisher&gt;&lt;isbn&gt;185573334X&lt;/isbn&gt;&lt;urls&gt;&lt;/urls&gt;&lt;/record&gt;&lt;/Cite&gt;&lt;/EndNote&gt;</w:instrText>
      </w:r>
      <w:r>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2" w:tooltip="Hongu, 1997 #4" w:history="1">
        <w:r w:rsidR="00E22E4E" w:rsidRPr="007F66C4">
          <w:rPr>
            <w:rStyle w:val="Hyperlink"/>
            <w:rFonts w:ascii="Times New Roman" w:eastAsia="Times New Roman" w:hAnsi="Times New Roman" w:cs="Times New Roman"/>
            <w:noProof/>
            <w:sz w:val="24"/>
            <w:szCs w:val="24"/>
          </w:rPr>
          <w:t>72</w:t>
        </w:r>
      </w:hyperlink>
      <w:r w:rsidR="00E22E4E">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z w:val="24"/>
          <w:szCs w:val="24"/>
        </w:rPr>
        <w:t>like interfacial polymerization</w:t>
      </w:r>
      <w:r w:rsidR="00FA429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Raaijmakers&lt;/Author&gt;&lt;Year&gt;2016&lt;/Year&gt;&lt;RecNum&gt;5&lt;/RecNum&gt;&lt;DisplayText&gt;[73]&lt;/DisplayText&gt;&lt;record&gt;&lt;rec-number&gt;5&lt;/rec-number&gt;&lt;foreign-keys&gt;&lt;key app="EN" db-id="wasw0f2emx0t91eedtnprvr5pv2tds2sfpes" timestamp="1628761309"&gt;5&lt;/key&gt;&lt;/foreign-keys&gt;&lt;ref-type name="Journal Article"&gt;17&lt;/ref-type&gt;&lt;contributors&gt;&lt;authors&gt;&lt;author&gt;Raaijmakers, Michiel JT&lt;/author&gt;&lt;author&gt;Benes, Nieck E %J Progress in polymer science&lt;/author&gt;&lt;/authors&gt;&lt;/contributors&gt;&lt;titles&gt;&lt;title&gt;Current trends in interfacial polymerization chemistry&lt;/title&gt;&lt;/titles&gt;&lt;pages&gt;86-142&lt;/pages&gt;&lt;volume&gt;63&lt;/volume&gt;&lt;dates&gt;&lt;year&gt;2016&lt;/year&gt;&lt;/dates&gt;&lt;isbn&gt;0079-6700&lt;/isbn&gt;&lt;urls&gt;&lt;/urls&gt;&lt;/record&gt;&lt;/Cite&gt;&lt;/EndNote&gt;</w:instrText>
      </w:r>
      <w:r w:rsidR="00FA429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3" w:tooltip="Raaijmakers, 2016 #5" w:history="1">
        <w:r w:rsidR="00E22E4E" w:rsidRPr="007F66C4">
          <w:rPr>
            <w:rStyle w:val="Hyperlink"/>
            <w:rFonts w:ascii="Times New Roman" w:eastAsia="Times New Roman" w:hAnsi="Times New Roman" w:cs="Times New Roman"/>
            <w:noProof/>
            <w:sz w:val="24"/>
            <w:szCs w:val="24"/>
          </w:rPr>
          <w:t>73</w:t>
        </w:r>
      </w:hyperlink>
      <w:r w:rsidR="00E22E4E">
        <w:rPr>
          <w:rFonts w:ascii="Times New Roman" w:eastAsia="Times New Roman" w:hAnsi="Times New Roman" w:cs="Times New Roman"/>
          <w:noProof/>
          <w:sz w:val="24"/>
          <w:szCs w:val="24"/>
        </w:rPr>
        <w:t>]</w:t>
      </w:r>
      <w:r w:rsidR="00FA429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followed by melt processing</w:t>
      </w:r>
      <w:r w:rsidR="00FA429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Alig&lt;/Author&gt;&lt;Year&gt;2010&lt;/Year&gt;&lt;RecNum&gt;6&lt;/RecNum&gt;&lt;DisplayText&gt;[74]&lt;/DisplayText&gt;&lt;record&gt;&lt;rec-number&gt;6&lt;/rec-number&gt;&lt;foreign-keys&gt;&lt;key app="EN" db-id="wasw0f2emx0t91eedtnprvr5pv2tds2sfpes" timestamp="1628761365"&gt;6&lt;/key&gt;&lt;/foreign-keys&gt;&lt;ref-type name="Journal Article"&gt;17&lt;/ref-type&gt;&lt;contributors&gt;&lt;authors&gt;&lt;author&gt;Alig, Ingo&lt;/author&gt;&lt;author&gt;Steinhoff, Bernd&lt;/author&gt;&lt;author&gt;Lellinger, Dirk %J Measurement Science&lt;/author&gt;&lt;author&gt;Technology&lt;/author&gt;&lt;/authors&gt;&lt;/contributors&gt;&lt;titles&gt;&lt;title&gt;Monitoring of polymer melt processing&lt;/title&gt;&lt;/titles&gt;&lt;pages&gt;062001&lt;/pages&gt;&lt;volume&gt;21&lt;/volume&gt;&lt;number&gt;6&lt;/number&gt;&lt;dates&gt;&lt;year&gt;2010&lt;/year&gt;&lt;/dates&gt;&lt;isbn&gt;0957-0233&lt;/isbn&gt;&lt;urls&gt;&lt;/urls&gt;&lt;/record&gt;&lt;/Cite&gt;&lt;/EndNote&gt;</w:instrText>
      </w:r>
      <w:r w:rsidR="00FA429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4" w:tooltip="Alig, 2010 #6" w:history="1">
        <w:r w:rsidR="00E22E4E" w:rsidRPr="007F66C4">
          <w:rPr>
            <w:rStyle w:val="Hyperlink"/>
            <w:rFonts w:ascii="Times New Roman" w:eastAsia="Times New Roman" w:hAnsi="Times New Roman" w:cs="Times New Roman"/>
            <w:noProof/>
            <w:sz w:val="24"/>
            <w:szCs w:val="24"/>
          </w:rPr>
          <w:t>74</w:t>
        </w:r>
      </w:hyperlink>
      <w:r w:rsidR="00E22E4E">
        <w:rPr>
          <w:rFonts w:ascii="Times New Roman" w:eastAsia="Times New Roman" w:hAnsi="Times New Roman" w:cs="Times New Roman"/>
          <w:noProof/>
          <w:sz w:val="24"/>
          <w:szCs w:val="24"/>
        </w:rPr>
        <w:t>]</w:t>
      </w:r>
      <w:r w:rsidR="00FA429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electro spinning</w:t>
      </w:r>
      <w:r w:rsidR="00FA429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Wan&lt;/Author&gt;&lt;Year&gt;2004&lt;/Year&gt;&lt;RecNum&gt;7&lt;/RecNum&gt;&lt;DisplayText&gt;[75]&lt;/DisplayText&gt;&lt;record&gt;&lt;rec-number&gt;7&lt;/rec-number&gt;&lt;foreign-keys&gt;&lt;key app="EN" db-id="wasw0f2emx0t91eedtnprvr5pv2tds2sfpes" timestamp="1628761426"&gt;7&lt;/key&gt;&lt;/foreign-keys&gt;&lt;ref-type name="Journal Article"&gt;17&lt;/ref-type&gt;&lt;contributors&gt;&lt;authors&gt;&lt;author&gt;Wan, Yu-Qin&lt;/author&gt;&lt;author&gt;Guo, Qian&lt;/author&gt;&lt;author&gt;Pan, Ning %J International Journal of Nonlinear Sciences&lt;/author&gt;&lt;author&gt;Numerical Simulation&lt;/author&gt;&lt;/authors&gt;&lt;/contributors&gt;&lt;titles&gt;&lt;title&gt;Thermo-electro-hydrodynamic model for electrospinning process&lt;/title&gt;&lt;/titles&gt;&lt;pages&gt;5-8&lt;/pages&gt;&lt;volume&gt;5&lt;/volume&gt;&lt;number&gt;1&lt;/number&gt;&lt;dates&gt;&lt;year&gt;2004&lt;/year&gt;&lt;/dates&gt;&lt;isbn&gt;2191-0294&lt;/isbn&gt;&lt;urls&gt;&lt;/urls&gt;&lt;/record&gt;&lt;/Cite&gt;&lt;/EndNote&gt;</w:instrText>
      </w:r>
      <w:r w:rsidR="00FA429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5" w:tooltip="Wan, 2004 #7" w:history="1">
        <w:r w:rsidR="00E22E4E" w:rsidRPr="007F66C4">
          <w:rPr>
            <w:rStyle w:val="Hyperlink"/>
            <w:rFonts w:ascii="Times New Roman" w:eastAsia="Times New Roman" w:hAnsi="Times New Roman" w:cs="Times New Roman"/>
            <w:noProof/>
            <w:sz w:val="24"/>
            <w:szCs w:val="24"/>
          </w:rPr>
          <w:t>75</w:t>
        </w:r>
      </w:hyperlink>
      <w:r w:rsidR="00E22E4E">
        <w:rPr>
          <w:rFonts w:ascii="Times New Roman" w:eastAsia="Times New Roman" w:hAnsi="Times New Roman" w:cs="Times New Roman"/>
          <w:noProof/>
          <w:sz w:val="24"/>
          <w:szCs w:val="24"/>
        </w:rPr>
        <w:t>]</w:t>
      </w:r>
      <w:r w:rsidR="00FA429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anti-solvent induced polymer precipitation and electrostatic spinning</w:t>
      </w:r>
      <w:r w:rsidR="00FA4296">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Pokorny&lt;/Author&gt;&lt;Year&gt;2015&lt;/Year&gt;&lt;RecNum&gt;8&lt;/RecNum&gt;&lt;DisplayText&gt;[76]&lt;/DisplayText&gt;&lt;record&gt;&lt;rec-number&gt;8&lt;/rec-number&gt;&lt;foreign-keys&gt;&lt;key app="EN" db-id="wasw0f2emx0t91eedtnprvr5pv2tds2sfpes" timestamp="1628761483"&gt;8&lt;/key&gt;&lt;/foreign-keys&gt;&lt;ref-type name="Journal Article"&gt;17&lt;/ref-type&gt;&lt;contributors&gt;&lt;authors&gt;&lt;author&gt;Pokorny, Marek&lt;/author&gt;&lt;author&gt;Novak, Jindrich&lt;/author&gt;&lt;author&gt;Rebicek, Jiri&lt;/author&gt;&lt;author&gt;Klemes, Jan&lt;/author&gt;&lt;author&gt;Velebny, Vladimir %J Nanomaterials&lt;/author&gt;&lt;author&gt;Nanotechnology&lt;/author&gt;&lt;/authors&gt;&lt;/contributors&gt;&lt;titles&gt;&lt;title&gt;An Electrostatic spinning technology with improved functionality for the manufacture of nanomaterials from solutions&lt;/title&gt;&lt;/titles&gt;&lt;pages&gt;17&lt;/pages&gt;&lt;volume&gt;5&lt;/volume&gt;&lt;dates&gt;&lt;year&gt;2015&lt;/year&gt;&lt;/dates&gt;&lt;isbn&gt;1847-9804&lt;/isbn&gt;&lt;urls&gt;&lt;/urls&gt;&lt;/record&gt;&lt;/Cite&gt;&lt;/EndNote&gt;</w:instrText>
      </w:r>
      <w:r w:rsidR="00FA4296">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6" w:tooltip="Pokorny, 2015 #8" w:history="1">
        <w:r w:rsidR="00E22E4E" w:rsidRPr="007F66C4">
          <w:rPr>
            <w:rStyle w:val="Hyperlink"/>
            <w:rFonts w:ascii="Times New Roman" w:eastAsia="Times New Roman" w:hAnsi="Times New Roman" w:cs="Times New Roman"/>
            <w:noProof/>
            <w:sz w:val="24"/>
            <w:szCs w:val="24"/>
          </w:rPr>
          <w:t>76</w:t>
        </w:r>
      </w:hyperlink>
      <w:r w:rsidR="00E22E4E">
        <w:rPr>
          <w:rFonts w:ascii="Times New Roman" w:eastAsia="Times New Roman" w:hAnsi="Times New Roman" w:cs="Times New Roman"/>
          <w:noProof/>
          <w:sz w:val="24"/>
          <w:szCs w:val="24"/>
        </w:rPr>
        <w:t>]</w:t>
      </w:r>
      <w:r w:rsidR="00FA4296">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xml:space="preserve"> or catalytic synthesis as in the case of carbon nano-fibers production systems.</w:t>
      </w:r>
    </w:p>
    <w:p w:rsidR="00134F5F" w:rsidRPr="00E556A0" w:rsidRDefault="00134F5F" w:rsidP="00134F5F">
      <w:pPr>
        <w:widowControl w:val="0"/>
        <w:autoSpaceDE w:val="0"/>
        <w:autoSpaceDN w:val="0"/>
        <w:spacing w:before="1" w:after="0" w:line="240" w:lineRule="auto"/>
        <w:rPr>
          <w:rFonts w:ascii="Times New Roman" w:eastAsia="Times New Roman" w:hAnsi="Times New Roman" w:cs="Times New Roman"/>
          <w:sz w:val="24"/>
          <w:szCs w:val="24"/>
        </w:rPr>
      </w:pPr>
    </w:p>
    <w:p w:rsidR="00134F5F" w:rsidRPr="00E556A0" w:rsidRDefault="00134F5F" w:rsidP="00134F5F">
      <w:pPr>
        <w:widowControl w:val="0"/>
        <w:numPr>
          <w:ilvl w:val="1"/>
          <w:numId w:val="4"/>
        </w:numPr>
        <w:tabs>
          <w:tab w:val="left" w:pos="1360"/>
          <w:tab w:val="left" w:pos="1361"/>
        </w:tabs>
        <w:autoSpaceDE w:val="0"/>
        <w:autoSpaceDN w:val="0"/>
        <w:spacing w:after="0" w:line="240" w:lineRule="auto"/>
        <w:rPr>
          <w:rFonts w:ascii="Times New Roman" w:eastAsia="Carlito" w:hAnsi="Times New Roman" w:cs="Times New Roman"/>
          <w:b/>
          <w:color w:val="001F5F"/>
          <w:sz w:val="24"/>
          <w:szCs w:val="24"/>
        </w:rPr>
      </w:pPr>
      <w:r w:rsidRPr="00E556A0">
        <w:rPr>
          <w:rFonts w:ascii="Times New Roman" w:eastAsia="Carlito" w:hAnsi="Times New Roman" w:cs="Times New Roman"/>
          <w:b/>
          <w:color w:val="001F5F"/>
          <w:sz w:val="24"/>
          <w:szCs w:val="24"/>
        </w:rPr>
        <w:t>Melt</w:t>
      </w:r>
      <w:r w:rsidRPr="00E556A0">
        <w:rPr>
          <w:rFonts w:ascii="Times New Roman" w:eastAsia="Carlito" w:hAnsi="Times New Roman" w:cs="Times New Roman"/>
          <w:b/>
          <w:color w:val="001F5F"/>
          <w:spacing w:val="-2"/>
          <w:sz w:val="24"/>
          <w:szCs w:val="24"/>
        </w:rPr>
        <w:t xml:space="preserve"> </w:t>
      </w:r>
      <w:r w:rsidRPr="00E556A0">
        <w:rPr>
          <w:rFonts w:ascii="Times New Roman" w:eastAsia="Carlito" w:hAnsi="Times New Roman" w:cs="Times New Roman"/>
          <w:b/>
          <w:color w:val="001F5F"/>
          <w:sz w:val="24"/>
          <w:szCs w:val="24"/>
        </w:rPr>
        <w:t>Processing</w:t>
      </w:r>
    </w:p>
    <w:p w:rsidR="00134F5F" w:rsidRPr="00E556A0" w:rsidRDefault="00134F5F" w:rsidP="00134F5F">
      <w:pPr>
        <w:widowControl w:val="0"/>
        <w:autoSpaceDE w:val="0"/>
        <w:autoSpaceDN w:val="0"/>
        <w:spacing w:before="4" w:after="0" w:line="240" w:lineRule="auto"/>
        <w:rPr>
          <w:rFonts w:ascii="Times New Roman" w:eastAsia="Times New Roman" w:hAnsi="Times New Roman" w:cs="Times New Roman"/>
          <w:b/>
          <w:sz w:val="24"/>
          <w:szCs w:val="24"/>
        </w:rPr>
      </w:pPr>
    </w:p>
    <w:p w:rsidR="00134F5F" w:rsidRPr="00E556A0" w:rsidRDefault="00134F5F" w:rsidP="00134F5F">
      <w:pPr>
        <w:widowControl w:val="0"/>
        <w:autoSpaceDE w:val="0"/>
        <w:autoSpaceDN w:val="0"/>
        <w:spacing w:after="0" w:line="357" w:lineRule="auto"/>
        <w:ind w:left="100" w:right="1160"/>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 melt processing has been involved “Melting” Fibers: Nano fibers can be made by melting polymers and spinning or shooting them through very small holes. As the fiber spins out it stretches smaller and smaller.</w:t>
      </w:r>
    </w:p>
    <w:p w:rsidR="00134F5F" w:rsidRPr="00E556A0" w:rsidRDefault="00134F5F" w:rsidP="00134F5F">
      <w:pPr>
        <w:widowControl w:val="0"/>
        <w:autoSpaceDE w:val="0"/>
        <w:autoSpaceDN w:val="0"/>
        <w:spacing w:before="7" w:after="0" w:line="240" w:lineRule="auto"/>
        <w:rPr>
          <w:rFonts w:ascii="Times New Roman" w:eastAsia="Times New Roman" w:hAnsi="Times New Roman" w:cs="Times New Roman"/>
          <w:sz w:val="24"/>
          <w:szCs w:val="24"/>
        </w:rPr>
      </w:pPr>
    </w:p>
    <w:p w:rsidR="00134F5F" w:rsidRPr="00E556A0" w:rsidRDefault="00134F5F" w:rsidP="00134F5F">
      <w:pPr>
        <w:widowControl w:val="0"/>
        <w:numPr>
          <w:ilvl w:val="1"/>
          <w:numId w:val="4"/>
        </w:numPr>
        <w:tabs>
          <w:tab w:val="left" w:pos="1360"/>
          <w:tab w:val="left" w:pos="1361"/>
        </w:tabs>
        <w:autoSpaceDE w:val="0"/>
        <w:autoSpaceDN w:val="0"/>
        <w:spacing w:after="0" w:line="240" w:lineRule="auto"/>
        <w:rPr>
          <w:rFonts w:ascii="Times New Roman" w:eastAsia="Carlito" w:hAnsi="Times New Roman" w:cs="Times New Roman"/>
          <w:b/>
          <w:color w:val="001F5F"/>
          <w:sz w:val="24"/>
          <w:szCs w:val="24"/>
        </w:rPr>
      </w:pPr>
      <w:r w:rsidRPr="00E556A0">
        <w:rPr>
          <w:rFonts w:ascii="Times New Roman" w:eastAsia="Carlito" w:hAnsi="Times New Roman" w:cs="Times New Roman"/>
          <w:b/>
          <w:color w:val="001F5F"/>
          <w:sz w:val="24"/>
          <w:szCs w:val="24"/>
        </w:rPr>
        <w:t>Electro-spinning</w:t>
      </w:r>
      <w:r w:rsidRPr="00E556A0">
        <w:rPr>
          <w:rFonts w:ascii="Times New Roman" w:eastAsia="Carlito" w:hAnsi="Times New Roman" w:cs="Times New Roman"/>
          <w:b/>
          <w:color w:val="001F5F"/>
          <w:spacing w:val="-2"/>
          <w:sz w:val="24"/>
          <w:szCs w:val="24"/>
        </w:rPr>
        <w:t xml:space="preserve"> </w:t>
      </w:r>
      <w:r w:rsidRPr="00E556A0">
        <w:rPr>
          <w:rFonts w:ascii="Times New Roman" w:eastAsia="Carlito" w:hAnsi="Times New Roman" w:cs="Times New Roman"/>
          <w:b/>
          <w:color w:val="001F5F"/>
          <w:sz w:val="24"/>
          <w:szCs w:val="24"/>
        </w:rPr>
        <w:t>Nano-fibers</w:t>
      </w:r>
    </w:p>
    <w:p w:rsidR="00134F5F" w:rsidRPr="00E556A0" w:rsidRDefault="00134F5F" w:rsidP="00134F5F">
      <w:pPr>
        <w:widowControl w:val="0"/>
        <w:autoSpaceDE w:val="0"/>
        <w:autoSpaceDN w:val="0"/>
        <w:spacing w:before="2" w:after="0" w:line="240" w:lineRule="auto"/>
        <w:rPr>
          <w:rFonts w:ascii="Times New Roman" w:eastAsia="Times New Roman" w:hAnsi="Times New Roman" w:cs="Times New Roman"/>
          <w:b/>
          <w:sz w:val="24"/>
          <w:szCs w:val="24"/>
        </w:rPr>
      </w:pPr>
    </w:p>
    <w:p w:rsidR="00134F5F" w:rsidRPr="00E556A0" w:rsidRDefault="00134F5F" w:rsidP="00134F5F">
      <w:pPr>
        <w:widowControl w:val="0"/>
        <w:autoSpaceDE w:val="0"/>
        <w:autoSpaceDN w:val="0"/>
        <w:spacing w:after="0" w:line="360" w:lineRule="auto"/>
        <w:ind w:left="100" w:right="1157"/>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Nano-fibers produced from synthetic fiber materials can be formed with a high surface area to volume ratio and small pores sizes in fabric form. The potential end uses for such nanowires are in filtration, wound dressings, tissue engineering, Nano composites, drug delivery devices and sensors.</w:t>
      </w:r>
    </w:p>
    <w:p w:rsidR="00B079B1" w:rsidRDefault="00134F5F" w:rsidP="00B079B1">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Nano-composite fibers consist of Nano fibers containing particles with one dimension in the Nano- meter range. The particles may be spheres, fibrils and by varying the amounts, their alignment, and distribution within the Nano fiber improvements in the mechanical, electrical, optical or biological properties may be obtained whereas the carbon Nano-tubes essentially consist of tiny shells of graphite rolled up into cylinders, either as single tubes or multiple </w:t>
      </w:r>
      <w:r w:rsidRPr="00E556A0">
        <w:rPr>
          <w:rFonts w:ascii="Times New Roman" w:eastAsia="Times New Roman" w:hAnsi="Times New Roman" w:cs="Times New Roman"/>
          <w:sz w:val="24"/>
          <w:szCs w:val="24"/>
        </w:rPr>
        <w:lastRenderedPageBreak/>
        <w:t>tubes joined together [</w:t>
      </w:r>
      <w:hyperlink w:anchor="_bookmark44" w:history="1">
        <w:r w:rsidRPr="00E556A0">
          <w:rPr>
            <w:rFonts w:ascii="Times New Roman" w:eastAsia="Times New Roman" w:hAnsi="Times New Roman" w:cs="Times New Roman"/>
            <w:color w:val="0000FF"/>
            <w:sz w:val="24"/>
            <w:szCs w:val="24"/>
            <w:u w:val="single" w:color="0000FF"/>
          </w:rPr>
          <w:t>16</w:t>
        </w:r>
      </w:hyperlink>
      <w:r w:rsidRPr="00E556A0">
        <w:rPr>
          <w:rFonts w:ascii="Times New Roman" w:eastAsia="Times New Roman" w:hAnsi="Times New Roman" w:cs="Times New Roman"/>
          <w:sz w:val="24"/>
          <w:szCs w:val="24"/>
        </w:rPr>
        <w:t>]. In Electro spinning process, a polymer solution is injected at a constant feed rate though a nozzle or needle which is charged to a high voltage (10kv to 30kv). The applied voltage is sufficiently high, the surface of the fluid elongates and a Taylor cone is established. On increasing the applied voltage further, a charged liquid jet is ejected from the Taylor cone and attracted to the earthed collector, which is positioned at a fixed distance from the needle. During this process the solvent evaporates from the polymer solution, leaving dry polymer fibers on the collector</w:t>
      </w:r>
      <w:r w:rsidR="00CD005C" w:rsidRPr="00E556A0">
        <w:rPr>
          <w:rFonts w:ascii="Times New Roman" w:eastAsia="Times New Roman" w:hAnsi="Times New Roman" w:cs="Times New Roman"/>
          <w:sz w:val="24"/>
          <w:szCs w:val="24"/>
        </w:rPr>
        <w:t xml:space="preserve"> as shown in </w:t>
      </w:r>
      <w:r w:rsidR="00CD005C" w:rsidRPr="00E556A0">
        <w:rPr>
          <w:rFonts w:ascii="Times New Roman" w:eastAsia="Times New Roman" w:hAnsi="Times New Roman" w:cs="Times New Roman"/>
          <w:sz w:val="24"/>
          <w:szCs w:val="24"/>
        </w:rPr>
        <w:fldChar w:fldCharType="begin"/>
      </w:r>
      <w:r w:rsidR="00CD005C" w:rsidRPr="00E556A0">
        <w:rPr>
          <w:rFonts w:ascii="Times New Roman" w:eastAsia="Times New Roman" w:hAnsi="Times New Roman" w:cs="Times New Roman"/>
          <w:sz w:val="24"/>
          <w:szCs w:val="24"/>
        </w:rPr>
        <w:instrText xml:space="preserve"> REF _Ref78980184 \h </w:instrText>
      </w:r>
      <w:r w:rsidR="00E556A0" w:rsidRPr="00E556A0">
        <w:rPr>
          <w:rFonts w:ascii="Times New Roman" w:eastAsia="Times New Roman" w:hAnsi="Times New Roman" w:cs="Times New Roman"/>
          <w:sz w:val="24"/>
          <w:szCs w:val="24"/>
        </w:rPr>
        <w:instrText xml:space="preserve"> \* MERGEFORMAT </w:instrText>
      </w:r>
      <w:r w:rsidR="00CD005C" w:rsidRPr="00E556A0">
        <w:rPr>
          <w:rFonts w:ascii="Times New Roman" w:eastAsia="Times New Roman" w:hAnsi="Times New Roman" w:cs="Times New Roman"/>
          <w:sz w:val="24"/>
          <w:szCs w:val="24"/>
        </w:rPr>
      </w:r>
      <w:r w:rsidR="00CD005C" w:rsidRPr="00E556A0">
        <w:rPr>
          <w:rFonts w:ascii="Times New Roman" w:eastAsia="Times New Roman" w:hAnsi="Times New Roman" w:cs="Times New Roman"/>
          <w:sz w:val="24"/>
          <w:szCs w:val="24"/>
        </w:rPr>
        <w:fldChar w:fldCharType="separate"/>
      </w:r>
      <w:r w:rsidR="0010003A" w:rsidRPr="0010003A">
        <w:rPr>
          <w:rFonts w:ascii="Times New Roman" w:hAnsi="Times New Roman" w:cs="Times New Roman"/>
          <w:color w:val="000000" w:themeColor="text1"/>
          <w:sz w:val="24"/>
          <w:szCs w:val="24"/>
        </w:rPr>
        <w:t xml:space="preserve">Figure </w:t>
      </w:r>
      <w:r w:rsidR="0010003A" w:rsidRPr="0010003A">
        <w:rPr>
          <w:rFonts w:ascii="Times New Roman" w:hAnsi="Times New Roman" w:cs="Times New Roman"/>
          <w:noProof/>
          <w:color w:val="000000" w:themeColor="text1"/>
          <w:sz w:val="24"/>
          <w:szCs w:val="24"/>
        </w:rPr>
        <w:t>2</w:t>
      </w:r>
      <w:r w:rsidR="00CD005C" w:rsidRPr="00E556A0">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B079B1" w:rsidRPr="00B079B1" w:rsidRDefault="00B079B1" w:rsidP="00B079B1">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B079B1">
        <w:rPr>
          <w:rFonts w:ascii="Times New Roman" w:eastAsia="Times New Roman" w:hAnsi="Times New Roman" w:cs="Times New Roman"/>
          <w:sz w:val="24"/>
          <w:szCs w:val="24"/>
        </w:rPr>
        <w:t>Effect of proce</w:t>
      </w:r>
      <w:r>
        <w:rPr>
          <w:rFonts w:ascii="Times New Roman" w:eastAsia="Times New Roman" w:hAnsi="Times New Roman" w:cs="Times New Roman"/>
          <w:sz w:val="24"/>
          <w:szCs w:val="24"/>
        </w:rPr>
        <w:t>ss parameters on fiber diameter</w:t>
      </w:r>
    </w:p>
    <w:p w:rsidR="00B079B1" w:rsidRPr="00B079B1" w:rsidRDefault="00B079B1" w:rsidP="00B079B1">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B079B1">
        <w:rPr>
          <w:rFonts w:ascii="Times New Roman" w:eastAsia="Times New Roman" w:hAnsi="Times New Roman" w:cs="Times New Roman"/>
          <w:sz w:val="24"/>
          <w:szCs w:val="24"/>
        </w:rPr>
        <w:t>1.</w:t>
      </w:r>
      <w:r w:rsidRPr="00B079B1">
        <w:rPr>
          <w:rFonts w:ascii="Times New Roman" w:eastAsia="Times New Roman" w:hAnsi="Times New Roman" w:cs="Times New Roman"/>
          <w:sz w:val="24"/>
          <w:szCs w:val="24"/>
        </w:rPr>
        <w:tab/>
        <w:t>Nano fiber properties depend on distance between needle and collector</w:t>
      </w:r>
    </w:p>
    <w:p w:rsidR="00B079B1" w:rsidRPr="00B079B1" w:rsidRDefault="00B079B1" w:rsidP="00B079B1">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B079B1">
        <w:rPr>
          <w:rFonts w:ascii="Times New Roman" w:eastAsia="Times New Roman" w:hAnsi="Times New Roman" w:cs="Times New Roman"/>
          <w:sz w:val="24"/>
          <w:szCs w:val="24"/>
        </w:rPr>
        <w:t>2.</w:t>
      </w:r>
      <w:r w:rsidRPr="00B079B1">
        <w:rPr>
          <w:rFonts w:ascii="Times New Roman" w:eastAsia="Times New Roman" w:hAnsi="Times New Roman" w:cs="Times New Roman"/>
          <w:sz w:val="24"/>
          <w:szCs w:val="24"/>
        </w:rPr>
        <w:tab/>
        <w:t>At present the production rate of this process is measured in grams per hour</w:t>
      </w:r>
    </w:p>
    <w:p w:rsidR="00B079B1" w:rsidRPr="00B079B1" w:rsidRDefault="00B079B1" w:rsidP="00B079B1">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B079B1">
        <w:rPr>
          <w:rFonts w:ascii="Times New Roman" w:eastAsia="Times New Roman" w:hAnsi="Times New Roman" w:cs="Times New Roman"/>
          <w:sz w:val="24"/>
          <w:szCs w:val="24"/>
        </w:rPr>
        <w:t>Different fibers have been used for this purpose of spinning including like Polyglycolic acid (PGA) Polylactic acid (PLA), PGA – PLA, Polydioxanone (PDO), Polycaprolactone (PCL), PGA – PDO, PLA – PCL and PDO – PCL</w:t>
      </w:r>
    </w:p>
    <w:p w:rsidR="00B079B1" w:rsidRDefault="00B079B1" w:rsidP="0004525C">
      <w:pPr>
        <w:widowControl w:val="0"/>
        <w:autoSpaceDE w:val="0"/>
        <w:autoSpaceDN w:val="0"/>
        <w:spacing w:after="0" w:line="360" w:lineRule="auto"/>
        <w:ind w:left="100" w:right="1158"/>
        <w:jc w:val="both"/>
        <w:rPr>
          <w:rFonts w:ascii="Times New Roman" w:eastAsia="Times New Roman" w:hAnsi="Times New Roman" w:cs="Times New Roman"/>
          <w:sz w:val="24"/>
          <w:szCs w:val="24"/>
        </w:rPr>
      </w:pPr>
      <w:r w:rsidRPr="00B079B1">
        <w:rPr>
          <w:rFonts w:ascii="Times New Roman" w:eastAsia="Times New Roman" w:hAnsi="Times New Roman" w:cs="Times New Roman"/>
          <w:sz w:val="24"/>
          <w:szCs w:val="24"/>
        </w:rPr>
        <w:t>More than 30 polymers, including polyethylene oxide, DNA, polyaramids, and polyaniline, have been electro spun. These fibers can be made of variety organic (nylon, polyester, acryl) or biological polymers (proteins, collagens).</w:t>
      </w:r>
      <w:r w:rsidR="0004525C">
        <w:rPr>
          <w:rFonts w:ascii="Times New Roman" w:eastAsia="Times New Roman" w:hAnsi="Times New Roman" w:cs="Times New Roman"/>
          <w:sz w:val="24"/>
          <w:szCs w:val="24"/>
        </w:rPr>
        <w:t xml:space="preserve"> </w:t>
      </w:r>
    </w:p>
    <w:p w:rsidR="0004525C" w:rsidRPr="00E556A0" w:rsidRDefault="0004525C" w:rsidP="0004525C">
      <w:pPr>
        <w:widowControl w:val="0"/>
        <w:autoSpaceDE w:val="0"/>
        <w:autoSpaceDN w:val="0"/>
        <w:spacing w:after="0" w:line="360" w:lineRule="auto"/>
        <w:ind w:left="100" w:right="1158"/>
        <w:jc w:val="both"/>
        <w:rPr>
          <w:rFonts w:ascii="Times New Roman" w:eastAsia="Times New Roman" w:hAnsi="Times New Roman" w:cs="Times New Roman"/>
          <w:sz w:val="24"/>
          <w:szCs w:val="24"/>
        </w:rPr>
        <w:sectPr w:rsidR="0004525C" w:rsidRPr="00E556A0" w:rsidSect="00E556A0">
          <w:pgSz w:w="12240" w:h="15840"/>
          <w:pgMar w:top="1440" w:right="1080" w:bottom="1440" w:left="1080" w:header="0" w:footer="1012" w:gutter="0"/>
          <w:cols w:space="720"/>
        </w:sectPr>
      </w:pPr>
    </w:p>
    <w:p w:rsidR="00134F5F" w:rsidRPr="00E556A0" w:rsidRDefault="00134F5F" w:rsidP="00134F5F">
      <w:pPr>
        <w:widowControl w:val="0"/>
        <w:numPr>
          <w:ilvl w:val="1"/>
          <w:numId w:val="4"/>
        </w:numPr>
        <w:tabs>
          <w:tab w:val="left" w:pos="1360"/>
          <w:tab w:val="left" w:pos="1361"/>
        </w:tabs>
        <w:autoSpaceDE w:val="0"/>
        <w:autoSpaceDN w:val="0"/>
        <w:spacing w:after="0" w:line="240" w:lineRule="auto"/>
        <w:rPr>
          <w:rFonts w:ascii="Times New Roman" w:eastAsia="Carlito" w:hAnsi="Times New Roman" w:cs="Times New Roman"/>
          <w:b/>
          <w:color w:val="001F5F"/>
          <w:sz w:val="24"/>
          <w:szCs w:val="24"/>
        </w:rPr>
      </w:pPr>
      <w:r w:rsidRPr="00E556A0">
        <w:rPr>
          <w:rFonts w:ascii="Times New Roman" w:eastAsia="Carlito" w:hAnsi="Times New Roman" w:cs="Times New Roman"/>
          <w:b/>
          <w:color w:val="001F5F"/>
          <w:sz w:val="24"/>
          <w:szCs w:val="24"/>
        </w:rPr>
        <w:lastRenderedPageBreak/>
        <w:t>Carbon</w:t>
      </w:r>
      <w:r w:rsidRPr="00E556A0">
        <w:rPr>
          <w:rFonts w:ascii="Times New Roman" w:eastAsia="Carlito" w:hAnsi="Times New Roman" w:cs="Times New Roman"/>
          <w:b/>
          <w:color w:val="001F5F"/>
          <w:spacing w:val="-2"/>
          <w:sz w:val="24"/>
          <w:szCs w:val="24"/>
        </w:rPr>
        <w:t xml:space="preserve"> </w:t>
      </w:r>
      <w:r w:rsidRPr="00E556A0">
        <w:rPr>
          <w:rFonts w:ascii="Times New Roman" w:eastAsia="Carlito" w:hAnsi="Times New Roman" w:cs="Times New Roman"/>
          <w:b/>
          <w:color w:val="001F5F"/>
          <w:sz w:val="24"/>
          <w:szCs w:val="24"/>
        </w:rPr>
        <w:t>nanotubes</w:t>
      </w:r>
    </w:p>
    <w:p w:rsidR="00134F5F" w:rsidRPr="00E556A0" w:rsidRDefault="00134F5F" w:rsidP="00134F5F">
      <w:pPr>
        <w:widowControl w:val="0"/>
        <w:autoSpaceDE w:val="0"/>
        <w:autoSpaceDN w:val="0"/>
        <w:spacing w:after="0" w:line="240" w:lineRule="auto"/>
        <w:rPr>
          <w:rFonts w:ascii="Times New Roman" w:eastAsia="Times New Roman" w:hAnsi="Times New Roman" w:cs="Times New Roman"/>
          <w:b/>
          <w:sz w:val="24"/>
          <w:szCs w:val="24"/>
        </w:rPr>
      </w:pPr>
    </w:p>
    <w:p w:rsidR="00134F5F" w:rsidRPr="00E556A0" w:rsidRDefault="00134F5F" w:rsidP="009862B1">
      <w:pPr>
        <w:widowControl w:val="0"/>
        <w:autoSpaceDE w:val="0"/>
        <w:autoSpaceDN w:val="0"/>
        <w:spacing w:before="1"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 xml:space="preserve">Carbon Nano tubes are allotropes of carbon with a cylindrical nanostructure with length-to- diameter ratio of upto132, 000,000:1; highest strength to weight ratio, helps in creating light weight space crafts, easily penetrates membranes such as cell walls, Electrical resistance changes significantly when other molecules attach themselves to the carbon atoms and in developing sensors that can detect chemical vapors in cancer treatment. In recent years, commercial applications of CNT in making bicycle component, manufacturing of light weight boats, replacing transistors from the silicon chips as they are small and emits less heat, electric cables and </w:t>
      </w:r>
      <w:r w:rsidR="009862B1">
        <w:rPr>
          <w:rFonts w:ascii="Times New Roman" w:eastAsia="Times New Roman" w:hAnsi="Times New Roman" w:cs="Times New Roman"/>
          <w:sz w:val="24"/>
          <w:szCs w:val="24"/>
        </w:rPr>
        <w:t>wires, solar cells and fabrics</w:t>
      </w:r>
      <w:r w:rsidR="009862B1">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Dai&lt;/Author&gt;&lt;Year&gt;2002&lt;/Year&gt;&lt;RecNum&gt;9&lt;/RecNum&gt;&lt;DisplayText&gt;[77]&lt;/DisplayText&gt;&lt;record&gt;&lt;rec-number&gt;9&lt;/rec-number&gt;&lt;foreign-keys&gt;&lt;key app="EN" db-id="wasw0f2emx0t91eedtnprvr5pv2tds2sfpes" timestamp="1628761560"&gt;9&lt;/key&gt;&lt;/foreign-keys&gt;&lt;ref-type name="Journal Article"&gt;17&lt;/ref-type&gt;&lt;contributors&gt;&lt;authors&gt;&lt;author&gt;Dai, Hongjie %J Accounts of chemical research&lt;/author&gt;&lt;/authors&gt;&lt;/contributors&gt;&lt;titles&gt;&lt;title&gt;Carbon nanotubes: synthesis, integration, and properties&lt;/title&gt;&lt;/titles&gt;&lt;pages&gt;1035-1044&lt;/pages&gt;&lt;volume&gt;35&lt;/volume&gt;&lt;number&gt;12&lt;/number&gt;&lt;dates&gt;&lt;year&gt;2002&lt;/year&gt;&lt;/dates&gt;&lt;isbn&gt;0001-4842&lt;/isbn&gt;&lt;urls&gt;&lt;/urls&gt;&lt;/record&gt;&lt;/Cite&gt;&lt;/EndNote&gt;</w:instrText>
      </w:r>
      <w:r w:rsidR="009862B1">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7" w:tooltip="Dai, 2002 #9" w:history="1">
        <w:r w:rsidR="00E22E4E" w:rsidRPr="007F66C4">
          <w:rPr>
            <w:rStyle w:val="Hyperlink"/>
            <w:rFonts w:ascii="Times New Roman" w:eastAsia="Times New Roman" w:hAnsi="Times New Roman" w:cs="Times New Roman"/>
            <w:noProof/>
            <w:sz w:val="24"/>
            <w:szCs w:val="24"/>
          </w:rPr>
          <w:t>77</w:t>
        </w:r>
      </w:hyperlink>
      <w:r w:rsidR="00E22E4E">
        <w:rPr>
          <w:rFonts w:ascii="Times New Roman" w:eastAsia="Times New Roman" w:hAnsi="Times New Roman" w:cs="Times New Roman"/>
          <w:noProof/>
          <w:sz w:val="24"/>
          <w:szCs w:val="24"/>
        </w:rPr>
        <w:t>]</w:t>
      </w:r>
      <w:r w:rsidR="009862B1">
        <w:rPr>
          <w:rFonts w:ascii="Times New Roman" w:eastAsia="Times New Roman" w:hAnsi="Times New Roman" w:cs="Times New Roman"/>
          <w:sz w:val="24"/>
          <w:szCs w:val="24"/>
        </w:rPr>
        <w:fldChar w:fldCharType="end"/>
      </w:r>
      <w:r w:rsidR="009862B1">
        <w:rPr>
          <w:rFonts w:ascii="Times New Roman" w:eastAsia="Times New Roman" w:hAnsi="Times New Roman" w:cs="Times New Roman"/>
          <w:sz w:val="24"/>
          <w:szCs w:val="24"/>
        </w:rPr>
        <w:t>.</w:t>
      </w:r>
    </w:p>
    <w:p w:rsidR="00134F5F" w:rsidRPr="00E556A0" w:rsidRDefault="00134F5F" w:rsidP="00134F5F">
      <w:pPr>
        <w:widowControl w:val="0"/>
        <w:autoSpaceDE w:val="0"/>
        <w:autoSpaceDN w:val="0"/>
        <w:spacing w:before="90" w:after="0" w:line="360" w:lineRule="auto"/>
        <w:ind w:left="100" w:right="1158"/>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 carbon Nano-tubes exhibit remarkable properties of a tensile strength some one hundred times that of steel at one sixth of the weight, A thermal conductivity superior to all but the purest diamond; Electrical conductivity similar to copper but with an ability to carry much higher electrical currents</w:t>
      </w:r>
      <w:r w:rsidR="009862B1">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Prasek&lt;/Author&gt;&lt;Year&gt;2011&lt;/Year&gt;&lt;RecNum&gt;10&lt;/RecNum&gt;&lt;DisplayText&gt;[78]&lt;/DisplayText&gt;&lt;record&gt;&lt;rec-number&gt;10&lt;/rec-number&gt;&lt;foreign-keys&gt;&lt;key app="EN" db-id="wasw0f2emx0t91eedtnprvr5pv2tds2sfpes" timestamp="1628761736"&gt;10&lt;/key&gt;&lt;/foreign-keys&gt;&lt;ref-type name="Journal Article"&gt;17&lt;/ref-type&gt;&lt;contributors&gt;&lt;authors&gt;&lt;author&gt;Prasek, Jan&lt;/author&gt;&lt;author&gt;Drbohlavova, Jana&lt;/author&gt;&lt;author&gt;Chomoucka, Jana&lt;/author&gt;&lt;author&gt;Hubalek, Jaromir&lt;/author&gt;&lt;author&gt;Jasek, Ondrej&lt;/author&gt;&lt;author&gt;Adam, Vojtech&lt;/author&gt;&lt;author&gt;Kizek, Rene %J Journal of Materials Chemistry&lt;/author&gt;&lt;/authors&gt;&lt;/contributors&gt;&lt;titles&gt;&lt;title&gt;Methods for carbon nanotubes synthesis&lt;/title&gt;&lt;/titles&gt;&lt;pages&gt;15872-15884&lt;/pages&gt;&lt;volume&gt;21&lt;/volume&gt;&lt;number&gt;40&lt;/number&gt;&lt;dates&gt;&lt;year&gt;2011&lt;/year&gt;&lt;/dates&gt;&lt;urls&gt;&lt;/urls&gt;&lt;/record&gt;&lt;/Cite&gt;&lt;/EndNote&gt;</w:instrText>
      </w:r>
      <w:r w:rsidR="009862B1">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8" w:tooltip="Prasek, 2011 #10" w:history="1">
        <w:r w:rsidR="00E22E4E" w:rsidRPr="007F66C4">
          <w:rPr>
            <w:rStyle w:val="Hyperlink"/>
            <w:rFonts w:ascii="Times New Roman" w:eastAsia="Times New Roman" w:hAnsi="Times New Roman" w:cs="Times New Roman"/>
            <w:noProof/>
            <w:sz w:val="24"/>
            <w:szCs w:val="24"/>
          </w:rPr>
          <w:t>78</w:t>
        </w:r>
      </w:hyperlink>
      <w:r w:rsidR="00E22E4E">
        <w:rPr>
          <w:rFonts w:ascii="Times New Roman" w:eastAsia="Times New Roman" w:hAnsi="Times New Roman" w:cs="Times New Roman"/>
          <w:noProof/>
          <w:sz w:val="24"/>
          <w:szCs w:val="24"/>
        </w:rPr>
        <w:t>]</w:t>
      </w:r>
      <w:r w:rsidR="009862B1">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w:t>
      </w:r>
    </w:p>
    <w:p w:rsidR="00134F5F" w:rsidRPr="00E556A0" w:rsidRDefault="00134F5F" w:rsidP="00134F5F">
      <w:pPr>
        <w:widowControl w:val="0"/>
        <w:autoSpaceDE w:val="0"/>
        <w:autoSpaceDN w:val="0"/>
        <w:spacing w:before="201" w:after="0" w:line="360" w:lineRule="auto"/>
        <w:ind w:left="100" w:right="1157" w:firstLine="60"/>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On the other hand Nano-coating the surfaces of textiles, clothing and textiles is one approach to the production of highly effective anti-microbial treatments for killing the bacteria that can lead to malodor formation. The Nano-coating is held on the fiber surface by strong electrostatic and hydrogen bonds and punctures the bacterial wall, killing bacteria that can accumulate in textiles and clothing through the retention of human respiration exuded through physical activity and wear. Nano-coating of textile fabrics, complete finished garments or can be obtained by plasma polymer treatment. Plasma is the fourth state of matter (after solid, liquids and gases) which was proposed by Sir William Croakers, as a result of experiments in the passa</w:t>
      </w:r>
      <w:r w:rsidR="009862B1">
        <w:rPr>
          <w:rFonts w:ascii="Times New Roman" w:eastAsia="Times New Roman" w:hAnsi="Times New Roman" w:cs="Times New Roman"/>
          <w:sz w:val="24"/>
          <w:szCs w:val="24"/>
        </w:rPr>
        <w:t>ge of electricity through gases</w:t>
      </w:r>
      <w:r w:rsidR="009862B1">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Krzempek&lt;/Author&gt;&lt;Year&gt;2017&lt;/Year&gt;&lt;RecNum&gt;1&lt;/RecNum&gt;&lt;DisplayText&gt;[79]&lt;/DisplayText&gt;&lt;record&gt;&lt;rec-number&gt;1&lt;/rec-number&gt;&lt;foreign-keys&gt;&lt;key app="EN" db-id="tsxxfweerd9dd7ew2r8ptsdsv5wfzwv2xz5w" timestamp="1628761826"&gt;1&lt;/key&gt;&lt;/foreign-keys&gt;&lt;ref-type name="Journal Article"&gt;17&lt;/ref-type&gt;&lt;contributors&gt;&lt;authors&gt;&lt;author&gt;Krzempek, K&lt;/author&gt;&lt;author&gt;Dudzik, G&lt;/author&gt;&lt;author&gt;Hudzikowski, A&lt;/author&gt;&lt;author&gt;Gluszek, A&lt;/author&gt;&lt;author&gt;Abramski, K %J Opto-Electronics Review&lt;/author&gt;&lt;/authors&gt;&lt;/contributors&gt;&lt;titles&gt;&lt;title&gt;Highly-efficient fully-fiberized mid-infrared differential frequency generation source and its application to laser spectroscopy&lt;/title&gt;&lt;/titles&gt;&lt;pages&gt;269-274&lt;/pages&gt;&lt;volume&gt;25&lt;/volume&gt;&lt;number&gt;4&lt;/number&gt;&lt;dates&gt;&lt;year&gt;2017&lt;/year&gt;&lt;/dates&gt;&lt;isbn&gt;1230-3402&lt;/isbn&gt;&lt;urls&gt;&lt;/urls&gt;&lt;/record&gt;&lt;/Cite&gt;&lt;/EndNote&gt;</w:instrText>
      </w:r>
      <w:r w:rsidR="009862B1">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79" w:tooltip="Krzempek, 2017 #1" w:history="1">
        <w:r w:rsidR="00E22E4E" w:rsidRPr="007F66C4">
          <w:rPr>
            <w:rStyle w:val="Hyperlink"/>
            <w:rFonts w:ascii="Times New Roman" w:eastAsia="Times New Roman" w:hAnsi="Times New Roman" w:cs="Times New Roman"/>
            <w:noProof/>
            <w:sz w:val="24"/>
            <w:szCs w:val="24"/>
          </w:rPr>
          <w:t>79</w:t>
        </w:r>
      </w:hyperlink>
      <w:r w:rsidR="00E22E4E">
        <w:rPr>
          <w:rFonts w:ascii="Times New Roman" w:eastAsia="Times New Roman" w:hAnsi="Times New Roman" w:cs="Times New Roman"/>
          <w:noProof/>
          <w:sz w:val="24"/>
          <w:szCs w:val="24"/>
        </w:rPr>
        <w:t>]</w:t>
      </w:r>
      <w:r w:rsidR="009862B1">
        <w:rPr>
          <w:rFonts w:ascii="Times New Roman" w:eastAsia="Times New Roman" w:hAnsi="Times New Roman" w:cs="Times New Roman"/>
          <w:sz w:val="24"/>
          <w:szCs w:val="24"/>
        </w:rPr>
        <w:fldChar w:fldCharType="end"/>
      </w:r>
      <w:r w:rsidR="009862B1">
        <w:rPr>
          <w:rFonts w:ascii="Times New Roman" w:eastAsia="Times New Roman" w:hAnsi="Times New Roman" w:cs="Times New Roman"/>
          <w:sz w:val="24"/>
          <w:szCs w:val="24"/>
        </w:rPr>
        <w:t xml:space="preserve">. </w:t>
      </w:r>
      <w:r w:rsidRPr="00E556A0">
        <w:rPr>
          <w:rFonts w:ascii="Times New Roman" w:eastAsia="Times New Roman" w:hAnsi="Times New Roman" w:cs="Times New Roman"/>
          <w:sz w:val="24"/>
          <w:szCs w:val="24"/>
        </w:rPr>
        <w:t>Additionally plasma generated by electrical discharge through gas consists of a mixture of positive and negative ions, electrons, free radicals, ultraviolet radiation, and many different electronically excited molecules</w:t>
      </w:r>
      <w:r w:rsidR="009862B1">
        <w:rPr>
          <w:rFonts w:ascii="Times New Roman" w:eastAsia="Times New Roman" w:hAnsi="Times New Roman" w:cs="Times New Roman"/>
          <w:sz w:val="24"/>
          <w:szCs w:val="24"/>
        </w:rPr>
        <w:fldChar w:fldCharType="begin"/>
      </w:r>
      <w:r w:rsidR="00E22E4E">
        <w:rPr>
          <w:rFonts w:ascii="Times New Roman" w:eastAsia="Times New Roman" w:hAnsi="Times New Roman" w:cs="Times New Roman"/>
          <w:sz w:val="24"/>
          <w:szCs w:val="24"/>
        </w:rPr>
        <w:instrText xml:space="preserve"> ADDIN EN.CITE &lt;EndNote&gt;&lt;Cite&gt;&lt;Author&gt;Jiang&lt;/Author&gt;&lt;Year&gt;2014&lt;/Year&gt;&lt;RecNum&gt;2&lt;/RecNum&gt;&lt;DisplayText&gt;[80]&lt;/DisplayText&gt;&lt;record&gt;&lt;rec-number&gt;2&lt;/rec-number&gt;&lt;foreign-keys&gt;&lt;key app="EN" db-id="tsxxfweerd9dd7ew2r8ptsdsv5wfzwv2xz5w" timestamp="1628761891"&gt;2&lt;/key&gt;&lt;/foreign-keys&gt;&lt;ref-type name="Journal Article"&gt;17&lt;/ref-type&gt;&lt;contributors&gt;&lt;authors&gt;&lt;author&gt;Jiang, Bo&lt;/author&gt;&lt;author&gt;Zheng, Jingtang&lt;/author&gt;&lt;author&gt;Qiu, Shi&lt;/author&gt;&lt;author&gt;Wu, Mingbo&lt;/author&gt;&lt;author&gt;Zhang, Qinhui&lt;/author&gt;&lt;author&gt;Yan, Zifeng&lt;/author&gt;&lt;author&gt;Xue, Qingzhong %J Chemical Engineering Journal&lt;/author&gt;&lt;/authors&gt;&lt;/contributors&gt;&lt;titles&gt;&lt;title&gt;Review on electrical discharge plasma technology for wastewater remediation&lt;/title&gt;&lt;/titles&gt;&lt;pages&gt;348-368&lt;/pages&gt;&lt;volume&gt;236&lt;/volume&gt;&lt;dates&gt;&lt;year&gt;2014&lt;/year&gt;&lt;/dates&gt;&lt;isbn&gt;1385-8947&lt;/isbn&gt;&lt;urls&gt;&lt;/urls&gt;&lt;/record&gt;&lt;/Cite&gt;&lt;/EndNote&gt;</w:instrText>
      </w:r>
      <w:r w:rsidR="009862B1">
        <w:rPr>
          <w:rFonts w:ascii="Times New Roman" w:eastAsia="Times New Roman" w:hAnsi="Times New Roman" w:cs="Times New Roman"/>
          <w:sz w:val="24"/>
          <w:szCs w:val="24"/>
        </w:rPr>
        <w:fldChar w:fldCharType="separate"/>
      </w:r>
      <w:r w:rsidR="00E22E4E">
        <w:rPr>
          <w:rFonts w:ascii="Times New Roman" w:eastAsia="Times New Roman" w:hAnsi="Times New Roman" w:cs="Times New Roman"/>
          <w:noProof/>
          <w:sz w:val="24"/>
          <w:szCs w:val="24"/>
        </w:rPr>
        <w:t>[</w:t>
      </w:r>
      <w:hyperlink w:anchor="_ENREF_80" w:tooltip="Jiang, 2014 #2" w:history="1">
        <w:r w:rsidR="00E22E4E" w:rsidRPr="007F66C4">
          <w:rPr>
            <w:rStyle w:val="Hyperlink"/>
            <w:rFonts w:ascii="Times New Roman" w:eastAsia="Times New Roman" w:hAnsi="Times New Roman" w:cs="Times New Roman"/>
            <w:noProof/>
            <w:sz w:val="24"/>
            <w:szCs w:val="24"/>
          </w:rPr>
          <w:t>80</w:t>
        </w:r>
      </w:hyperlink>
      <w:r w:rsidR="00E22E4E">
        <w:rPr>
          <w:rFonts w:ascii="Times New Roman" w:eastAsia="Times New Roman" w:hAnsi="Times New Roman" w:cs="Times New Roman"/>
          <w:noProof/>
          <w:sz w:val="24"/>
          <w:szCs w:val="24"/>
        </w:rPr>
        <w:t>]</w:t>
      </w:r>
      <w:r w:rsidR="009862B1">
        <w:rPr>
          <w:rFonts w:ascii="Times New Roman" w:eastAsia="Times New Roman" w:hAnsi="Times New Roman" w:cs="Times New Roman"/>
          <w:sz w:val="24"/>
          <w:szCs w:val="24"/>
        </w:rPr>
        <w:fldChar w:fldCharType="end"/>
      </w:r>
      <w:r w:rsidRPr="00E556A0">
        <w:rPr>
          <w:rFonts w:ascii="Times New Roman" w:eastAsia="Times New Roman" w:hAnsi="Times New Roman" w:cs="Times New Roman"/>
          <w:sz w:val="24"/>
          <w:szCs w:val="24"/>
        </w:rPr>
        <w:t>. By vary the conditions of the plasma treatment and the nature of the specific gas presents, a variety of surface treatments can be produced that change the chemical or physical nature of the fibre surface, thereby radically altering all treatments that depend upon fibre adhesion like for example coating, lamination and</w:t>
      </w:r>
      <w:r w:rsidRPr="00E556A0">
        <w:rPr>
          <w:rFonts w:ascii="Times New Roman" w:eastAsia="Times New Roman" w:hAnsi="Times New Roman" w:cs="Times New Roman"/>
          <w:spacing w:val="-2"/>
          <w:sz w:val="24"/>
          <w:szCs w:val="24"/>
        </w:rPr>
        <w:t xml:space="preserve"> </w:t>
      </w:r>
      <w:r w:rsidRPr="00E556A0">
        <w:rPr>
          <w:rFonts w:ascii="Times New Roman" w:eastAsia="Times New Roman" w:hAnsi="Times New Roman" w:cs="Times New Roman"/>
          <w:sz w:val="24"/>
          <w:szCs w:val="24"/>
        </w:rPr>
        <w:t>bonding.</w:t>
      </w:r>
    </w:p>
    <w:p w:rsidR="00134F5F" w:rsidRPr="00E556A0" w:rsidRDefault="00134F5F" w:rsidP="00134F5F">
      <w:pPr>
        <w:widowControl w:val="0"/>
        <w:autoSpaceDE w:val="0"/>
        <w:autoSpaceDN w:val="0"/>
        <w:spacing w:before="200" w:after="0" w:line="360" w:lineRule="auto"/>
        <w:ind w:left="100" w:right="1158"/>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It has been possible detection of virus and improved the immune system by finding and disabling unwanted bacteria and viruses.</w:t>
      </w:r>
    </w:p>
    <w:p w:rsidR="00134F5F" w:rsidRPr="00E556A0" w:rsidRDefault="00134F5F" w:rsidP="00134F5F">
      <w:pPr>
        <w:widowControl w:val="0"/>
        <w:numPr>
          <w:ilvl w:val="0"/>
          <w:numId w:val="2"/>
        </w:numPr>
        <w:tabs>
          <w:tab w:val="left" w:pos="821"/>
        </w:tabs>
        <w:autoSpaceDE w:val="0"/>
        <w:autoSpaceDN w:val="0"/>
        <w:spacing w:before="59" w:after="0" w:line="240" w:lineRule="auto"/>
        <w:outlineLvl w:val="0"/>
        <w:rPr>
          <w:rFonts w:ascii="Times New Roman" w:eastAsia="Times New Roman" w:hAnsi="Times New Roman" w:cs="Times New Roman"/>
          <w:b/>
          <w:bCs/>
          <w:sz w:val="24"/>
          <w:szCs w:val="24"/>
        </w:rPr>
      </w:pPr>
      <w:bookmarkStart w:id="22" w:name="_Toc79649054"/>
      <w:r w:rsidRPr="00E556A0">
        <w:rPr>
          <w:rFonts w:ascii="Times New Roman" w:eastAsia="Times New Roman" w:hAnsi="Times New Roman" w:cs="Times New Roman"/>
          <w:b/>
          <w:bCs/>
          <w:color w:val="001F5F"/>
          <w:sz w:val="24"/>
          <w:szCs w:val="24"/>
        </w:rPr>
        <w:lastRenderedPageBreak/>
        <w:t>Conclusion</w:t>
      </w:r>
      <w:bookmarkEnd w:id="22"/>
    </w:p>
    <w:p w:rsidR="00134F5F" w:rsidRPr="00E556A0" w:rsidRDefault="00134F5F" w:rsidP="00134F5F">
      <w:pPr>
        <w:widowControl w:val="0"/>
        <w:autoSpaceDE w:val="0"/>
        <w:autoSpaceDN w:val="0"/>
        <w:spacing w:before="2" w:after="0" w:line="240" w:lineRule="auto"/>
        <w:rPr>
          <w:rFonts w:ascii="Times New Roman" w:eastAsia="Times New Roman" w:hAnsi="Times New Roman" w:cs="Times New Roman"/>
          <w:b/>
          <w:sz w:val="24"/>
          <w:szCs w:val="24"/>
        </w:rPr>
      </w:pPr>
    </w:p>
    <w:p w:rsidR="00134F5F" w:rsidRDefault="00134F5F" w:rsidP="00437261">
      <w:pPr>
        <w:widowControl w:val="0"/>
        <w:autoSpaceDE w:val="0"/>
        <w:autoSpaceDN w:val="0"/>
        <w:spacing w:after="0" w:line="360" w:lineRule="auto"/>
        <w:ind w:left="100" w:right="1156"/>
        <w:jc w:val="both"/>
        <w:rPr>
          <w:rFonts w:ascii="Times New Roman" w:eastAsia="Times New Roman" w:hAnsi="Times New Roman" w:cs="Times New Roman"/>
          <w:sz w:val="24"/>
          <w:szCs w:val="24"/>
        </w:rPr>
      </w:pPr>
      <w:r w:rsidRPr="00E556A0">
        <w:rPr>
          <w:rFonts w:ascii="Times New Roman" w:eastAsia="Times New Roman" w:hAnsi="Times New Roman" w:cs="Times New Roman"/>
          <w:sz w:val="24"/>
          <w:szCs w:val="24"/>
        </w:rPr>
        <w:t>The present scenario of the textile fibers has been on a great deal for specific applications and environmental to the atmosphere. Changes have been taken place due to the need of improved properties in the new generation end applications. Exponential growth of the textile industry, which has been primarily, runs on textile fibers polymers will bringing about a revolution as they have started replacing the metals will make the Bright future due to the various Research &amp; Development activities worldwide. The main trust in Nano-technologies applied to textiles, clothing and will be to: Improve the properties and performance of existing materials; Develop smart and intelligent textiles with novel functions; greatly increase the use of fibers in technical textiles, biomedical and healthcare options; and Open up new opportunities for fibers as sensors. Overall, Nano-technologies offer great potential for the future and could radically change consumer perception of what constitut</w:t>
      </w:r>
      <w:r w:rsidR="00437261">
        <w:rPr>
          <w:rFonts w:ascii="Times New Roman" w:eastAsia="Times New Roman" w:hAnsi="Times New Roman" w:cs="Times New Roman"/>
          <w:sz w:val="24"/>
          <w:szCs w:val="24"/>
        </w:rPr>
        <w:t>es a “standard” apparel fabric.</w:t>
      </w:r>
    </w:p>
    <w:p w:rsidR="007F66C4" w:rsidRPr="007F66C4" w:rsidRDefault="007312B4" w:rsidP="00275922">
      <w:pPr>
        <w:pStyle w:val="EndNoteBibliographyTitle"/>
        <w:spacing w:before="240" w:after="240" w:line="360" w:lineRule="auto"/>
        <w:jc w:val="left"/>
        <w:rPr>
          <w:rFonts w:ascii="Times New Roman" w:hAnsi="Times New Roman" w:cs="Times New Roman"/>
          <w:sz w:val="24"/>
          <w:szCs w:val="24"/>
        </w:rPr>
      </w:pPr>
      <w:r w:rsidRPr="007F66C4">
        <w:rPr>
          <w:rFonts w:ascii="Times New Roman" w:hAnsi="Times New Roman" w:cs="Times New Roman"/>
          <w:sz w:val="24"/>
          <w:szCs w:val="24"/>
        </w:rPr>
        <w:fldChar w:fldCharType="begin"/>
      </w:r>
      <w:r w:rsidRPr="007F66C4">
        <w:rPr>
          <w:rFonts w:ascii="Times New Roman" w:hAnsi="Times New Roman" w:cs="Times New Roman"/>
          <w:sz w:val="24"/>
          <w:szCs w:val="24"/>
        </w:rPr>
        <w:instrText xml:space="preserve"> ADDIN EN.REFLIST </w:instrText>
      </w:r>
      <w:r w:rsidRPr="007F66C4">
        <w:rPr>
          <w:rFonts w:ascii="Times New Roman" w:hAnsi="Times New Roman" w:cs="Times New Roman"/>
          <w:sz w:val="24"/>
          <w:szCs w:val="24"/>
        </w:rPr>
        <w:fldChar w:fldCharType="separate"/>
      </w:r>
      <w:r w:rsidR="007F66C4" w:rsidRPr="007F66C4">
        <w:rPr>
          <w:rFonts w:ascii="Times New Roman" w:hAnsi="Times New Roman" w:cs="Times New Roman"/>
          <w:sz w:val="24"/>
          <w:szCs w:val="24"/>
        </w:rPr>
        <w:t>References</w:t>
      </w:r>
    </w:p>
    <w:p w:rsidR="001A5410" w:rsidRDefault="007F66C4" w:rsidP="007F66C4">
      <w:pPr>
        <w:pStyle w:val="EndNoteBibliography"/>
        <w:numPr>
          <w:ilvl w:val="0"/>
          <w:numId w:val="16"/>
        </w:numPr>
        <w:spacing w:after="0" w:line="360" w:lineRule="auto"/>
        <w:rPr>
          <w:rFonts w:ascii="Times New Roman" w:hAnsi="Times New Roman" w:cs="Times New Roman"/>
          <w:sz w:val="24"/>
          <w:szCs w:val="24"/>
        </w:rPr>
      </w:pPr>
      <w:bookmarkStart w:id="23" w:name="_ENREF_1"/>
      <w:r w:rsidRPr="007F66C4">
        <w:rPr>
          <w:rFonts w:ascii="Times New Roman" w:hAnsi="Times New Roman" w:cs="Times New Roman"/>
          <w:sz w:val="24"/>
          <w:szCs w:val="24"/>
        </w:rPr>
        <w:t>Mishra, S., charan Rath, C., and Das, A.P.J.M.p.b.: ‘Marine microfiber pollution: a review on present status and future challenges’, 2019, 140, pp. 188-197</w:t>
      </w:r>
      <w:bookmarkStart w:id="24" w:name="_ENREF_2"/>
      <w:bookmarkEnd w:id="23"/>
    </w:p>
    <w:p w:rsidR="001A5410" w:rsidRDefault="007F66C4" w:rsidP="007F66C4">
      <w:pPr>
        <w:pStyle w:val="EndNoteBibliography"/>
        <w:numPr>
          <w:ilvl w:val="0"/>
          <w:numId w:val="16"/>
        </w:numPr>
        <w:spacing w:after="0" w:line="360" w:lineRule="auto"/>
        <w:rPr>
          <w:rFonts w:ascii="Times New Roman" w:hAnsi="Times New Roman" w:cs="Times New Roman"/>
          <w:sz w:val="24"/>
          <w:szCs w:val="24"/>
        </w:rPr>
      </w:pPr>
      <w:r w:rsidRPr="001A5410">
        <w:rPr>
          <w:rFonts w:ascii="Times New Roman" w:hAnsi="Times New Roman" w:cs="Times New Roman"/>
          <w:sz w:val="24"/>
          <w:szCs w:val="24"/>
        </w:rPr>
        <w:t>Yanagisawa, H., and Wagenseil, J.J.M.B.: ‘Elastic fibers and biomechanics of the aorta: Insights from mouse studies’, 2020, 85, pp. 160-172</w:t>
      </w:r>
      <w:bookmarkStart w:id="25" w:name="_ENREF_3"/>
      <w:bookmarkEnd w:id="24"/>
    </w:p>
    <w:p w:rsidR="001A5410" w:rsidRDefault="007F66C4" w:rsidP="007F66C4">
      <w:pPr>
        <w:pStyle w:val="EndNoteBibliography"/>
        <w:numPr>
          <w:ilvl w:val="0"/>
          <w:numId w:val="16"/>
        </w:numPr>
        <w:spacing w:after="0" w:line="360" w:lineRule="auto"/>
        <w:rPr>
          <w:rFonts w:ascii="Times New Roman" w:hAnsi="Times New Roman" w:cs="Times New Roman"/>
          <w:sz w:val="24"/>
          <w:szCs w:val="24"/>
        </w:rPr>
      </w:pPr>
      <w:r w:rsidRPr="001A5410">
        <w:rPr>
          <w:rFonts w:ascii="Times New Roman" w:hAnsi="Times New Roman" w:cs="Times New Roman"/>
          <w:sz w:val="24"/>
          <w:szCs w:val="24"/>
        </w:rPr>
        <w:t>Wan, M., Li, S.-E., Yuan, H., Zhang, W.-H.J.C.P.A.A.S., and Manufacturing: ‘Cutting force modelling in machining of fiber-reinforced polymer matrix composites (PMCs): a review’, 2019, 117, pp. 34-55</w:t>
      </w:r>
      <w:bookmarkStart w:id="26" w:name="_ENREF_4"/>
      <w:bookmarkEnd w:id="25"/>
    </w:p>
    <w:p w:rsidR="007F66C4" w:rsidRPr="001A5410" w:rsidRDefault="007F66C4" w:rsidP="007F66C4">
      <w:pPr>
        <w:pStyle w:val="EndNoteBibliography"/>
        <w:numPr>
          <w:ilvl w:val="0"/>
          <w:numId w:val="16"/>
        </w:numPr>
        <w:spacing w:after="0" w:line="360" w:lineRule="auto"/>
        <w:rPr>
          <w:rFonts w:ascii="Times New Roman" w:hAnsi="Times New Roman" w:cs="Times New Roman"/>
          <w:sz w:val="24"/>
          <w:szCs w:val="24"/>
        </w:rPr>
      </w:pPr>
      <w:r w:rsidRPr="001A5410">
        <w:rPr>
          <w:rFonts w:ascii="Times New Roman" w:hAnsi="Times New Roman" w:cs="Times New Roman"/>
          <w:sz w:val="24"/>
          <w:szCs w:val="24"/>
        </w:rPr>
        <w:t>Choi, D., Kil, H.-S., and Lee, S.J.C.: ‘Fabrication of low-cost carbon fibers using economical precursors and advanced processing technologies’, 2019, 142, pp. 610-649</w:t>
      </w:r>
      <w:bookmarkEnd w:id="26"/>
    </w:p>
    <w:p w:rsidR="001A5410" w:rsidRDefault="007F66C4" w:rsidP="007F66C4">
      <w:pPr>
        <w:pStyle w:val="EndNoteBibliography"/>
        <w:numPr>
          <w:ilvl w:val="0"/>
          <w:numId w:val="16"/>
        </w:numPr>
        <w:spacing w:after="0" w:line="360" w:lineRule="auto"/>
        <w:rPr>
          <w:rFonts w:ascii="Times New Roman" w:hAnsi="Times New Roman" w:cs="Times New Roman"/>
          <w:sz w:val="24"/>
          <w:szCs w:val="24"/>
        </w:rPr>
      </w:pPr>
      <w:bookmarkStart w:id="27" w:name="_ENREF_5"/>
      <w:r w:rsidRPr="007F66C4">
        <w:rPr>
          <w:rFonts w:ascii="Times New Roman" w:hAnsi="Times New Roman" w:cs="Times New Roman"/>
          <w:sz w:val="24"/>
          <w:szCs w:val="24"/>
        </w:rPr>
        <w:t>Shukla, S., Kushwaha, C.S., Guner, T., Demir, M.M.J.O., and Technology, L.: ‘Chemically modified optical fibers in advanced technology: An overview’, 2019, 115, pp. 404-432</w:t>
      </w:r>
      <w:bookmarkStart w:id="28" w:name="_ENREF_6"/>
      <w:bookmarkEnd w:id="27"/>
    </w:p>
    <w:p w:rsidR="001A5410" w:rsidRDefault="007F66C4" w:rsidP="007F66C4">
      <w:pPr>
        <w:pStyle w:val="EndNoteBibliography"/>
        <w:numPr>
          <w:ilvl w:val="0"/>
          <w:numId w:val="16"/>
        </w:numPr>
        <w:spacing w:after="0" w:line="360" w:lineRule="auto"/>
        <w:rPr>
          <w:rFonts w:ascii="Times New Roman" w:hAnsi="Times New Roman" w:cs="Times New Roman"/>
          <w:sz w:val="24"/>
          <w:szCs w:val="24"/>
        </w:rPr>
      </w:pPr>
      <w:r w:rsidRPr="001A5410">
        <w:rPr>
          <w:rFonts w:ascii="Times New Roman" w:hAnsi="Times New Roman" w:cs="Times New Roman"/>
          <w:sz w:val="24"/>
          <w:szCs w:val="24"/>
        </w:rPr>
        <w:t>Sakr, H., Hussein, R.A., Hameed, M.F.O., and Obayya, S.J.O.: ‘Analysis of photonic crystal fiber with silicon core for efficient supercontinuum generation’, 2019, 182, pp. 848-857</w:t>
      </w:r>
      <w:bookmarkStart w:id="29" w:name="_ENREF_7"/>
      <w:bookmarkEnd w:id="28"/>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1A5410">
        <w:rPr>
          <w:rFonts w:ascii="Times New Roman" w:hAnsi="Times New Roman" w:cs="Times New Roman"/>
          <w:sz w:val="24"/>
          <w:szCs w:val="24"/>
        </w:rPr>
        <w:lastRenderedPageBreak/>
        <w:t>Yang, H., Huang, W., Jiao, S., Sun, X., Hong, W., and Qiao, L.J.O.: ‘Temperature independent polarization-maintaining photonic crystal fiber with regular pentagon air hole distribution’, 2019, 185, pp. 390-396</w:t>
      </w:r>
      <w:bookmarkStart w:id="30" w:name="_ENREF_8"/>
      <w:bookmarkEnd w:id="29"/>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Holdynski, Z., Napierala, M., Jozwik, M., Szostkiwicz, L., Mergo, P., and Nasilowski, T.J.O.C.: ‘Three fold symmetric microstructured fibers for customized sub-nanosecond supercontinuum generation’, 2017, 393, pp. 45-48</w:t>
      </w:r>
      <w:bookmarkStart w:id="31" w:name="_ENREF_9"/>
      <w:bookmarkEnd w:id="30"/>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Kelly, C.M., Osorio-Marin, J., Kothari, N., Hague, S., Dever, J.K.J.I.C., and Products: ‘Genetic improvement in cotton fiber elongation can impact yarn quality’, 2019, 129, pp. 1-9</w:t>
      </w:r>
      <w:bookmarkStart w:id="32" w:name="_ENREF_10"/>
      <w:bookmarkEnd w:id="31"/>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Hassan, S.S., Williams, G.A., Jaiswal, A.K.J.R., and Reviews, S.E.: ‘Moving towards the second generation of lignocellulosic biorefineries in the EU: Drivers, challenges, and opportunities’, 2019, 101, pp. 590-599</w:t>
      </w:r>
      <w:bookmarkStart w:id="33" w:name="_ENREF_11"/>
      <w:bookmarkEnd w:id="32"/>
    </w:p>
    <w:p w:rsidR="007F66C4" w:rsidRP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Wang, W., Zhou, B., Xu, S., Yang, Z., and Zhang, Q.J.P.i.M.S.: ‘Recent advances in soft optical glass fiber and fiber lasers’, 2019, 101, pp. 90-171</w:t>
      </w:r>
      <w:bookmarkEnd w:id="33"/>
    </w:p>
    <w:p w:rsidR="007F66C4" w:rsidRPr="007F66C4" w:rsidRDefault="007F66C4" w:rsidP="00B41921">
      <w:pPr>
        <w:pStyle w:val="EndNoteBibliography"/>
        <w:numPr>
          <w:ilvl w:val="0"/>
          <w:numId w:val="16"/>
        </w:numPr>
        <w:spacing w:after="0" w:line="360" w:lineRule="auto"/>
        <w:rPr>
          <w:rFonts w:ascii="Times New Roman" w:hAnsi="Times New Roman" w:cs="Times New Roman"/>
          <w:sz w:val="24"/>
          <w:szCs w:val="24"/>
        </w:rPr>
      </w:pPr>
      <w:bookmarkStart w:id="34" w:name="_ENREF_12"/>
      <w:r w:rsidRPr="007F66C4">
        <w:rPr>
          <w:rFonts w:ascii="Times New Roman" w:hAnsi="Times New Roman" w:cs="Times New Roman"/>
          <w:sz w:val="24"/>
          <w:szCs w:val="24"/>
        </w:rPr>
        <w:t>Justin, A.W., Saeb-Parsy, K., Markaki, A.E., Vallier, L., and Sampaziotis, F.J.B.e.B.A.-M.B.o.D.: ‘Advances in the generation of bioengineered bile ducts’, 2018, 1864, (4), pp. 1532-1538</w:t>
      </w:r>
      <w:bookmarkEnd w:id="34"/>
    </w:p>
    <w:p w:rsidR="007F66C4" w:rsidRPr="00B41921" w:rsidRDefault="007F66C4" w:rsidP="00B41921">
      <w:pPr>
        <w:pStyle w:val="EndNoteBibliography"/>
        <w:numPr>
          <w:ilvl w:val="0"/>
          <w:numId w:val="16"/>
        </w:numPr>
        <w:spacing w:after="0" w:line="360" w:lineRule="auto"/>
        <w:rPr>
          <w:rFonts w:ascii="Times New Roman" w:hAnsi="Times New Roman" w:cs="Times New Roman"/>
          <w:sz w:val="24"/>
          <w:szCs w:val="24"/>
        </w:rPr>
      </w:pPr>
      <w:bookmarkStart w:id="35" w:name="_ENREF_13"/>
      <w:r w:rsidRPr="00B41921">
        <w:rPr>
          <w:rFonts w:ascii="Times New Roman" w:hAnsi="Times New Roman" w:cs="Times New Roman"/>
          <w:sz w:val="24"/>
          <w:szCs w:val="24"/>
        </w:rPr>
        <w:t>Guner, T., Aksoy, E., Demir, M.M., Varlikli, C.J.D., and Pigments: ‘Perylene-embedded electrospun PS fibers for white light generation’, 2019, 160, pp. 501-508</w:t>
      </w:r>
      <w:bookmarkEnd w:id="35"/>
    </w:p>
    <w:p w:rsidR="007F66C4" w:rsidRPr="007F66C4" w:rsidRDefault="007F66C4" w:rsidP="00B41921">
      <w:pPr>
        <w:pStyle w:val="EndNoteBibliography"/>
        <w:numPr>
          <w:ilvl w:val="0"/>
          <w:numId w:val="16"/>
        </w:numPr>
        <w:spacing w:after="0" w:line="360" w:lineRule="auto"/>
        <w:rPr>
          <w:rFonts w:ascii="Times New Roman" w:hAnsi="Times New Roman" w:cs="Times New Roman"/>
          <w:sz w:val="24"/>
          <w:szCs w:val="24"/>
        </w:rPr>
      </w:pPr>
      <w:bookmarkStart w:id="36" w:name="_ENREF_14"/>
      <w:r w:rsidRPr="007F66C4">
        <w:rPr>
          <w:rFonts w:ascii="Times New Roman" w:hAnsi="Times New Roman" w:cs="Times New Roman"/>
          <w:sz w:val="24"/>
          <w:szCs w:val="24"/>
        </w:rPr>
        <w:t>Ravichandran, G., Lakshmanan, D.K., Raju, K., Elangovan, A., Nambirajan, G., Devanesan, A.A., and Thilagar, S.J.E.i.: ‘Food advanced glycation end products as potential endocrine disruptors: An emerging threat to contemporary and future generation’, 2019, 123, pp. 486-500</w:t>
      </w:r>
      <w:bookmarkEnd w:id="36"/>
    </w:p>
    <w:p w:rsidR="007F66C4" w:rsidRPr="007F66C4" w:rsidRDefault="007F66C4" w:rsidP="00B41921">
      <w:pPr>
        <w:pStyle w:val="EndNoteBibliography"/>
        <w:numPr>
          <w:ilvl w:val="0"/>
          <w:numId w:val="16"/>
        </w:numPr>
        <w:spacing w:after="0" w:line="360" w:lineRule="auto"/>
        <w:rPr>
          <w:rFonts w:ascii="Times New Roman" w:hAnsi="Times New Roman" w:cs="Times New Roman"/>
          <w:sz w:val="24"/>
          <w:szCs w:val="24"/>
        </w:rPr>
      </w:pPr>
      <w:bookmarkStart w:id="37" w:name="_ENREF_15"/>
      <w:r w:rsidRPr="007F66C4">
        <w:rPr>
          <w:rFonts w:ascii="Times New Roman" w:hAnsi="Times New Roman" w:cs="Times New Roman"/>
          <w:sz w:val="24"/>
          <w:szCs w:val="24"/>
        </w:rPr>
        <w:t>Knebl, A., Yan, D., Popp, J., and Frosch, T.J.T.T.i.A.C.: ‘Fiber enhanced Raman gas spectroscopy’, 2018, 103, pp. 230-238</w:t>
      </w:r>
      <w:bookmarkEnd w:id="37"/>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bookmarkStart w:id="38" w:name="_ENREF_16"/>
      <w:r w:rsidRPr="007F66C4">
        <w:rPr>
          <w:rFonts w:ascii="Times New Roman" w:hAnsi="Times New Roman" w:cs="Times New Roman"/>
          <w:sz w:val="24"/>
          <w:szCs w:val="24"/>
        </w:rPr>
        <w:t>Dutta, D., Paul, M.C., Dhar, A., Das, S., Rusdi, M.F.M., Latiff, A.A., Ahmad, H., and Harun, S.W.J.O.F.T.: ‘Newly developed chromium-doped fiber as a saturable absorber at 1.55-and 2.0-µm regions for Q-switching pulses generation’, 2019, 48, pp. 144-150</w:t>
      </w:r>
      <w:bookmarkStart w:id="39" w:name="_ENREF_17"/>
      <w:bookmarkEnd w:id="38"/>
    </w:p>
    <w:p w:rsidR="007F66C4" w:rsidRP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Im, S.H., Jung, Y., and Kim, S.H.J.A.b.: ‘Current status and future direction of biodegradable metallic and polymeric vascular scaffolds for next-generation stents’, 2017, 60, pp. 3-22</w:t>
      </w:r>
      <w:bookmarkEnd w:id="39"/>
    </w:p>
    <w:p w:rsidR="007F66C4" w:rsidRPr="007F66C4" w:rsidRDefault="007F66C4" w:rsidP="00B41921">
      <w:pPr>
        <w:pStyle w:val="EndNoteBibliography"/>
        <w:numPr>
          <w:ilvl w:val="0"/>
          <w:numId w:val="16"/>
        </w:numPr>
        <w:spacing w:after="0" w:line="360" w:lineRule="auto"/>
        <w:rPr>
          <w:rFonts w:ascii="Times New Roman" w:hAnsi="Times New Roman" w:cs="Times New Roman"/>
          <w:sz w:val="24"/>
          <w:szCs w:val="24"/>
        </w:rPr>
      </w:pPr>
      <w:bookmarkStart w:id="40" w:name="_ENREF_18"/>
      <w:r w:rsidRPr="007F66C4">
        <w:rPr>
          <w:rFonts w:ascii="Times New Roman" w:hAnsi="Times New Roman" w:cs="Times New Roman"/>
          <w:sz w:val="24"/>
          <w:szCs w:val="24"/>
        </w:rPr>
        <w:t xml:space="preserve">Ravichandran, G., Lakshmanan, D.K., Raju, K., Elangovan, A., Nambirajan, G., Devanesan, A.A., and Thilagar, S.: ‘Food advanced glycation end products as potential endocrine disruptors: </w:t>
      </w:r>
      <w:r w:rsidRPr="007F66C4">
        <w:rPr>
          <w:rFonts w:ascii="Times New Roman" w:hAnsi="Times New Roman" w:cs="Times New Roman"/>
          <w:sz w:val="24"/>
          <w:szCs w:val="24"/>
        </w:rPr>
        <w:lastRenderedPageBreak/>
        <w:t>An emerging threat to contemporary and future generation’, Environment international, 2019, 123, pp. 486-500</w:t>
      </w:r>
      <w:bookmarkEnd w:id="40"/>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bookmarkStart w:id="41" w:name="_ENREF_19"/>
      <w:r w:rsidRPr="007F66C4">
        <w:rPr>
          <w:rFonts w:ascii="Times New Roman" w:hAnsi="Times New Roman" w:cs="Times New Roman"/>
          <w:sz w:val="24"/>
          <w:szCs w:val="24"/>
        </w:rPr>
        <w:t>Jakobsdottir, G., Nyman, M., and Fåk, F.J.N.: ‘Designing future prebiotic fiber to target metabolic syndrome’, 2014, 30, (5), pp. 497-502</w:t>
      </w:r>
      <w:bookmarkStart w:id="42" w:name="_ENREF_20"/>
      <w:bookmarkEnd w:id="41"/>
    </w:p>
    <w:p w:rsidR="007F66C4" w:rsidRP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Yimin, Q.J.J.o.T.R.: ‘Production method of seacell fibers’, 2007, 28, (10), pp. l22-123</w:t>
      </w:r>
      <w:bookmarkEnd w:id="42"/>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bookmarkStart w:id="43" w:name="_ENREF_21"/>
      <w:r w:rsidRPr="007F66C4">
        <w:rPr>
          <w:rFonts w:ascii="Times New Roman" w:hAnsi="Times New Roman" w:cs="Times New Roman"/>
          <w:sz w:val="24"/>
          <w:szCs w:val="24"/>
        </w:rPr>
        <w:t>Brinsko, K.M.J.J.o.f.s.: ‘Optical Characterization of Some Modern “Eco‐Friendly” Fibers’, 2010, 55, (4), pp. 915-923</w:t>
      </w:r>
      <w:bookmarkStart w:id="44" w:name="_ENREF_22"/>
      <w:bookmarkEnd w:id="43"/>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Thangavelu, K., and Subramani, K.B.: ‘Sustainable biopolymer fibers—Production, properties and applications’: ‘Sustainable fibres for fashion industry’ (Springer, 2016), pp. 109-140</w:t>
      </w:r>
      <w:bookmarkStart w:id="45" w:name="_ENREF_23"/>
      <w:bookmarkEnd w:id="44"/>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Bedeloglu, A., Demir, A., Bozkurt, Y., and Sariciftci, N.S.J.T.R.J.: ‘A photovoltaic fiber design for smart textiles’, 2010, 80, (11), pp. 1065-1074</w:t>
      </w:r>
      <w:bookmarkStart w:id="46" w:name="_ENREF_24"/>
      <w:bookmarkEnd w:id="45"/>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Shi, Q., Sun, J., Hou, C., Li, Y., Zhang, Q., and Wang, H.J.A.F.M.: ‘Advanced functional fiber and smart textile’, 2019, 1, (1), pp. 3-31</w:t>
      </w:r>
      <w:bookmarkStart w:id="47" w:name="_ENREF_25"/>
      <w:bookmarkEnd w:id="46"/>
    </w:p>
    <w:p w:rsidR="00B41921" w:rsidRDefault="007F66C4" w:rsidP="007F66C4">
      <w:pPr>
        <w:pStyle w:val="EndNoteBibliography"/>
        <w:numPr>
          <w:ilvl w:val="0"/>
          <w:numId w:val="16"/>
        </w:numPr>
        <w:spacing w:after="0" w:line="360" w:lineRule="auto"/>
        <w:rPr>
          <w:rFonts w:ascii="Times New Roman" w:hAnsi="Times New Roman" w:cs="Times New Roman"/>
          <w:sz w:val="24"/>
          <w:szCs w:val="24"/>
        </w:rPr>
      </w:pPr>
      <w:r w:rsidRPr="00B41921">
        <w:rPr>
          <w:rFonts w:ascii="Times New Roman" w:hAnsi="Times New Roman" w:cs="Times New Roman"/>
          <w:sz w:val="24"/>
          <w:szCs w:val="24"/>
        </w:rPr>
        <w:t>Parandoush, P., and Lin, D.J.C.S.: ‘A review on additive manufacturing of polymer-fiber composites’, 2017, 182, pp. 36-53</w:t>
      </w:r>
      <w:bookmarkStart w:id="48" w:name="_ENREF_26"/>
      <w:bookmarkEnd w:id="47"/>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Belino, N., Fangueiro, R., Rana, S., Glampedaki, P., and Priniotakis, G.: ‘Medical and healthcare textiles’ (Wiley, 2019. 2019)</w:t>
      </w:r>
      <w:bookmarkStart w:id="49" w:name="_ENREF_27"/>
      <w:bookmarkEnd w:id="48"/>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Inkinen, S., Hakkarainen, M., Albertsson, A.-C., and Södergård, A.J.B.: ‘From lactic acid to poly (lactic acid)(PLA): characterization and analysis of PLA and its precursors’, 2011, 12, (3), pp. 523-532</w:t>
      </w:r>
      <w:bookmarkStart w:id="50" w:name="_ENREF_28"/>
      <w:bookmarkEnd w:id="49"/>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Pang, X., Zhuang, X., Tang, Z., and Chen, X.J.B.J.: ‘Polylactic acid (PLA): research, development and industrialization’, 2010, 5, (11), pp. 1125-1136</w:t>
      </w:r>
      <w:bookmarkStart w:id="51" w:name="_ENREF_29"/>
      <w:bookmarkEnd w:id="50"/>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Ruan, G., and Feng, S.-S.J.B.: ‘Preparation and characterization of poly (lactic acid)–poly (ethylene glycol)–poly (lactic acid)(PLA–PEG–PLA) microspheres for controlled release of paclitaxel’, 2003, 24, (27), pp. 5037-5044</w:t>
      </w:r>
      <w:bookmarkStart w:id="52" w:name="_ENREF_30"/>
      <w:bookmarkEnd w:id="51"/>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Sin, L.T., Rahmat, A.R., and Rahman, W.A.W.A.: ‘Polylactic acid: PLA biopolymer technology and applications’ (William Andrew, 2012. 2012)</w:t>
      </w:r>
      <w:bookmarkStart w:id="53" w:name="_ENREF_31"/>
      <w:bookmarkEnd w:id="52"/>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Avinc, O., and Khoddami, A.J.F.c.: ‘Overview of poly (lactic acid)(PLA) fibre’, 2010, 42, (1), pp. 68-78</w:t>
      </w:r>
      <w:bookmarkStart w:id="54" w:name="_ENREF_32"/>
      <w:bookmarkEnd w:id="53"/>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Bielecki, S., Krystynowicz, A., Turkiewicz, M., Kalinowska, H.J.P., polyamides in the food industry: properties, p., and patents: ‘Bacterial cellulose’, 2005, pp. 31-84</w:t>
      </w:r>
      <w:bookmarkStart w:id="55" w:name="_ENREF_33"/>
      <w:bookmarkEnd w:id="54"/>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lastRenderedPageBreak/>
        <w:t>Esa, F., Tasirin, S.M., Abd Rahman, N.J.A., and Procedia, A.S.: ‘Overview of bacterial cellulose production and application’, 2014, 2, pp. 113-119</w:t>
      </w:r>
      <w:bookmarkStart w:id="56" w:name="_ENREF_34"/>
      <w:bookmarkEnd w:id="55"/>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Shi, Z., Zhang, Y., Phillips, G.O., and Yang, G.J.F.h.: ‘Utilization of bacterial cellulose in food’, 2014, 35, pp. 539-545</w:t>
      </w:r>
      <w:bookmarkStart w:id="57" w:name="_ENREF_35"/>
      <w:bookmarkEnd w:id="56"/>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Lin, W.-C., Lien, C.-C., Yeh, H.-J., Yu, C.-M., and Hsu, S.-h.J.C.p.: ‘Bacterial cellulose and bacterial cellulose–chitosan membranes for wound dressing applications’, 2013, 94, (1), pp. 603-611</w:t>
      </w:r>
      <w:bookmarkStart w:id="58" w:name="_ENREF_36"/>
      <w:bookmarkEnd w:id="57"/>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Lenz, R.W., and Marchessault, R.H.J.B.: ‘Bacterial polyesters: biosynthesis, biodegradable plastics and biotechnology’, 2005, 6, (1), pp. 1-8</w:t>
      </w:r>
      <w:bookmarkStart w:id="59" w:name="_ENREF_37"/>
      <w:bookmarkEnd w:id="58"/>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Hänggi, U.J.J.F.m.r.: ‘Requirements on bacterial polyesters as future substitute for conventional plastics for consumer goods’, 1995, 16, (2-3), pp. 213-220</w:t>
      </w:r>
      <w:bookmarkStart w:id="60" w:name="_ENREF_38"/>
      <w:bookmarkEnd w:id="59"/>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Park, W.H., Lenz, R.W., and Goodwin, S.J.M.: ‘Epoxidation of bacterial polyesters with unsaturated side chains. I. Production and epoxidation of polyesters from 10-undecenoic acid’, 1998, 31, (5), pp. 1480-1486</w:t>
      </w:r>
      <w:bookmarkStart w:id="61" w:name="_ENREF_39"/>
      <w:bookmarkEnd w:id="60"/>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Chen, G.G.-Q.: ‘Plastics from bacteria: natural functions and applications’ (Springer Science &amp; Business Media, 2009. 2009)</w:t>
      </w:r>
      <w:bookmarkStart w:id="62" w:name="_ENREF_40"/>
      <w:bookmarkEnd w:id="61"/>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Marois, Y., Zhang, Z., Vert, M., Deng, X., Lenz, R.W., and Guidoin, R.: ‘Bacterial Polyesters for Biomedical Applications: In vitro and in vivo Assessments of Sterilization, Degradation Rate and Biocompatibility of Poly (β-hydroxyoctanoate)(PHO)’: ‘Synthetic bioabsorbable polymers for implants’ (ASTM International, 2000)</w:t>
      </w:r>
      <w:bookmarkStart w:id="63" w:name="_ENREF_41"/>
      <w:bookmarkEnd w:id="62"/>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Geller, B.J.R.c.r.: ‘Bacterial polyesters. Synthesis, properties, and application’, 1996, 65, (8), pp. 725</w:t>
      </w:r>
      <w:bookmarkStart w:id="64" w:name="_ENREF_42"/>
      <w:bookmarkEnd w:id="63"/>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KANUPARTI, R.S., and HAYAVADANA, J.: ‘SPIDER SILK: THE NETWORK OF FIBRE’</w:t>
      </w:r>
      <w:bookmarkStart w:id="65" w:name="_ENREF_43"/>
      <w:bookmarkEnd w:id="64"/>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Rijavec, T., and Bukošek, V.J.T.: ‘Novel fibres for the 21st Century’, 2009, 52, pp. 312-327</w:t>
      </w:r>
      <w:bookmarkStart w:id="66" w:name="_ENREF_44"/>
      <w:bookmarkEnd w:id="65"/>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Sponner, A.J.E.R.: ‘Spider silk as a resource for future biotechnologies’, 2007, 37, (4), pp. 238-250</w:t>
      </w:r>
      <w:bookmarkStart w:id="67" w:name="_ENREF_45"/>
      <w:bookmarkEnd w:id="66"/>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Rani, A., Gahlot, M., and Mittal, I.J.M.-M.T.i.I.: ‘New Generation Protein Fibres: Soy Protein Fibre and Spider Silk’, 2007, 50, (3)</w:t>
      </w:r>
      <w:bookmarkStart w:id="68" w:name="_ENREF_46"/>
      <w:bookmarkEnd w:id="67"/>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Zhang, Y., Ghasemzadeh, S., Kotliar, A.M., Kumar, S., Presnell, S., and Williams, L.D.J.J.o.a.p.s.: ‘Fibers from soybean protein and poly (vinyl alcohol)’, 1999, 71, (1), pp. 11-19</w:t>
      </w:r>
      <w:bookmarkStart w:id="69" w:name="_ENREF_47"/>
      <w:bookmarkEnd w:id="68"/>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lastRenderedPageBreak/>
        <w:t>Mu, Y.J.C.T.T.: ‘Consideration and Suggestion about Development &amp; Application of Soybean Protein Fiber [J]’, 2001, 9</w:t>
      </w:r>
      <w:bookmarkStart w:id="70" w:name="_ENREF_48"/>
      <w:bookmarkEnd w:id="69"/>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Boyer, R.J.I., and Chemistry, E.: ‘Soybean protein fibers experimental production’, 1940, 32, (12), pp. 1549-1551</w:t>
      </w:r>
      <w:bookmarkStart w:id="71" w:name="_ENREF_49"/>
      <w:bookmarkEnd w:id="70"/>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Mingjie, S.D.L.J.C.T.T.: ‘Research of Spinning Process of Soybean Protein Fiber [J]’, 2001, 9</w:t>
      </w:r>
      <w:bookmarkStart w:id="72" w:name="_ENREF_50"/>
      <w:bookmarkEnd w:id="71"/>
    </w:p>
    <w:p w:rsidR="00B41921"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Zhang, X., Min, B.G., and Kumar, S.J.J.o.A.P.S.: ‘Solution spinning and characterization of poly (vinyl alcohol)/soybean protein blend fibers’, 2003, 90, (3), pp. 716-721</w:t>
      </w:r>
      <w:bookmarkStart w:id="73" w:name="_ENREF_51"/>
      <w:bookmarkEnd w:id="72"/>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B41921">
        <w:rPr>
          <w:rFonts w:ascii="Times New Roman" w:hAnsi="Times New Roman" w:cs="Times New Roman"/>
          <w:sz w:val="24"/>
          <w:szCs w:val="24"/>
        </w:rPr>
        <w:t>Qingbin, Y., and Weidong, Y.J.C.T.L.: ‘The Issues in Processing and Application of Soybean Protein Fiber’, 2004, pp. 06</w:t>
      </w:r>
      <w:bookmarkStart w:id="74" w:name="_ENREF_52"/>
      <w:bookmarkEnd w:id="73"/>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Afshari, M., Sikkema, D.J., Lee, K., and Bogle, M.J.P.R.: ‘High performance fibers based on rigid and flexible polymers’, 2008, 48, (2), pp. 230-274</w:t>
      </w:r>
      <w:bookmarkStart w:id="75" w:name="_ENREF_53"/>
      <w:bookmarkEnd w:id="74"/>
      <w:r w:rsidRPr="001C4BD7">
        <w:rPr>
          <w:rFonts w:ascii="Times New Roman" w:hAnsi="Times New Roman" w:cs="Times New Roman"/>
          <w:sz w:val="24"/>
          <w:szCs w:val="24"/>
        </w:rPr>
        <w:tab/>
      </w:r>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Kozey, V.V., Jiang, H., Mehta, V.R., and Kumar, S.J.J.o.M.r.: ‘Compressive behavior of materials: Part II. High performance fibers’, 1995, 10, (4), pp. 1044-1061</w:t>
      </w:r>
      <w:bookmarkStart w:id="76" w:name="_ENREF_54"/>
      <w:bookmarkEnd w:id="75"/>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Naaman, A.E.: ‘High performance fiber reinforced cement composites: classification and applications’, in Editor (Ed.)^(Eds.): ‘Book High performance fiber reinforced cement composites: classification and applications’ (Citeseer, 2007, edn.), pp. 389-401</w:t>
      </w:r>
      <w:bookmarkStart w:id="77" w:name="_ENREF_55"/>
      <w:bookmarkEnd w:id="76"/>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Meulman, J., van der Werf, H., Chabba, S., and Vunderink, A.: ‘Ballistic performance of Dyneema® at elevated temperatures, extreme for body armor’, in Editor (Ed.)^(Eds.): ‘Book Ballistic performance of Dyneema® at elevated temperatures, extreme for body armor’ (2010, edn.), pp.</w:t>
      </w:r>
      <w:bookmarkStart w:id="78" w:name="_ENREF_56"/>
      <w:bookmarkEnd w:id="77"/>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Elkarem, A.H.: ‘A STUDY ON DYNEEMA FABRIC FOR SOFT BODY ARMOR’</w:t>
      </w:r>
      <w:bookmarkStart w:id="79" w:name="_ENREF_57"/>
      <w:bookmarkEnd w:id="78"/>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Fujii, H.A., Kruijff, M., van der HEIDE, E.J., Watanabe, T.J.T.O.T.J.S.F.A., and SPACE SCIENCES, A.T.J.: ‘The Second Young Engineers' Satellite: Innovative Technology Through Education’, 2010, 8, (ists27), pp. Tg_11-Tg_17</w:t>
      </w:r>
      <w:bookmarkStart w:id="80" w:name="_ENREF_58"/>
      <w:bookmarkEnd w:id="79"/>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Chaudhari, S.S., Chitnis, R.S., and Ramkrishnan, R.J.M.-m.t.i.I.: ‘Waterproof breathable active sports wear fabrics’, 2004, 5, pp. 166-171</w:t>
      </w:r>
      <w:bookmarkStart w:id="81" w:name="_ENREF_59"/>
      <w:bookmarkEnd w:id="80"/>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Suzuki, T., and Ishimaru, S.: ‘Moisture and Water Control Man-Made Fibers’: ‘High-Performance and Specialty Fibers’ (Springer, 2016), pp. 247-260</w:t>
      </w:r>
      <w:bookmarkStart w:id="82" w:name="_ENREF_60"/>
      <w:bookmarkEnd w:id="81"/>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Agarwal, G.: ‘Engineered Fibres &amp; Fabrics for Active Sportswear’</w:t>
      </w:r>
      <w:bookmarkStart w:id="83" w:name="_ENREF_61"/>
      <w:bookmarkEnd w:id="82"/>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Sharma, V., and Goel, A.J.M.-M.T.i.I.: ‘Latest Advances in Clothing Physiology’, 2007, 50, (3)</w:t>
      </w:r>
      <w:bookmarkStart w:id="84" w:name="_ENREF_62"/>
      <w:bookmarkEnd w:id="83"/>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lastRenderedPageBreak/>
        <w:t>Yehia, S., Farrag, S., and Abdelghaney, O.J.A.M.J.: ‘Performance of Fiber-Reinforced Lightweight Self-Consolidating Concrete Exposed to Wetting-and-Drying Cycles in Salt Water’, 2019, 116, (6)</w:t>
      </w:r>
      <w:bookmarkStart w:id="85" w:name="_ENREF_63"/>
      <w:bookmarkEnd w:id="84"/>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Cassady, A.I., Hidzir, N.M., and Grøndahl, L.J.J.o.a.p.s.: ‘Enhancing expanded poly (tetrafluoroethylene)(ePTFE) for biomaterials applications’, 2014, 131, (15)</w:t>
      </w:r>
      <w:bookmarkStart w:id="86" w:name="_ENREF_64"/>
      <w:bookmarkEnd w:id="85"/>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Aumsuwan, N., Danyus, R.C., Heinhorst, S., and Urban, M.W.J.B.: ‘Attachment of ampicillin to expanded poly (tetrafluoroethylene): surface reactions leading to inhibition of microbial growth’, 2008, 9, (7), pp. 1712-1718</w:t>
      </w:r>
      <w:bookmarkStart w:id="87" w:name="_ENREF_65"/>
      <w:bookmarkEnd w:id="86"/>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Moby, V., Boura, C., Kerdjoudj, H., Voegel, J.-C., Marchal, L., Dumas, D., Schaaf, P., Stoltz, J.-F., and Menu, P.J.B.: ‘Poly (styrenesulfonate)/poly (allylamine) multilayers: a route to favor endothelial cell growth on expanded poly (tetrafluoroethylene) vascular grafts’, 2007, 8, (7), pp. 2156-2160</w:t>
      </w:r>
      <w:bookmarkStart w:id="88" w:name="_ENREF_66"/>
      <w:bookmarkEnd w:id="87"/>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Almetwally, A.A., El-Sakhawy, M., Elshakankery, M., and Kasem, M.J.J.o.t.T.A.: ‘Technology of nano-fibers: Production techniques and properties-Critical review’, 2017, 78, (1), pp. 5-14</w:t>
      </w:r>
      <w:bookmarkStart w:id="89" w:name="_ENREF_67"/>
      <w:bookmarkEnd w:id="88"/>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Deepa, B., Abraham, E., Cherian, B.M., Bismarck, A., Blaker, J.J., Pothan, L.A., Leao, A.L., De Souza, S.F., and Kottaisamy, M.J.B.t.: ‘Structure, morphology and thermal characteristics of banana nano fibers obtained by steam explosion’, 2011, 102, (2), pp. 1988-1997</w:t>
      </w:r>
      <w:bookmarkStart w:id="90" w:name="_ENREF_68"/>
      <w:bookmarkEnd w:id="89"/>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Fujihara, K., Kotaki, M., and Ramakrishna, S.J.B.: ‘Guided bone regeneration membrane made of polycaprolactone/calcium carbonate composite nano-fibers’, 2005, 26, (19), pp. 4139-4147</w:t>
      </w:r>
      <w:bookmarkStart w:id="91" w:name="_ENREF_69"/>
      <w:bookmarkEnd w:id="90"/>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Rivero, P.J., Urrutia, A., Goicoechea, J., and Arregui, F.J.J.N.r.l.: ‘Nanomaterials for functional textiles and fibers’, 2015, 10, (1), pp. 1-22</w:t>
      </w:r>
      <w:bookmarkStart w:id="92" w:name="_ENREF_70"/>
      <w:bookmarkEnd w:id="91"/>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Jayathilaka, W.A.D.M., Qi, K., Qin, Y., Chinnappan, A., Serrano‐García, W., Baskar, C., Wang, H., He, J., Cui, S., and Thomas, S.W.J.A.M.: ‘Significance of nanomaterials in wearables: a review on wearable actuators and sensors’, 2019, 31, (7), pp. 1805921</w:t>
      </w:r>
      <w:bookmarkStart w:id="93" w:name="_ENREF_71"/>
      <w:bookmarkEnd w:id="92"/>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Grimsdale, A.C., and Müllen, K.J.A.C.I.E.: ‘The chemistry of organic nanomaterials’, 2005, 44, (35), pp. 5592-5629</w:t>
      </w:r>
      <w:bookmarkStart w:id="94" w:name="_ENREF_72"/>
      <w:bookmarkEnd w:id="93"/>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Hongu, T.: ‘New fibers’ (CRC Press, 1997. 1997)</w:t>
      </w:r>
      <w:bookmarkStart w:id="95" w:name="_ENREF_73"/>
      <w:bookmarkEnd w:id="94"/>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Raaijmakers, M.J., and Benes, N.E.J.P.i.p.s.: ‘Current trends in interfacial polymerization chemistry’, 2016, 63, pp. 86-142</w:t>
      </w:r>
      <w:bookmarkStart w:id="96" w:name="_ENREF_74"/>
      <w:bookmarkEnd w:id="95"/>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Alig, I., Steinhoff, B., Lellinger, D.J.M.S., and Technology: ‘Monitoring of polymer melt processing’, 2010, 21, (6), pp. 062001</w:t>
      </w:r>
      <w:bookmarkStart w:id="97" w:name="_ENREF_75"/>
      <w:bookmarkEnd w:id="96"/>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lastRenderedPageBreak/>
        <w:t>Wan, Y.-Q., Guo, Q., Pan, N.J.I.J.o.N.S., and Simulation, N.: ‘Thermo-electro-hydrodynamic model for electrospinning process’, 2004, 5, (1), pp. 5-8</w:t>
      </w:r>
      <w:bookmarkStart w:id="98" w:name="_ENREF_76"/>
      <w:bookmarkEnd w:id="97"/>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Pokorny, M., Novak, J., Rebicek, J., Klemes, J., Velebny, V.J.N., and Nanotechnology: ‘An Electrostatic spinning technology with improved functionality for the manufacture of nanomaterials from solutions’, 2015, 5, pp. 17</w:t>
      </w:r>
      <w:bookmarkStart w:id="99" w:name="_ENREF_77"/>
      <w:bookmarkEnd w:id="98"/>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Dai, H.J.A.o.c.r.: ‘Carbon nanotubes: synthesis, integration, and properties’, 2002, 35, (12), pp. 1035-1044</w:t>
      </w:r>
      <w:bookmarkStart w:id="100" w:name="_ENREF_78"/>
      <w:bookmarkEnd w:id="99"/>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Prasek, J., Drbohlavova, J., Chomoucka, J., Hubalek, J., Jasek, O., Adam, V., and Kizek, R.J.J.o.M.C.: ‘Methods for carbon nanotubes synthesis’, 2011, 21, (40), pp. 15872-15884</w:t>
      </w:r>
      <w:bookmarkStart w:id="101" w:name="_ENREF_79"/>
      <w:bookmarkEnd w:id="100"/>
    </w:p>
    <w:p w:rsid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Krzempek, K., Dudzik, G., Hudzikowski, A., Gluszek, A., and Abramski, K.J.O.-E.R.: ‘Highly-efficient fully-fiberized mid-infrared differential frequency generation source and its application to laser spectroscopy’, 2017, 25, (4), pp. 269-274</w:t>
      </w:r>
      <w:bookmarkStart w:id="102" w:name="_ENREF_80"/>
      <w:bookmarkEnd w:id="101"/>
    </w:p>
    <w:p w:rsidR="007F66C4" w:rsidRPr="001C4BD7" w:rsidRDefault="007F66C4" w:rsidP="007F66C4">
      <w:pPr>
        <w:pStyle w:val="EndNoteBibliography"/>
        <w:numPr>
          <w:ilvl w:val="0"/>
          <w:numId w:val="16"/>
        </w:numPr>
        <w:spacing w:after="0" w:line="360" w:lineRule="auto"/>
        <w:jc w:val="both"/>
        <w:rPr>
          <w:rFonts w:ascii="Times New Roman" w:hAnsi="Times New Roman" w:cs="Times New Roman"/>
          <w:sz w:val="24"/>
          <w:szCs w:val="24"/>
        </w:rPr>
      </w:pPr>
      <w:r w:rsidRPr="001C4BD7">
        <w:rPr>
          <w:rFonts w:ascii="Times New Roman" w:hAnsi="Times New Roman" w:cs="Times New Roman"/>
          <w:sz w:val="24"/>
          <w:szCs w:val="24"/>
        </w:rPr>
        <w:t>Jiang, B., Zheng, J., Qiu, S., Wu, M., Zhang, Q., Yan, Z., and Xue, Q.J.C.E.J.: ‘Review on electrical discharge plasma technology for wastewater remediation’, 2014, 236, pp. 348-368</w:t>
      </w:r>
      <w:bookmarkEnd w:id="102"/>
    </w:p>
    <w:p w:rsidR="00B079B1" w:rsidRPr="00C546F1" w:rsidRDefault="007F66C4" w:rsidP="007F66C4">
      <w:pPr>
        <w:spacing w:line="360" w:lineRule="auto"/>
        <w:rPr>
          <w:rFonts w:ascii="Times New Roman" w:hAnsi="Times New Roman" w:cs="Times New Roman"/>
          <w:sz w:val="24"/>
          <w:szCs w:val="24"/>
        </w:rPr>
        <w:sectPr w:rsidR="00B079B1" w:rsidRPr="00C546F1" w:rsidSect="00B079B1">
          <w:pgSz w:w="12240" w:h="15840"/>
          <w:pgMar w:top="1440" w:right="1080" w:bottom="1440" w:left="1080" w:header="0" w:footer="1012" w:gutter="0"/>
          <w:cols w:space="720"/>
        </w:sectPr>
      </w:pPr>
      <w:r w:rsidRPr="00E556A0">
        <w:rPr>
          <w:rFonts w:ascii="Times New Roman" w:eastAsia="Times New Roman" w:hAnsi="Times New Roman" w:cs="Times New Roman"/>
          <w:noProof/>
          <w:sz w:val="24"/>
          <w:szCs w:val="24"/>
          <w:lang w:val="en-GB" w:eastAsia="en-GB"/>
        </w:rPr>
        <w:lastRenderedPageBreak/>
        <mc:AlternateContent>
          <mc:Choice Requires="wpg">
            <w:drawing>
              <wp:anchor distT="0" distB="0" distL="0" distR="0" simplePos="0" relativeHeight="251670528" behindDoc="1" locked="0" layoutInCell="1" allowOverlap="1" wp14:anchorId="4E44FB94" wp14:editId="4774296B">
                <wp:simplePos x="0" y="0"/>
                <wp:positionH relativeFrom="margin">
                  <wp:align>left</wp:align>
                </wp:positionH>
                <wp:positionV relativeFrom="paragraph">
                  <wp:posOffset>387350</wp:posOffset>
                </wp:positionV>
                <wp:extent cx="2077720" cy="5066030"/>
                <wp:effectExtent l="0" t="0" r="17780" b="20320"/>
                <wp:wrapTopAndBottom/>
                <wp:docPr id="50"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77720" cy="5066030"/>
                          <a:chOff x="1479" y="346"/>
                          <a:chExt cx="2275" cy="6782"/>
                        </a:xfrm>
                      </wpg:grpSpPr>
                      <pic:pic xmlns:pic="http://schemas.openxmlformats.org/drawingml/2006/picture">
                        <pic:nvPicPr>
                          <pic:cNvPr id="51" name="Picture 6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1479" y="346"/>
                            <a:ext cx="1773" cy="9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2" name="Picture 6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1522" y="359"/>
                            <a:ext cx="1966" cy="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1600" y="1131"/>
                            <a:ext cx="853" cy="89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AutoShape 63"/>
                        <wps:cNvSpPr>
                          <a:spLocks/>
                        </wps:cNvSpPr>
                        <wps:spPr bwMode="auto">
                          <a:xfrm>
                            <a:off x="1665" y="1160"/>
                            <a:ext cx="552" cy="687"/>
                          </a:xfrm>
                          <a:custGeom>
                            <a:avLst/>
                            <a:gdLst>
                              <a:gd name="T0" fmla="+- 0 2037 1666"/>
                              <a:gd name="T1" fmla="*/ T0 w 552"/>
                              <a:gd name="T2" fmla="+- 0 1667 1161"/>
                              <a:gd name="T3" fmla="*/ 1667 h 687"/>
                              <a:gd name="T4" fmla="+- 0 2037 1666"/>
                              <a:gd name="T5" fmla="*/ T4 w 552"/>
                              <a:gd name="T6" fmla="+- 0 1847 1161"/>
                              <a:gd name="T7" fmla="*/ 1847 h 687"/>
                              <a:gd name="T8" fmla="+- 0 2157 1666"/>
                              <a:gd name="T9" fmla="*/ T8 w 552"/>
                              <a:gd name="T10" fmla="+- 0 1787 1161"/>
                              <a:gd name="T11" fmla="*/ 1787 h 687"/>
                              <a:gd name="T12" fmla="+- 0 2067 1666"/>
                              <a:gd name="T13" fmla="*/ T12 w 552"/>
                              <a:gd name="T14" fmla="+- 0 1787 1161"/>
                              <a:gd name="T15" fmla="*/ 1787 h 687"/>
                              <a:gd name="T16" fmla="+- 0 2067 1666"/>
                              <a:gd name="T17" fmla="*/ T16 w 552"/>
                              <a:gd name="T18" fmla="+- 0 1727 1161"/>
                              <a:gd name="T19" fmla="*/ 1727 h 687"/>
                              <a:gd name="T20" fmla="+- 0 2157 1666"/>
                              <a:gd name="T21" fmla="*/ T20 w 552"/>
                              <a:gd name="T22" fmla="+- 0 1727 1161"/>
                              <a:gd name="T23" fmla="*/ 1727 h 687"/>
                              <a:gd name="T24" fmla="+- 0 2037 1666"/>
                              <a:gd name="T25" fmla="*/ T24 w 552"/>
                              <a:gd name="T26" fmla="+- 0 1667 1161"/>
                              <a:gd name="T27" fmla="*/ 1667 h 687"/>
                              <a:gd name="T28" fmla="+- 0 1726 1666"/>
                              <a:gd name="T29" fmla="*/ T28 w 552"/>
                              <a:gd name="T30" fmla="+- 0 1161 1161"/>
                              <a:gd name="T31" fmla="*/ 1161 h 687"/>
                              <a:gd name="T32" fmla="+- 0 1666 1666"/>
                              <a:gd name="T33" fmla="*/ T32 w 552"/>
                              <a:gd name="T34" fmla="+- 0 1161 1161"/>
                              <a:gd name="T35" fmla="*/ 1161 h 687"/>
                              <a:gd name="T36" fmla="+- 0 1666 1666"/>
                              <a:gd name="T37" fmla="*/ T36 w 552"/>
                              <a:gd name="T38" fmla="+- 0 1757 1161"/>
                              <a:gd name="T39" fmla="*/ 1757 h 687"/>
                              <a:gd name="T40" fmla="+- 0 1668 1666"/>
                              <a:gd name="T41" fmla="*/ T40 w 552"/>
                              <a:gd name="T42" fmla="+- 0 1769 1161"/>
                              <a:gd name="T43" fmla="*/ 1769 h 687"/>
                              <a:gd name="T44" fmla="+- 0 1674 1666"/>
                              <a:gd name="T45" fmla="*/ T44 w 552"/>
                              <a:gd name="T46" fmla="+- 0 1778 1161"/>
                              <a:gd name="T47" fmla="*/ 1778 h 687"/>
                              <a:gd name="T48" fmla="+- 0 1684 1666"/>
                              <a:gd name="T49" fmla="*/ T48 w 552"/>
                              <a:gd name="T50" fmla="+- 0 1785 1161"/>
                              <a:gd name="T51" fmla="*/ 1785 h 687"/>
                              <a:gd name="T52" fmla="+- 0 1696 1666"/>
                              <a:gd name="T53" fmla="*/ T52 w 552"/>
                              <a:gd name="T54" fmla="+- 0 1787 1161"/>
                              <a:gd name="T55" fmla="*/ 1787 h 687"/>
                              <a:gd name="T56" fmla="+- 0 2037 1666"/>
                              <a:gd name="T57" fmla="*/ T56 w 552"/>
                              <a:gd name="T58" fmla="+- 0 1787 1161"/>
                              <a:gd name="T59" fmla="*/ 1787 h 687"/>
                              <a:gd name="T60" fmla="+- 0 2037 1666"/>
                              <a:gd name="T61" fmla="*/ T60 w 552"/>
                              <a:gd name="T62" fmla="+- 0 1757 1161"/>
                              <a:gd name="T63" fmla="*/ 1757 h 687"/>
                              <a:gd name="T64" fmla="+- 0 1726 1666"/>
                              <a:gd name="T65" fmla="*/ T64 w 552"/>
                              <a:gd name="T66" fmla="+- 0 1757 1161"/>
                              <a:gd name="T67" fmla="*/ 1757 h 687"/>
                              <a:gd name="T68" fmla="+- 0 1696 1666"/>
                              <a:gd name="T69" fmla="*/ T68 w 552"/>
                              <a:gd name="T70" fmla="+- 0 1727 1161"/>
                              <a:gd name="T71" fmla="*/ 1727 h 687"/>
                              <a:gd name="T72" fmla="+- 0 1726 1666"/>
                              <a:gd name="T73" fmla="*/ T72 w 552"/>
                              <a:gd name="T74" fmla="+- 0 1727 1161"/>
                              <a:gd name="T75" fmla="*/ 1727 h 687"/>
                              <a:gd name="T76" fmla="+- 0 1726 1666"/>
                              <a:gd name="T77" fmla="*/ T76 w 552"/>
                              <a:gd name="T78" fmla="+- 0 1161 1161"/>
                              <a:gd name="T79" fmla="*/ 1161 h 687"/>
                              <a:gd name="T80" fmla="+- 0 2157 1666"/>
                              <a:gd name="T81" fmla="*/ T80 w 552"/>
                              <a:gd name="T82" fmla="+- 0 1727 1161"/>
                              <a:gd name="T83" fmla="*/ 1727 h 687"/>
                              <a:gd name="T84" fmla="+- 0 2067 1666"/>
                              <a:gd name="T85" fmla="*/ T84 w 552"/>
                              <a:gd name="T86" fmla="+- 0 1727 1161"/>
                              <a:gd name="T87" fmla="*/ 1727 h 687"/>
                              <a:gd name="T88" fmla="+- 0 2067 1666"/>
                              <a:gd name="T89" fmla="*/ T88 w 552"/>
                              <a:gd name="T90" fmla="+- 0 1787 1161"/>
                              <a:gd name="T91" fmla="*/ 1787 h 687"/>
                              <a:gd name="T92" fmla="+- 0 2157 1666"/>
                              <a:gd name="T93" fmla="*/ T92 w 552"/>
                              <a:gd name="T94" fmla="+- 0 1787 1161"/>
                              <a:gd name="T95" fmla="*/ 1787 h 687"/>
                              <a:gd name="T96" fmla="+- 0 2217 1666"/>
                              <a:gd name="T97" fmla="*/ T96 w 552"/>
                              <a:gd name="T98" fmla="+- 0 1757 1161"/>
                              <a:gd name="T99" fmla="*/ 1757 h 687"/>
                              <a:gd name="T100" fmla="+- 0 2157 1666"/>
                              <a:gd name="T101" fmla="*/ T100 w 552"/>
                              <a:gd name="T102" fmla="+- 0 1727 1161"/>
                              <a:gd name="T103" fmla="*/ 1727 h 687"/>
                              <a:gd name="T104" fmla="+- 0 1726 1666"/>
                              <a:gd name="T105" fmla="*/ T104 w 552"/>
                              <a:gd name="T106" fmla="+- 0 1727 1161"/>
                              <a:gd name="T107" fmla="*/ 1727 h 687"/>
                              <a:gd name="T108" fmla="+- 0 1696 1666"/>
                              <a:gd name="T109" fmla="*/ T108 w 552"/>
                              <a:gd name="T110" fmla="+- 0 1727 1161"/>
                              <a:gd name="T111" fmla="*/ 1727 h 687"/>
                              <a:gd name="T112" fmla="+- 0 1726 1666"/>
                              <a:gd name="T113" fmla="*/ T112 w 552"/>
                              <a:gd name="T114" fmla="+- 0 1757 1161"/>
                              <a:gd name="T115" fmla="*/ 1757 h 687"/>
                              <a:gd name="T116" fmla="+- 0 1726 1666"/>
                              <a:gd name="T117" fmla="*/ T116 w 552"/>
                              <a:gd name="T118" fmla="+- 0 1727 1161"/>
                              <a:gd name="T119" fmla="*/ 1727 h 687"/>
                              <a:gd name="T120" fmla="+- 0 2037 1666"/>
                              <a:gd name="T121" fmla="*/ T120 w 552"/>
                              <a:gd name="T122" fmla="+- 0 1727 1161"/>
                              <a:gd name="T123" fmla="*/ 1727 h 687"/>
                              <a:gd name="T124" fmla="+- 0 1726 1666"/>
                              <a:gd name="T125" fmla="*/ T124 w 552"/>
                              <a:gd name="T126" fmla="+- 0 1727 1161"/>
                              <a:gd name="T127" fmla="*/ 1727 h 687"/>
                              <a:gd name="T128" fmla="+- 0 1726 1666"/>
                              <a:gd name="T129" fmla="*/ T128 w 552"/>
                              <a:gd name="T130" fmla="+- 0 1757 1161"/>
                              <a:gd name="T131" fmla="*/ 1757 h 687"/>
                              <a:gd name="T132" fmla="+- 0 2037 1666"/>
                              <a:gd name="T133" fmla="*/ T132 w 552"/>
                              <a:gd name="T134" fmla="+- 0 1757 1161"/>
                              <a:gd name="T135" fmla="*/ 1757 h 687"/>
                              <a:gd name="T136" fmla="+- 0 2037 1666"/>
                              <a:gd name="T137" fmla="*/ T136 w 552"/>
                              <a:gd name="T138" fmla="+- 0 1727 1161"/>
                              <a:gd name="T139" fmla="*/ 1727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52" h="687">
                                <a:moveTo>
                                  <a:pt x="371" y="506"/>
                                </a:moveTo>
                                <a:lnTo>
                                  <a:pt x="371" y="686"/>
                                </a:lnTo>
                                <a:lnTo>
                                  <a:pt x="491" y="626"/>
                                </a:lnTo>
                                <a:lnTo>
                                  <a:pt x="401" y="626"/>
                                </a:lnTo>
                                <a:lnTo>
                                  <a:pt x="401" y="566"/>
                                </a:lnTo>
                                <a:lnTo>
                                  <a:pt x="491" y="566"/>
                                </a:lnTo>
                                <a:lnTo>
                                  <a:pt x="371" y="506"/>
                                </a:lnTo>
                                <a:close/>
                                <a:moveTo>
                                  <a:pt x="60" y="0"/>
                                </a:moveTo>
                                <a:lnTo>
                                  <a:pt x="0" y="0"/>
                                </a:lnTo>
                                <a:lnTo>
                                  <a:pt x="0" y="596"/>
                                </a:lnTo>
                                <a:lnTo>
                                  <a:pt x="2" y="608"/>
                                </a:lnTo>
                                <a:lnTo>
                                  <a:pt x="8" y="617"/>
                                </a:lnTo>
                                <a:lnTo>
                                  <a:pt x="18" y="624"/>
                                </a:lnTo>
                                <a:lnTo>
                                  <a:pt x="30" y="626"/>
                                </a:lnTo>
                                <a:lnTo>
                                  <a:pt x="371" y="626"/>
                                </a:lnTo>
                                <a:lnTo>
                                  <a:pt x="371" y="596"/>
                                </a:lnTo>
                                <a:lnTo>
                                  <a:pt x="60" y="596"/>
                                </a:lnTo>
                                <a:lnTo>
                                  <a:pt x="30" y="566"/>
                                </a:lnTo>
                                <a:lnTo>
                                  <a:pt x="60" y="566"/>
                                </a:lnTo>
                                <a:lnTo>
                                  <a:pt x="60" y="0"/>
                                </a:lnTo>
                                <a:close/>
                                <a:moveTo>
                                  <a:pt x="491" y="566"/>
                                </a:moveTo>
                                <a:lnTo>
                                  <a:pt x="401" y="566"/>
                                </a:lnTo>
                                <a:lnTo>
                                  <a:pt x="401" y="626"/>
                                </a:lnTo>
                                <a:lnTo>
                                  <a:pt x="491" y="626"/>
                                </a:lnTo>
                                <a:lnTo>
                                  <a:pt x="551" y="596"/>
                                </a:lnTo>
                                <a:lnTo>
                                  <a:pt x="491" y="566"/>
                                </a:lnTo>
                                <a:close/>
                                <a:moveTo>
                                  <a:pt x="60" y="566"/>
                                </a:moveTo>
                                <a:lnTo>
                                  <a:pt x="30" y="566"/>
                                </a:lnTo>
                                <a:lnTo>
                                  <a:pt x="60" y="596"/>
                                </a:lnTo>
                                <a:lnTo>
                                  <a:pt x="60" y="566"/>
                                </a:lnTo>
                                <a:close/>
                                <a:moveTo>
                                  <a:pt x="371" y="566"/>
                                </a:moveTo>
                                <a:lnTo>
                                  <a:pt x="60" y="566"/>
                                </a:lnTo>
                                <a:lnTo>
                                  <a:pt x="60" y="596"/>
                                </a:lnTo>
                                <a:lnTo>
                                  <a:pt x="371" y="596"/>
                                </a:lnTo>
                                <a:lnTo>
                                  <a:pt x="371" y="5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 name="Freeform 62"/>
                        <wps:cNvSpPr>
                          <a:spLocks/>
                        </wps:cNvSpPr>
                        <wps:spPr bwMode="auto">
                          <a:xfrm>
                            <a:off x="2218" y="1360"/>
                            <a:ext cx="1536" cy="796"/>
                          </a:xfrm>
                          <a:custGeom>
                            <a:avLst/>
                            <a:gdLst>
                              <a:gd name="T0" fmla="+- 0 3675 2218"/>
                              <a:gd name="T1" fmla="*/ T0 w 1536"/>
                              <a:gd name="T2" fmla="+- 0 1360 1360"/>
                              <a:gd name="T3" fmla="*/ 1360 h 796"/>
                              <a:gd name="T4" fmla="+- 0 2298 2218"/>
                              <a:gd name="T5" fmla="*/ T4 w 1536"/>
                              <a:gd name="T6" fmla="+- 0 1360 1360"/>
                              <a:gd name="T7" fmla="*/ 1360 h 796"/>
                              <a:gd name="T8" fmla="+- 0 2267 2218"/>
                              <a:gd name="T9" fmla="*/ T8 w 1536"/>
                              <a:gd name="T10" fmla="+- 0 1367 1360"/>
                              <a:gd name="T11" fmla="*/ 1367 h 796"/>
                              <a:gd name="T12" fmla="+- 0 2242 2218"/>
                              <a:gd name="T13" fmla="*/ T12 w 1536"/>
                              <a:gd name="T14" fmla="+- 0 1384 1360"/>
                              <a:gd name="T15" fmla="*/ 1384 h 796"/>
                              <a:gd name="T16" fmla="+- 0 2224 2218"/>
                              <a:gd name="T17" fmla="*/ T16 w 1536"/>
                              <a:gd name="T18" fmla="+- 0 1409 1360"/>
                              <a:gd name="T19" fmla="*/ 1409 h 796"/>
                              <a:gd name="T20" fmla="+- 0 2218 2218"/>
                              <a:gd name="T21" fmla="*/ T20 w 1536"/>
                              <a:gd name="T22" fmla="+- 0 1440 1360"/>
                              <a:gd name="T23" fmla="*/ 1440 h 796"/>
                              <a:gd name="T24" fmla="+- 0 2218 2218"/>
                              <a:gd name="T25" fmla="*/ T24 w 1536"/>
                              <a:gd name="T26" fmla="+- 0 2076 1360"/>
                              <a:gd name="T27" fmla="*/ 2076 h 796"/>
                              <a:gd name="T28" fmla="+- 0 2224 2218"/>
                              <a:gd name="T29" fmla="*/ T28 w 1536"/>
                              <a:gd name="T30" fmla="+- 0 2107 1360"/>
                              <a:gd name="T31" fmla="*/ 2107 h 796"/>
                              <a:gd name="T32" fmla="+- 0 2242 2218"/>
                              <a:gd name="T33" fmla="*/ T32 w 1536"/>
                              <a:gd name="T34" fmla="+- 0 2133 1360"/>
                              <a:gd name="T35" fmla="*/ 2133 h 796"/>
                              <a:gd name="T36" fmla="+- 0 2267 2218"/>
                              <a:gd name="T37" fmla="*/ T36 w 1536"/>
                              <a:gd name="T38" fmla="+- 0 2150 1360"/>
                              <a:gd name="T39" fmla="*/ 2150 h 796"/>
                              <a:gd name="T40" fmla="+- 0 2298 2218"/>
                              <a:gd name="T41" fmla="*/ T40 w 1536"/>
                              <a:gd name="T42" fmla="+- 0 2156 1360"/>
                              <a:gd name="T43" fmla="*/ 2156 h 796"/>
                              <a:gd name="T44" fmla="+- 0 3675 2218"/>
                              <a:gd name="T45" fmla="*/ T44 w 1536"/>
                              <a:gd name="T46" fmla="+- 0 2156 1360"/>
                              <a:gd name="T47" fmla="*/ 2156 h 796"/>
                              <a:gd name="T48" fmla="+- 0 3706 2218"/>
                              <a:gd name="T49" fmla="*/ T48 w 1536"/>
                              <a:gd name="T50" fmla="+- 0 2150 1360"/>
                              <a:gd name="T51" fmla="*/ 2150 h 796"/>
                              <a:gd name="T52" fmla="+- 0 3731 2218"/>
                              <a:gd name="T53" fmla="*/ T52 w 1536"/>
                              <a:gd name="T54" fmla="+- 0 2133 1360"/>
                              <a:gd name="T55" fmla="*/ 2133 h 796"/>
                              <a:gd name="T56" fmla="+- 0 3748 2218"/>
                              <a:gd name="T57" fmla="*/ T56 w 1536"/>
                              <a:gd name="T58" fmla="+- 0 2107 1360"/>
                              <a:gd name="T59" fmla="*/ 2107 h 796"/>
                              <a:gd name="T60" fmla="+- 0 3754 2218"/>
                              <a:gd name="T61" fmla="*/ T60 w 1536"/>
                              <a:gd name="T62" fmla="+- 0 2076 1360"/>
                              <a:gd name="T63" fmla="*/ 2076 h 796"/>
                              <a:gd name="T64" fmla="+- 0 3754 2218"/>
                              <a:gd name="T65" fmla="*/ T64 w 1536"/>
                              <a:gd name="T66" fmla="+- 0 1440 1360"/>
                              <a:gd name="T67" fmla="*/ 1440 h 796"/>
                              <a:gd name="T68" fmla="+- 0 3748 2218"/>
                              <a:gd name="T69" fmla="*/ T68 w 1536"/>
                              <a:gd name="T70" fmla="+- 0 1409 1360"/>
                              <a:gd name="T71" fmla="*/ 1409 h 796"/>
                              <a:gd name="T72" fmla="+- 0 3731 2218"/>
                              <a:gd name="T73" fmla="*/ T72 w 1536"/>
                              <a:gd name="T74" fmla="+- 0 1384 1360"/>
                              <a:gd name="T75" fmla="*/ 1384 h 796"/>
                              <a:gd name="T76" fmla="+- 0 3706 2218"/>
                              <a:gd name="T77" fmla="*/ T76 w 1536"/>
                              <a:gd name="T78" fmla="+- 0 1367 1360"/>
                              <a:gd name="T79" fmla="*/ 1367 h 796"/>
                              <a:gd name="T80" fmla="+- 0 3675 2218"/>
                              <a:gd name="T81" fmla="*/ T80 w 1536"/>
                              <a:gd name="T82" fmla="+- 0 1360 1360"/>
                              <a:gd name="T83" fmla="*/ 1360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1457" y="0"/>
                                </a:moveTo>
                                <a:lnTo>
                                  <a:pt x="80" y="0"/>
                                </a:lnTo>
                                <a:lnTo>
                                  <a:pt x="49" y="7"/>
                                </a:lnTo>
                                <a:lnTo>
                                  <a:pt x="24" y="24"/>
                                </a:lnTo>
                                <a:lnTo>
                                  <a:pt x="6" y="49"/>
                                </a:lnTo>
                                <a:lnTo>
                                  <a:pt x="0" y="80"/>
                                </a:lnTo>
                                <a:lnTo>
                                  <a:pt x="0" y="716"/>
                                </a:lnTo>
                                <a:lnTo>
                                  <a:pt x="6" y="747"/>
                                </a:lnTo>
                                <a:lnTo>
                                  <a:pt x="24" y="773"/>
                                </a:lnTo>
                                <a:lnTo>
                                  <a:pt x="49" y="790"/>
                                </a:lnTo>
                                <a:lnTo>
                                  <a:pt x="80" y="796"/>
                                </a:lnTo>
                                <a:lnTo>
                                  <a:pt x="1457" y="796"/>
                                </a:lnTo>
                                <a:lnTo>
                                  <a:pt x="1488" y="790"/>
                                </a:lnTo>
                                <a:lnTo>
                                  <a:pt x="1513" y="773"/>
                                </a:lnTo>
                                <a:lnTo>
                                  <a:pt x="1530" y="747"/>
                                </a:lnTo>
                                <a:lnTo>
                                  <a:pt x="1536" y="716"/>
                                </a:lnTo>
                                <a:lnTo>
                                  <a:pt x="1536" y="80"/>
                                </a:lnTo>
                                <a:lnTo>
                                  <a:pt x="1530" y="49"/>
                                </a:lnTo>
                                <a:lnTo>
                                  <a:pt x="1513" y="24"/>
                                </a:lnTo>
                                <a:lnTo>
                                  <a:pt x="1488" y="7"/>
                                </a:lnTo>
                                <a:lnTo>
                                  <a:pt x="145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6" name="Freeform 61"/>
                        <wps:cNvSpPr>
                          <a:spLocks/>
                        </wps:cNvSpPr>
                        <wps:spPr bwMode="auto">
                          <a:xfrm>
                            <a:off x="2218" y="1360"/>
                            <a:ext cx="1536" cy="796"/>
                          </a:xfrm>
                          <a:custGeom>
                            <a:avLst/>
                            <a:gdLst>
                              <a:gd name="T0" fmla="+- 0 2218 2218"/>
                              <a:gd name="T1" fmla="*/ T0 w 1536"/>
                              <a:gd name="T2" fmla="+- 0 1440 1360"/>
                              <a:gd name="T3" fmla="*/ 1440 h 796"/>
                              <a:gd name="T4" fmla="+- 0 2224 2218"/>
                              <a:gd name="T5" fmla="*/ T4 w 1536"/>
                              <a:gd name="T6" fmla="+- 0 1409 1360"/>
                              <a:gd name="T7" fmla="*/ 1409 h 796"/>
                              <a:gd name="T8" fmla="+- 0 2242 2218"/>
                              <a:gd name="T9" fmla="*/ T8 w 1536"/>
                              <a:gd name="T10" fmla="+- 0 1384 1360"/>
                              <a:gd name="T11" fmla="*/ 1384 h 796"/>
                              <a:gd name="T12" fmla="+- 0 2267 2218"/>
                              <a:gd name="T13" fmla="*/ T12 w 1536"/>
                              <a:gd name="T14" fmla="+- 0 1367 1360"/>
                              <a:gd name="T15" fmla="*/ 1367 h 796"/>
                              <a:gd name="T16" fmla="+- 0 2298 2218"/>
                              <a:gd name="T17" fmla="*/ T16 w 1536"/>
                              <a:gd name="T18" fmla="+- 0 1360 1360"/>
                              <a:gd name="T19" fmla="*/ 1360 h 796"/>
                              <a:gd name="T20" fmla="+- 0 3675 2218"/>
                              <a:gd name="T21" fmla="*/ T20 w 1536"/>
                              <a:gd name="T22" fmla="+- 0 1360 1360"/>
                              <a:gd name="T23" fmla="*/ 1360 h 796"/>
                              <a:gd name="T24" fmla="+- 0 3706 2218"/>
                              <a:gd name="T25" fmla="*/ T24 w 1536"/>
                              <a:gd name="T26" fmla="+- 0 1367 1360"/>
                              <a:gd name="T27" fmla="*/ 1367 h 796"/>
                              <a:gd name="T28" fmla="+- 0 3731 2218"/>
                              <a:gd name="T29" fmla="*/ T28 w 1536"/>
                              <a:gd name="T30" fmla="+- 0 1384 1360"/>
                              <a:gd name="T31" fmla="*/ 1384 h 796"/>
                              <a:gd name="T32" fmla="+- 0 3748 2218"/>
                              <a:gd name="T33" fmla="*/ T32 w 1536"/>
                              <a:gd name="T34" fmla="+- 0 1409 1360"/>
                              <a:gd name="T35" fmla="*/ 1409 h 796"/>
                              <a:gd name="T36" fmla="+- 0 3754 2218"/>
                              <a:gd name="T37" fmla="*/ T36 w 1536"/>
                              <a:gd name="T38" fmla="+- 0 1440 1360"/>
                              <a:gd name="T39" fmla="*/ 1440 h 796"/>
                              <a:gd name="T40" fmla="+- 0 3754 2218"/>
                              <a:gd name="T41" fmla="*/ T40 w 1536"/>
                              <a:gd name="T42" fmla="+- 0 2076 1360"/>
                              <a:gd name="T43" fmla="*/ 2076 h 796"/>
                              <a:gd name="T44" fmla="+- 0 3748 2218"/>
                              <a:gd name="T45" fmla="*/ T44 w 1536"/>
                              <a:gd name="T46" fmla="+- 0 2107 1360"/>
                              <a:gd name="T47" fmla="*/ 2107 h 796"/>
                              <a:gd name="T48" fmla="+- 0 3731 2218"/>
                              <a:gd name="T49" fmla="*/ T48 w 1536"/>
                              <a:gd name="T50" fmla="+- 0 2133 1360"/>
                              <a:gd name="T51" fmla="*/ 2133 h 796"/>
                              <a:gd name="T52" fmla="+- 0 3706 2218"/>
                              <a:gd name="T53" fmla="*/ T52 w 1536"/>
                              <a:gd name="T54" fmla="+- 0 2150 1360"/>
                              <a:gd name="T55" fmla="*/ 2150 h 796"/>
                              <a:gd name="T56" fmla="+- 0 3675 2218"/>
                              <a:gd name="T57" fmla="*/ T56 w 1536"/>
                              <a:gd name="T58" fmla="+- 0 2156 1360"/>
                              <a:gd name="T59" fmla="*/ 2156 h 796"/>
                              <a:gd name="T60" fmla="+- 0 2298 2218"/>
                              <a:gd name="T61" fmla="*/ T60 w 1536"/>
                              <a:gd name="T62" fmla="+- 0 2156 1360"/>
                              <a:gd name="T63" fmla="*/ 2156 h 796"/>
                              <a:gd name="T64" fmla="+- 0 2267 2218"/>
                              <a:gd name="T65" fmla="*/ T64 w 1536"/>
                              <a:gd name="T66" fmla="+- 0 2150 1360"/>
                              <a:gd name="T67" fmla="*/ 2150 h 796"/>
                              <a:gd name="T68" fmla="+- 0 2242 2218"/>
                              <a:gd name="T69" fmla="*/ T68 w 1536"/>
                              <a:gd name="T70" fmla="+- 0 2133 1360"/>
                              <a:gd name="T71" fmla="*/ 2133 h 796"/>
                              <a:gd name="T72" fmla="+- 0 2224 2218"/>
                              <a:gd name="T73" fmla="*/ T72 w 1536"/>
                              <a:gd name="T74" fmla="+- 0 2107 1360"/>
                              <a:gd name="T75" fmla="*/ 2107 h 796"/>
                              <a:gd name="T76" fmla="+- 0 2218 2218"/>
                              <a:gd name="T77" fmla="*/ T76 w 1536"/>
                              <a:gd name="T78" fmla="+- 0 2076 1360"/>
                              <a:gd name="T79" fmla="*/ 2076 h 796"/>
                              <a:gd name="T80" fmla="+- 0 2218 2218"/>
                              <a:gd name="T81" fmla="*/ T80 w 1536"/>
                              <a:gd name="T82" fmla="+- 0 1440 1360"/>
                              <a:gd name="T83" fmla="*/ 1440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0" y="80"/>
                                </a:moveTo>
                                <a:lnTo>
                                  <a:pt x="6" y="49"/>
                                </a:lnTo>
                                <a:lnTo>
                                  <a:pt x="24" y="24"/>
                                </a:lnTo>
                                <a:lnTo>
                                  <a:pt x="49" y="7"/>
                                </a:lnTo>
                                <a:lnTo>
                                  <a:pt x="80" y="0"/>
                                </a:lnTo>
                                <a:lnTo>
                                  <a:pt x="1457" y="0"/>
                                </a:lnTo>
                                <a:lnTo>
                                  <a:pt x="1488" y="7"/>
                                </a:lnTo>
                                <a:lnTo>
                                  <a:pt x="1513" y="24"/>
                                </a:lnTo>
                                <a:lnTo>
                                  <a:pt x="1530" y="49"/>
                                </a:lnTo>
                                <a:lnTo>
                                  <a:pt x="1536" y="80"/>
                                </a:lnTo>
                                <a:lnTo>
                                  <a:pt x="1536" y="716"/>
                                </a:lnTo>
                                <a:lnTo>
                                  <a:pt x="1530" y="747"/>
                                </a:lnTo>
                                <a:lnTo>
                                  <a:pt x="1513" y="773"/>
                                </a:lnTo>
                                <a:lnTo>
                                  <a:pt x="1488" y="790"/>
                                </a:lnTo>
                                <a:lnTo>
                                  <a:pt x="1457" y="796"/>
                                </a:lnTo>
                                <a:lnTo>
                                  <a:pt x="80" y="796"/>
                                </a:lnTo>
                                <a:lnTo>
                                  <a:pt x="49" y="790"/>
                                </a:lnTo>
                                <a:lnTo>
                                  <a:pt x="24" y="773"/>
                                </a:lnTo>
                                <a:lnTo>
                                  <a:pt x="6" y="747"/>
                                </a:lnTo>
                                <a:lnTo>
                                  <a:pt x="0" y="716"/>
                                </a:lnTo>
                                <a:lnTo>
                                  <a:pt x="0" y="8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7" name="Picture 6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1600" y="1131"/>
                            <a:ext cx="853" cy="189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8" name="AutoShape 59"/>
                        <wps:cNvSpPr>
                          <a:spLocks/>
                        </wps:cNvSpPr>
                        <wps:spPr bwMode="auto">
                          <a:xfrm>
                            <a:off x="1665" y="1160"/>
                            <a:ext cx="552" cy="1681"/>
                          </a:xfrm>
                          <a:custGeom>
                            <a:avLst/>
                            <a:gdLst>
                              <a:gd name="T0" fmla="+- 0 2037 1666"/>
                              <a:gd name="T1" fmla="*/ T0 w 552"/>
                              <a:gd name="T2" fmla="+- 0 2662 1161"/>
                              <a:gd name="T3" fmla="*/ 2662 h 1681"/>
                              <a:gd name="T4" fmla="+- 0 2037 1666"/>
                              <a:gd name="T5" fmla="*/ T4 w 552"/>
                              <a:gd name="T6" fmla="+- 0 2842 1161"/>
                              <a:gd name="T7" fmla="*/ 2842 h 1681"/>
                              <a:gd name="T8" fmla="+- 0 2157 1666"/>
                              <a:gd name="T9" fmla="*/ T8 w 552"/>
                              <a:gd name="T10" fmla="+- 0 2782 1161"/>
                              <a:gd name="T11" fmla="*/ 2782 h 1681"/>
                              <a:gd name="T12" fmla="+- 0 2067 1666"/>
                              <a:gd name="T13" fmla="*/ T12 w 552"/>
                              <a:gd name="T14" fmla="+- 0 2782 1161"/>
                              <a:gd name="T15" fmla="*/ 2782 h 1681"/>
                              <a:gd name="T16" fmla="+- 0 2067 1666"/>
                              <a:gd name="T17" fmla="*/ T16 w 552"/>
                              <a:gd name="T18" fmla="+- 0 2722 1161"/>
                              <a:gd name="T19" fmla="*/ 2722 h 1681"/>
                              <a:gd name="T20" fmla="+- 0 2157 1666"/>
                              <a:gd name="T21" fmla="*/ T20 w 552"/>
                              <a:gd name="T22" fmla="+- 0 2722 1161"/>
                              <a:gd name="T23" fmla="*/ 2722 h 1681"/>
                              <a:gd name="T24" fmla="+- 0 2037 1666"/>
                              <a:gd name="T25" fmla="*/ T24 w 552"/>
                              <a:gd name="T26" fmla="+- 0 2662 1161"/>
                              <a:gd name="T27" fmla="*/ 2662 h 1681"/>
                              <a:gd name="T28" fmla="+- 0 1726 1666"/>
                              <a:gd name="T29" fmla="*/ T28 w 552"/>
                              <a:gd name="T30" fmla="+- 0 1161 1161"/>
                              <a:gd name="T31" fmla="*/ 1161 h 1681"/>
                              <a:gd name="T32" fmla="+- 0 1666 1666"/>
                              <a:gd name="T33" fmla="*/ T32 w 552"/>
                              <a:gd name="T34" fmla="+- 0 1161 1161"/>
                              <a:gd name="T35" fmla="*/ 1161 h 1681"/>
                              <a:gd name="T36" fmla="+- 0 1666 1666"/>
                              <a:gd name="T37" fmla="*/ T36 w 552"/>
                              <a:gd name="T38" fmla="+- 0 2752 1161"/>
                              <a:gd name="T39" fmla="*/ 2752 h 1681"/>
                              <a:gd name="T40" fmla="+- 0 1668 1666"/>
                              <a:gd name="T41" fmla="*/ T40 w 552"/>
                              <a:gd name="T42" fmla="+- 0 2763 1161"/>
                              <a:gd name="T43" fmla="*/ 2763 h 1681"/>
                              <a:gd name="T44" fmla="+- 0 1674 1666"/>
                              <a:gd name="T45" fmla="*/ T44 w 552"/>
                              <a:gd name="T46" fmla="+- 0 2773 1161"/>
                              <a:gd name="T47" fmla="*/ 2773 h 1681"/>
                              <a:gd name="T48" fmla="+- 0 1684 1666"/>
                              <a:gd name="T49" fmla="*/ T48 w 552"/>
                              <a:gd name="T50" fmla="+- 0 2779 1161"/>
                              <a:gd name="T51" fmla="*/ 2779 h 1681"/>
                              <a:gd name="T52" fmla="+- 0 1696 1666"/>
                              <a:gd name="T53" fmla="*/ T52 w 552"/>
                              <a:gd name="T54" fmla="+- 0 2782 1161"/>
                              <a:gd name="T55" fmla="*/ 2782 h 1681"/>
                              <a:gd name="T56" fmla="+- 0 2037 1666"/>
                              <a:gd name="T57" fmla="*/ T56 w 552"/>
                              <a:gd name="T58" fmla="+- 0 2782 1161"/>
                              <a:gd name="T59" fmla="*/ 2782 h 1681"/>
                              <a:gd name="T60" fmla="+- 0 2037 1666"/>
                              <a:gd name="T61" fmla="*/ T60 w 552"/>
                              <a:gd name="T62" fmla="+- 0 2752 1161"/>
                              <a:gd name="T63" fmla="*/ 2752 h 1681"/>
                              <a:gd name="T64" fmla="+- 0 1726 1666"/>
                              <a:gd name="T65" fmla="*/ T64 w 552"/>
                              <a:gd name="T66" fmla="+- 0 2752 1161"/>
                              <a:gd name="T67" fmla="*/ 2752 h 1681"/>
                              <a:gd name="T68" fmla="+- 0 1696 1666"/>
                              <a:gd name="T69" fmla="*/ T68 w 552"/>
                              <a:gd name="T70" fmla="+- 0 2722 1161"/>
                              <a:gd name="T71" fmla="*/ 2722 h 1681"/>
                              <a:gd name="T72" fmla="+- 0 1726 1666"/>
                              <a:gd name="T73" fmla="*/ T72 w 552"/>
                              <a:gd name="T74" fmla="+- 0 2722 1161"/>
                              <a:gd name="T75" fmla="*/ 2722 h 1681"/>
                              <a:gd name="T76" fmla="+- 0 1726 1666"/>
                              <a:gd name="T77" fmla="*/ T76 w 552"/>
                              <a:gd name="T78" fmla="+- 0 1161 1161"/>
                              <a:gd name="T79" fmla="*/ 1161 h 1681"/>
                              <a:gd name="T80" fmla="+- 0 2157 1666"/>
                              <a:gd name="T81" fmla="*/ T80 w 552"/>
                              <a:gd name="T82" fmla="+- 0 2722 1161"/>
                              <a:gd name="T83" fmla="*/ 2722 h 1681"/>
                              <a:gd name="T84" fmla="+- 0 2067 1666"/>
                              <a:gd name="T85" fmla="*/ T84 w 552"/>
                              <a:gd name="T86" fmla="+- 0 2722 1161"/>
                              <a:gd name="T87" fmla="*/ 2722 h 1681"/>
                              <a:gd name="T88" fmla="+- 0 2067 1666"/>
                              <a:gd name="T89" fmla="*/ T88 w 552"/>
                              <a:gd name="T90" fmla="+- 0 2782 1161"/>
                              <a:gd name="T91" fmla="*/ 2782 h 1681"/>
                              <a:gd name="T92" fmla="+- 0 2157 1666"/>
                              <a:gd name="T93" fmla="*/ T92 w 552"/>
                              <a:gd name="T94" fmla="+- 0 2782 1161"/>
                              <a:gd name="T95" fmla="*/ 2782 h 1681"/>
                              <a:gd name="T96" fmla="+- 0 2217 1666"/>
                              <a:gd name="T97" fmla="*/ T96 w 552"/>
                              <a:gd name="T98" fmla="+- 0 2752 1161"/>
                              <a:gd name="T99" fmla="*/ 2752 h 1681"/>
                              <a:gd name="T100" fmla="+- 0 2157 1666"/>
                              <a:gd name="T101" fmla="*/ T100 w 552"/>
                              <a:gd name="T102" fmla="+- 0 2722 1161"/>
                              <a:gd name="T103" fmla="*/ 2722 h 1681"/>
                              <a:gd name="T104" fmla="+- 0 1726 1666"/>
                              <a:gd name="T105" fmla="*/ T104 w 552"/>
                              <a:gd name="T106" fmla="+- 0 2722 1161"/>
                              <a:gd name="T107" fmla="*/ 2722 h 1681"/>
                              <a:gd name="T108" fmla="+- 0 1696 1666"/>
                              <a:gd name="T109" fmla="*/ T108 w 552"/>
                              <a:gd name="T110" fmla="+- 0 2722 1161"/>
                              <a:gd name="T111" fmla="*/ 2722 h 1681"/>
                              <a:gd name="T112" fmla="+- 0 1726 1666"/>
                              <a:gd name="T113" fmla="*/ T112 w 552"/>
                              <a:gd name="T114" fmla="+- 0 2752 1161"/>
                              <a:gd name="T115" fmla="*/ 2752 h 1681"/>
                              <a:gd name="T116" fmla="+- 0 1726 1666"/>
                              <a:gd name="T117" fmla="*/ T116 w 552"/>
                              <a:gd name="T118" fmla="+- 0 2722 1161"/>
                              <a:gd name="T119" fmla="*/ 2722 h 1681"/>
                              <a:gd name="T120" fmla="+- 0 2037 1666"/>
                              <a:gd name="T121" fmla="*/ T120 w 552"/>
                              <a:gd name="T122" fmla="+- 0 2722 1161"/>
                              <a:gd name="T123" fmla="*/ 2722 h 1681"/>
                              <a:gd name="T124" fmla="+- 0 1726 1666"/>
                              <a:gd name="T125" fmla="*/ T124 w 552"/>
                              <a:gd name="T126" fmla="+- 0 2722 1161"/>
                              <a:gd name="T127" fmla="*/ 2722 h 1681"/>
                              <a:gd name="T128" fmla="+- 0 1726 1666"/>
                              <a:gd name="T129" fmla="*/ T128 w 552"/>
                              <a:gd name="T130" fmla="+- 0 2752 1161"/>
                              <a:gd name="T131" fmla="*/ 2752 h 1681"/>
                              <a:gd name="T132" fmla="+- 0 2037 1666"/>
                              <a:gd name="T133" fmla="*/ T132 w 552"/>
                              <a:gd name="T134" fmla="+- 0 2752 1161"/>
                              <a:gd name="T135" fmla="*/ 2752 h 1681"/>
                              <a:gd name="T136" fmla="+- 0 2037 1666"/>
                              <a:gd name="T137" fmla="*/ T136 w 552"/>
                              <a:gd name="T138" fmla="+- 0 2722 1161"/>
                              <a:gd name="T139" fmla="*/ 2722 h 16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52" h="1681">
                                <a:moveTo>
                                  <a:pt x="371" y="1501"/>
                                </a:moveTo>
                                <a:lnTo>
                                  <a:pt x="371" y="1681"/>
                                </a:lnTo>
                                <a:lnTo>
                                  <a:pt x="491" y="1621"/>
                                </a:lnTo>
                                <a:lnTo>
                                  <a:pt x="401" y="1621"/>
                                </a:lnTo>
                                <a:lnTo>
                                  <a:pt x="401" y="1561"/>
                                </a:lnTo>
                                <a:lnTo>
                                  <a:pt x="491" y="1561"/>
                                </a:lnTo>
                                <a:lnTo>
                                  <a:pt x="371" y="1501"/>
                                </a:lnTo>
                                <a:close/>
                                <a:moveTo>
                                  <a:pt x="60" y="0"/>
                                </a:moveTo>
                                <a:lnTo>
                                  <a:pt x="0" y="0"/>
                                </a:lnTo>
                                <a:lnTo>
                                  <a:pt x="0" y="1591"/>
                                </a:lnTo>
                                <a:lnTo>
                                  <a:pt x="2" y="1602"/>
                                </a:lnTo>
                                <a:lnTo>
                                  <a:pt x="8" y="1612"/>
                                </a:lnTo>
                                <a:lnTo>
                                  <a:pt x="18" y="1618"/>
                                </a:lnTo>
                                <a:lnTo>
                                  <a:pt x="30" y="1621"/>
                                </a:lnTo>
                                <a:lnTo>
                                  <a:pt x="371" y="1621"/>
                                </a:lnTo>
                                <a:lnTo>
                                  <a:pt x="371" y="1591"/>
                                </a:lnTo>
                                <a:lnTo>
                                  <a:pt x="60" y="1591"/>
                                </a:lnTo>
                                <a:lnTo>
                                  <a:pt x="30" y="1561"/>
                                </a:lnTo>
                                <a:lnTo>
                                  <a:pt x="60" y="1561"/>
                                </a:lnTo>
                                <a:lnTo>
                                  <a:pt x="60" y="0"/>
                                </a:lnTo>
                                <a:close/>
                                <a:moveTo>
                                  <a:pt x="491" y="1561"/>
                                </a:moveTo>
                                <a:lnTo>
                                  <a:pt x="401" y="1561"/>
                                </a:lnTo>
                                <a:lnTo>
                                  <a:pt x="401" y="1621"/>
                                </a:lnTo>
                                <a:lnTo>
                                  <a:pt x="491" y="1621"/>
                                </a:lnTo>
                                <a:lnTo>
                                  <a:pt x="551" y="1591"/>
                                </a:lnTo>
                                <a:lnTo>
                                  <a:pt x="491" y="1561"/>
                                </a:lnTo>
                                <a:close/>
                                <a:moveTo>
                                  <a:pt x="60" y="1561"/>
                                </a:moveTo>
                                <a:lnTo>
                                  <a:pt x="30" y="1561"/>
                                </a:lnTo>
                                <a:lnTo>
                                  <a:pt x="60" y="1591"/>
                                </a:lnTo>
                                <a:lnTo>
                                  <a:pt x="60" y="1561"/>
                                </a:lnTo>
                                <a:close/>
                                <a:moveTo>
                                  <a:pt x="371" y="1561"/>
                                </a:moveTo>
                                <a:lnTo>
                                  <a:pt x="60" y="1561"/>
                                </a:lnTo>
                                <a:lnTo>
                                  <a:pt x="60" y="1591"/>
                                </a:lnTo>
                                <a:lnTo>
                                  <a:pt x="371" y="1591"/>
                                </a:lnTo>
                                <a:lnTo>
                                  <a:pt x="371" y="15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58"/>
                        <wps:cNvSpPr>
                          <a:spLocks/>
                        </wps:cNvSpPr>
                        <wps:spPr bwMode="auto">
                          <a:xfrm>
                            <a:off x="2218" y="2355"/>
                            <a:ext cx="1536" cy="796"/>
                          </a:xfrm>
                          <a:custGeom>
                            <a:avLst/>
                            <a:gdLst>
                              <a:gd name="T0" fmla="+- 0 3675 2218"/>
                              <a:gd name="T1" fmla="*/ T0 w 1536"/>
                              <a:gd name="T2" fmla="+- 0 2355 2355"/>
                              <a:gd name="T3" fmla="*/ 2355 h 796"/>
                              <a:gd name="T4" fmla="+- 0 2298 2218"/>
                              <a:gd name="T5" fmla="*/ T4 w 1536"/>
                              <a:gd name="T6" fmla="+- 0 2355 2355"/>
                              <a:gd name="T7" fmla="*/ 2355 h 796"/>
                              <a:gd name="T8" fmla="+- 0 2267 2218"/>
                              <a:gd name="T9" fmla="*/ T8 w 1536"/>
                              <a:gd name="T10" fmla="+- 0 2362 2355"/>
                              <a:gd name="T11" fmla="*/ 2362 h 796"/>
                              <a:gd name="T12" fmla="+- 0 2242 2218"/>
                              <a:gd name="T13" fmla="*/ T12 w 1536"/>
                              <a:gd name="T14" fmla="+- 0 2379 2355"/>
                              <a:gd name="T15" fmla="*/ 2379 h 796"/>
                              <a:gd name="T16" fmla="+- 0 2224 2218"/>
                              <a:gd name="T17" fmla="*/ T16 w 1536"/>
                              <a:gd name="T18" fmla="+- 0 2404 2355"/>
                              <a:gd name="T19" fmla="*/ 2404 h 796"/>
                              <a:gd name="T20" fmla="+- 0 2218 2218"/>
                              <a:gd name="T21" fmla="*/ T20 w 1536"/>
                              <a:gd name="T22" fmla="+- 0 2435 2355"/>
                              <a:gd name="T23" fmla="*/ 2435 h 796"/>
                              <a:gd name="T24" fmla="+- 0 2218 2218"/>
                              <a:gd name="T25" fmla="*/ T24 w 1536"/>
                              <a:gd name="T26" fmla="+- 0 3071 2355"/>
                              <a:gd name="T27" fmla="*/ 3071 h 796"/>
                              <a:gd name="T28" fmla="+- 0 2224 2218"/>
                              <a:gd name="T29" fmla="*/ T28 w 1536"/>
                              <a:gd name="T30" fmla="+- 0 3102 2355"/>
                              <a:gd name="T31" fmla="*/ 3102 h 796"/>
                              <a:gd name="T32" fmla="+- 0 2242 2218"/>
                              <a:gd name="T33" fmla="*/ T32 w 1536"/>
                              <a:gd name="T34" fmla="+- 0 3128 2355"/>
                              <a:gd name="T35" fmla="*/ 3128 h 796"/>
                              <a:gd name="T36" fmla="+- 0 2267 2218"/>
                              <a:gd name="T37" fmla="*/ T36 w 1536"/>
                              <a:gd name="T38" fmla="+- 0 3145 2355"/>
                              <a:gd name="T39" fmla="*/ 3145 h 796"/>
                              <a:gd name="T40" fmla="+- 0 2298 2218"/>
                              <a:gd name="T41" fmla="*/ T40 w 1536"/>
                              <a:gd name="T42" fmla="+- 0 3151 2355"/>
                              <a:gd name="T43" fmla="*/ 3151 h 796"/>
                              <a:gd name="T44" fmla="+- 0 3675 2218"/>
                              <a:gd name="T45" fmla="*/ T44 w 1536"/>
                              <a:gd name="T46" fmla="+- 0 3151 2355"/>
                              <a:gd name="T47" fmla="*/ 3151 h 796"/>
                              <a:gd name="T48" fmla="+- 0 3706 2218"/>
                              <a:gd name="T49" fmla="*/ T48 w 1536"/>
                              <a:gd name="T50" fmla="+- 0 3145 2355"/>
                              <a:gd name="T51" fmla="*/ 3145 h 796"/>
                              <a:gd name="T52" fmla="+- 0 3731 2218"/>
                              <a:gd name="T53" fmla="*/ T52 w 1536"/>
                              <a:gd name="T54" fmla="+- 0 3128 2355"/>
                              <a:gd name="T55" fmla="*/ 3128 h 796"/>
                              <a:gd name="T56" fmla="+- 0 3748 2218"/>
                              <a:gd name="T57" fmla="*/ T56 w 1536"/>
                              <a:gd name="T58" fmla="+- 0 3102 2355"/>
                              <a:gd name="T59" fmla="*/ 3102 h 796"/>
                              <a:gd name="T60" fmla="+- 0 3754 2218"/>
                              <a:gd name="T61" fmla="*/ T60 w 1536"/>
                              <a:gd name="T62" fmla="+- 0 3071 2355"/>
                              <a:gd name="T63" fmla="*/ 3071 h 796"/>
                              <a:gd name="T64" fmla="+- 0 3754 2218"/>
                              <a:gd name="T65" fmla="*/ T64 w 1536"/>
                              <a:gd name="T66" fmla="+- 0 2435 2355"/>
                              <a:gd name="T67" fmla="*/ 2435 h 796"/>
                              <a:gd name="T68" fmla="+- 0 3748 2218"/>
                              <a:gd name="T69" fmla="*/ T68 w 1536"/>
                              <a:gd name="T70" fmla="+- 0 2404 2355"/>
                              <a:gd name="T71" fmla="*/ 2404 h 796"/>
                              <a:gd name="T72" fmla="+- 0 3731 2218"/>
                              <a:gd name="T73" fmla="*/ T72 w 1536"/>
                              <a:gd name="T74" fmla="+- 0 2379 2355"/>
                              <a:gd name="T75" fmla="*/ 2379 h 796"/>
                              <a:gd name="T76" fmla="+- 0 3706 2218"/>
                              <a:gd name="T77" fmla="*/ T76 w 1536"/>
                              <a:gd name="T78" fmla="+- 0 2362 2355"/>
                              <a:gd name="T79" fmla="*/ 2362 h 796"/>
                              <a:gd name="T80" fmla="+- 0 3675 2218"/>
                              <a:gd name="T81" fmla="*/ T80 w 1536"/>
                              <a:gd name="T82" fmla="+- 0 2355 2355"/>
                              <a:gd name="T83" fmla="*/ 2355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1457" y="0"/>
                                </a:moveTo>
                                <a:lnTo>
                                  <a:pt x="80" y="0"/>
                                </a:lnTo>
                                <a:lnTo>
                                  <a:pt x="49" y="7"/>
                                </a:lnTo>
                                <a:lnTo>
                                  <a:pt x="24" y="24"/>
                                </a:lnTo>
                                <a:lnTo>
                                  <a:pt x="6" y="49"/>
                                </a:lnTo>
                                <a:lnTo>
                                  <a:pt x="0" y="80"/>
                                </a:lnTo>
                                <a:lnTo>
                                  <a:pt x="0" y="716"/>
                                </a:lnTo>
                                <a:lnTo>
                                  <a:pt x="6" y="747"/>
                                </a:lnTo>
                                <a:lnTo>
                                  <a:pt x="24" y="773"/>
                                </a:lnTo>
                                <a:lnTo>
                                  <a:pt x="49" y="790"/>
                                </a:lnTo>
                                <a:lnTo>
                                  <a:pt x="80" y="796"/>
                                </a:lnTo>
                                <a:lnTo>
                                  <a:pt x="1457" y="796"/>
                                </a:lnTo>
                                <a:lnTo>
                                  <a:pt x="1488" y="790"/>
                                </a:lnTo>
                                <a:lnTo>
                                  <a:pt x="1513" y="773"/>
                                </a:lnTo>
                                <a:lnTo>
                                  <a:pt x="1530" y="747"/>
                                </a:lnTo>
                                <a:lnTo>
                                  <a:pt x="1536" y="716"/>
                                </a:lnTo>
                                <a:lnTo>
                                  <a:pt x="1536" y="80"/>
                                </a:lnTo>
                                <a:lnTo>
                                  <a:pt x="1530" y="49"/>
                                </a:lnTo>
                                <a:lnTo>
                                  <a:pt x="1513" y="24"/>
                                </a:lnTo>
                                <a:lnTo>
                                  <a:pt x="1488" y="7"/>
                                </a:lnTo>
                                <a:lnTo>
                                  <a:pt x="145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57"/>
                        <wps:cNvSpPr>
                          <a:spLocks/>
                        </wps:cNvSpPr>
                        <wps:spPr bwMode="auto">
                          <a:xfrm>
                            <a:off x="2218" y="2355"/>
                            <a:ext cx="1536" cy="796"/>
                          </a:xfrm>
                          <a:custGeom>
                            <a:avLst/>
                            <a:gdLst>
                              <a:gd name="T0" fmla="+- 0 2218 2218"/>
                              <a:gd name="T1" fmla="*/ T0 w 1536"/>
                              <a:gd name="T2" fmla="+- 0 2435 2355"/>
                              <a:gd name="T3" fmla="*/ 2435 h 796"/>
                              <a:gd name="T4" fmla="+- 0 2224 2218"/>
                              <a:gd name="T5" fmla="*/ T4 w 1536"/>
                              <a:gd name="T6" fmla="+- 0 2404 2355"/>
                              <a:gd name="T7" fmla="*/ 2404 h 796"/>
                              <a:gd name="T8" fmla="+- 0 2242 2218"/>
                              <a:gd name="T9" fmla="*/ T8 w 1536"/>
                              <a:gd name="T10" fmla="+- 0 2379 2355"/>
                              <a:gd name="T11" fmla="*/ 2379 h 796"/>
                              <a:gd name="T12" fmla="+- 0 2267 2218"/>
                              <a:gd name="T13" fmla="*/ T12 w 1536"/>
                              <a:gd name="T14" fmla="+- 0 2362 2355"/>
                              <a:gd name="T15" fmla="*/ 2362 h 796"/>
                              <a:gd name="T16" fmla="+- 0 2298 2218"/>
                              <a:gd name="T17" fmla="*/ T16 w 1536"/>
                              <a:gd name="T18" fmla="+- 0 2355 2355"/>
                              <a:gd name="T19" fmla="*/ 2355 h 796"/>
                              <a:gd name="T20" fmla="+- 0 3675 2218"/>
                              <a:gd name="T21" fmla="*/ T20 w 1536"/>
                              <a:gd name="T22" fmla="+- 0 2355 2355"/>
                              <a:gd name="T23" fmla="*/ 2355 h 796"/>
                              <a:gd name="T24" fmla="+- 0 3706 2218"/>
                              <a:gd name="T25" fmla="*/ T24 w 1536"/>
                              <a:gd name="T26" fmla="+- 0 2362 2355"/>
                              <a:gd name="T27" fmla="*/ 2362 h 796"/>
                              <a:gd name="T28" fmla="+- 0 3731 2218"/>
                              <a:gd name="T29" fmla="*/ T28 w 1536"/>
                              <a:gd name="T30" fmla="+- 0 2379 2355"/>
                              <a:gd name="T31" fmla="*/ 2379 h 796"/>
                              <a:gd name="T32" fmla="+- 0 3748 2218"/>
                              <a:gd name="T33" fmla="*/ T32 w 1536"/>
                              <a:gd name="T34" fmla="+- 0 2404 2355"/>
                              <a:gd name="T35" fmla="*/ 2404 h 796"/>
                              <a:gd name="T36" fmla="+- 0 3754 2218"/>
                              <a:gd name="T37" fmla="*/ T36 w 1536"/>
                              <a:gd name="T38" fmla="+- 0 2435 2355"/>
                              <a:gd name="T39" fmla="*/ 2435 h 796"/>
                              <a:gd name="T40" fmla="+- 0 3754 2218"/>
                              <a:gd name="T41" fmla="*/ T40 w 1536"/>
                              <a:gd name="T42" fmla="+- 0 3071 2355"/>
                              <a:gd name="T43" fmla="*/ 3071 h 796"/>
                              <a:gd name="T44" fmla="+- 0 3748 2218"/>
                              <a:gd name="T45" fmla="*/ T44 w 1536"/>
                              <a:gd name="T46" fmla="+- 0 3102 2355"/>
                              <a:gd name="T47" fmla="*/ 3102 h 796"/>
                              <a:gd name="T48" fmla="+- 0 3731 2218"/>
                              <a:gd name="T49" fmla="*/ T48 w 1536"/>
                              <a:gd name="T50" fmla="+- 0 3128 2355"/>
                              <a:gd name="T51" fmla="*/ 3128 h 796"/>
                              <a:gd name="T52" fmla="+- 0 3706 2218"/>
                              <a:gd name="T53" fmla="*/ T52 w 1536"/>
                              <a:gd name="T54" fmla="+- 0 3145 2355"/>
                              <a:gd name="T55" fmla="*/ 3145 h 796"/>
                              <a:gd name="T56" fmla="+- 0 3675 2218"/>
                              <a:gd name="T57" fmla="*/ T56 w 1536"/>
                              <a:gd name="T58" fmla="+- 0 3151 2355"/>
                              <a:gd name="T59" fmla="*/ 3151 h 796"/>
                              <a:gd name="T60" fmla="+- 0 2298 2218"/>
                              <a:gd name="T61" fmla="*/ T60 w 1536"/>
                              <a:gd name="T62" fmla="+- 0 3151 2355"/>
                              <a:gd name="T63" fmla="*/ 3151 h 796"/>
                              <a:gd name="T64" fmla="+- 0 2267 2218"/>
                              <a:gd name="T65" fmla="*/ T64 w 1536"/>
                              <a:gd name="T66" fmla="+- 0 3145 2355"/>
                              <a:gd name="T67" fmla="*/ 3145 h 796"/>
                              <a:gd name="T68" fmla="+- 0 2242 2218"/>
                              <a:gd name="T69" fmla="*/ T68 w 1536"/>
                              <a:gd name="T70" fmla="+- 0 3128 2355"/>
                              <a:gd name="T71" fmla="*/ 3128 h 796"/>
                              <a:gd name="T72" fmla="+- 0 2224 2218"/>
                              <a:gd name="T73" fmla="*/ T72 w 1536"/>
                              <a:gd name="T74" fmla="+- 0 3102 2355"/>
                              <a:gd name="T75" fmla="*/ 3102 h 796"/>
                              <a:gd name="T76" fmla="+- 0 2218 2218"/>
                              <a:gd name="T77" fmla="*/ T76 w 1536"/>
                              <a:gd name="T78" fmla="+- 0 3071 2355"/>
                              <a:gd name="T79" fmla="*/ 3071 h 796"/>
                              <a:gd name="T80" fmla="+- 0 2218 2218"/>
                              <a:gd name="T81" fmla="*/ T80 w 1536"/>
                              <a:gd name="T82" fmla="+- 0 2435 2355"/>
                              <a:gd name="T83" fmla="*/ 2435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0" y="80"/>
                                </a:moveTo>
                                <a:lnTo>
                                  <a:pt x="6" y="49"/>
                                </a:lnTo>
                                <a:lnTo>
                                  <a:pt x="24" y="24"/>
                                </a:lnTo>
                                <a:lnTo>
                                  <a:pt x="49" y="7"/>
                                </a:lnTo>
                                <a:lnTo>
                                  <a:pt x="80" y="0"/>
                                </a:lnTo>
                                <a:lnTo>
                                  <a:pt x="1457" y="0"/>
                                </a:lnTo>
                                <a:lnTo>
                                  <a:pt x="1488" y="7"/>
                                </a:lnTo>
                                <a:lnTo>
                                  <a:pt x="1513" y="24"/>
                                </a:lnTo>
                                <a:lnTo>
                                  <a:pt x="1530" y="49"/>
                                </a:lnTo>
                                <a:lnTo>
                                  <a:pt x="1536" y="80"/>
                                </a:lnTo>
                                <a:lnTo>
                                  <a:pt x="1536" y="716"/>
                                </a:lnTo>
                                <a:lnTo>
                                  <a:pt x="1530" y="747"/>
                                </a:lnTo>
                                <a:lnTo>
                                  <a:pt x="1513" y="773"/>
                                </a:lnTo>
                                <a:lnTo>
                                  <a:pt x="1488" y="790"/>
                                </a:lnTo>
                                <a:lnTo>
                                  <a:pt x="1457" y="796"/>
                                </a:lnTo>
                                <a:lnTo>
                                  <a:pt x="80" y="796"/>
                                </a:lnTo>
                                <a:lnTo>
                                  <a:pt x="49" y="790"/>
                                </a:lnTo>
                                <a:lnTo>
                                  <a:pt x="24" y="773"/>
                                </a:lnTo>
                                <a:lnTo>
                                  <a:pt x="6" y="747"/>
                                </a:lnTo>
                                <a:lnTo>
                                  <a:pt x="0" y="716"/>
                                </a:lnTo>
                                <a:lnTo>
                                  <a:pt x="0" y="8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1" name="Picture 5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1600" y="1131"/>
                            <a:ext cx="853" cy="28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 name="AutoShape 55"/>
                        <wps:cNvSpPr>
                          <a:spLocks/>
                        </wps:cNvSpPr>
                        <wps:spPr bwMode="auto">
                          <a:xfrm>
                            <a:off x="1665" y="1160"/>
                            <a:ext cx="552" cy="2676"/>
                          </a:xfrm>
                          <a:custGeom>
                            <a:avLst/>
                            <a:gdLst>
                              <a:gd name="T0" fmla="+- 0 2037 1666"/>
                              <a:gd name="T1" fmla="*/ T0 w 552"/>
                              <a:gd name="T2" fmla="+- 0 3656 1161"/>
                              <a:gd name="T3" fmla="*/ 3656 h 2676"/>
                              <a:gd name="T4" fmla="+- 0 2037 1666"/>
                              <a:gd name="T5" fmla="*/ T4 w 552"/>
                              <a:gd name="T6" fmla="+- 0 3836 1161"/>
                              <a:gd name="T7" fmla="*/ 3836 h 2676"/>
                              <a:gd name="T8" fmla="+- 0 2157 1666"/>
                              <a:gd name="T9" fmla="*/ T8 w 552"/>
                              <a:gd name="T10" fmla="+- 0 3776 1161"/>
                              <a:gd name="T11" fmla="*/ 3776 h 2676"/>
                              <a:gd name="T12" fmla="+- 0 2067 1666"/>
                              <a:gd name="T13" fmla="*/ T12 w 552"/>
                              <a:gd name="T14" fmla="+- 0 3776 1161"/>
                              <a:gd name="T15" fmla="*/ 3776 h 2676"/>
                              <a:gd name="T16" fmla="+- 0 2067 1666"/>
                              <a:gd name="T17" fmla="*/ T16 w 552"/>
                              <a:gd name="T18" fmla="+- 0 3716 1161"/>
                              <a:gd name="T19" fmla="*/ 3716 h 2676"/>
                              <a:gd name="T20" fmla="+- 0 2157 1666"/>
                              <a:gd name="T21" fmla="*/ T20 w 552"/>
                              <a:gd name="T22" fmla="+- 0 3716 1161"/>
                              <a:gd name="T23" fmla="*/ 3716 h 2676"/>
                              <a:gd name="T24" fmla="+- 0 2037 1666"/>
                              <a:gd name="T25" fmla="*/ T24 w 552"/>
                              <a:gd name="T26" fmla="+- 0 3656 1161"/>
                              <a:gd name="T27" fmla="*/ 3656 h 2676"/>
                              <a:gd name="T28" fmla="+- 0 1726 1666"/>
                              <a:gd name="T29" fmla="*/ T28 w 552"/>
                              <a:gd name="T30" fmla="+- 0 1161 1161"/>
                              <a:gd name="T31" fmla="*/ 1161 h 2676"/>
                              <a:gd name="T32" fmla="+- 0 1666 1666"/>
                              <a:gd name="T33" fmla="*/ T32 w 552"/>
                              <a:gd name="T34" fmla="+- 0 1161 1161"/>
                              <a:gd name="T35" fmla="*/ 1161 h 2676"/>
                              <a:gd name="T36" fmla="+- 0 1666 1666"/>
                              <a:gd name="T37" fmla="*/ T36 w 552"/>
                              <a:gd name="T38" fmla="+- 0 3746 1161"/>
                              <a:gd name="T39" fmla="*/ 3746 h 2676"/>
                              <a:gd name="T40" fmla="+- 0 1668 1666"/>
                              <a:gd name="T41" fmla="*/ T40 w 552"/>
                              <a:gd name="T42" fmla="+- 0 3758 1161"/>
                              <a:gd name="T43" fmla="*/ 3758 h 2676"/>
                              <a:gd name="T44" fmla="+- 0 1674 1666"/>
                              <a:gd name="T45" fmla="*/ T44 w 552"/>
                              <a:gd name="T46" fmla="+- 0 3767 1161"/>
                              <a:gd name="T47" fmla="*/ 3767 h 2676"/>
                              <a:gd name="T48" fmla="+- 0 1684 1666"/>
                              <a:gd name="T49" fmla="*/ T48 w 552"/>
                              <a:gd name="T50" fmla="+- 0 3774 1161"/>
                              <a:gd name="T51" fmla="*/ 3774 h 2676"/>
                              <a:gd name="T52" fmla="+- 0 1696 1666"/>
                              <a:gd name="T53" fmla="*/ T52 w 552"/>
                              <a:gd name="T54" fmla="+- 0 3776 1161"/>
                              <a:gd name="T55" fmla="*/ 3776 h 2676"/>
                              <a:gd name="T56" fmla="+- 0 2037 1666"/>
                              <a:gd name="T57" fmla="*/ T56 w 552"/>
                              <a:gd name="T58" fmla="+- 0 3776 1161"/>
                              <a:gd name="T59" fmla="*/ 3776 h 2676"/>
                              <a:gd name="T60" fmla="+- 0 2037 1666"/>
                              <a:gd name="T61" fmla="*/ T60 w 552"/>
                              <a:gd name="T62" fmla="+- 0 3746 1161"/>
                              <a:gd name="T63" fmla="*/ 3746 h 2676"/>
                              <a:gd name="T64" fmla="+- 0 1726 1666"/>
                              <a:gd name="T65" fmla="*/ T64 w 552"/>
                              <a:gd name="T66" fmla="+- 0 3746 1161"/>
                              <a:gd name="T67" fmla="*/ 3746 h 2676"/>
                              <a:gd name="T68" fmla="+- 0 1696 1666"/>
                              <a:gd name="T69" fmla="*/ T68 w 552"/>
                              <a:gd name="T70" fmla="+- 0 3716 1161"/>
                              <a:gd name="T71" fmla="*/ 3716 h 2676"/>
                              <a:gd name="T72" fmla="+- 0 1726 1666"/>
                              <a:gd name="T73" fmla="*/ T72 w 552"/>
                              <a:gd name="T74" fmla="+- 0 3716 1161"/>
                              <a:gd name="T75" fmla="*/ 3716 h 2676"/>
                              <a:gd name="T76" fmla="+- 0 1726 1666"/>
                              <a:gd name="T77" fmla="*/ T76 w 552"/>
                              <a:gd name="T78" fmla="+- 0 1161 1161"/>
                              <a:gd name="T79" fmla="*/ 1161 h 2676"/>
                              <a:gd name="T80" fmla="+- 0 2157 1666"/>
                              <a:gd name="T81" fmla="*/ T80 w 552"/>
                              <a:gd name="T82" fmla="+- 0 3716 1161"/>
                              <a:gd name="T83" fmla="*/ 3716 h 2676"/>
                              <a:gd name="T84" fmla="+- 0 2067 1666"/>
                              <a:gd name="T85" fmla="*/ T84 w 552"/>
                              <a:gd name="T86" fmla="+- 0 3716 1161"/>
                              <a:gd name="T87" fmla="*/ 3716 h 2676"/>
                              <a:gd name="T88" fmla="+- 0 2067 1666"/>
                              <a:gd name="T89" fmla="*/ T88 w 552"/>
                              <a:gd name="T90" fmla="+- 0 3776 1161"/>
                              <a:gd name="T91" fmla="*/ 3776 h 2676"/>
                              <a:gd name="T92" fmla="+- 0 2157 1666"/>
                              <a:gd name="T93" fmla="*/ T92 w 552"/>
                              <a:gd name="T94" fmla="+- 0 3776 1161"/>
                              <a:gd name="T95" fmla="*/ 3776 h 2676"/>
                              <a:gd name="T96" fmla="+- 0 2217 1666"/>
                              <a:gd name="T97" fmla="*/ T96 w 552"/>
                              <a:gd name="T98" fmla="+- 0 3746 1161"/>
                              <a:gd name="T99" fmla="*/ 3746 h 2676"/>
                              <a:gd name="T100" fmla="+- 0 2157 1666"/>
                              <a:gd name="T101" fmla="*/ T100 w 552"/>
                              <a:gd name="T102" fmla="+- 0 3716 1161"/>
                              <a:gd name="T103" fmla="*/ 3716 h 2676"/>
                              <a:gd name="T104" fmla="+- 0 1726 1666"/>
                              <a:gd name="T105" fmla="*/ T104 w 552"/>
                              <a:gd name="T106" fmla="+- 0 3716 1161"/>
                              <a:gd name="T107" fmla="*/ 3716 h 2676"/>
                              <a:gd name="T108" fmla="+- 0 1696 1666"/>
                              <a:gd name="T109" fmla="*/ T108 w 552"/>
                              <a:gd name="T110" fmla="+- 0 3716 1161"/>
                              <a:gd name="T111" fmla="*/ 3716 h 2676"/>
                              <a:gd name="T112" fmla="+- 0 1726 1666"/>
                              <a:gd name="T113" fmla="*/ T112 w 552"/>
                              <a:gd name="T114" fmla="+- 0 3746 1161"/>
                              <a:gd name="T115" fmla="*/ 3746 h 2676"/>
                              <a:gd name="T116" fmla="+- 0 1726 1666"/>
                              <a:gd name="T117" fmla="*/ T116 w 552"/>
                              <a:gd name="T118" fmla="+- 0 3716 1161"/>
                              <a:gd name="T119" fmla="*/ 3716 h 2676"/>
                              <a:gd name="T120" fmla="+- 0 2037 1666"/>
                              <a:gd name="T121" fmla="*/ T120 w 552"/>
                              <a:gd name="T122" fmla="+- 0 3716 1161"/>
                              <a:gd name="T123" fmla="*/ 3716 h 2676"/>
                              <a:gd name="T124" fmla="+- 0 1726 1666"/>
                              <a:gd name="T125" fmla="*/ T124 w 552"/>
                              <a:gd name="T126" fmla="+- 0 3716 1161"/>
                              <a:gd name="T127" fmla="*/ 3716 h 2676"/>
                              <a:gd name="T128" fmla="+- 0 1726 1666"/>
                              <a:gd name="T129" fmla="*/ T128 w 552"/>
                              <a:gd name="T130" fmla="+- 0 3746 1161"/>
                              <a:gd name="T131" fmla="*/ 3746 h 2676"/>
                              <a:gd name="T132" fmla="+- 0 2037 1666"/>
                              <a:gd name="T133" fmla="*/ T132 w 552"/>
                              <a:gd name="T134" fmla="+- 0 3746 1161"/>
                              <a:gd name="T135" fmla="*/ 3746 h 2676"/>
                              <a:gd name="T136" fmla="+- 0 2037 1666"/>
                              <a:gd name="T137" fmla="*/ T136 w 552"/>
                              <a:gd name="T138" fmla="+- 0 3716 1161"/>
                              <a:gd name="T139" fmla="*/ 3716 h 26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52" h="2676">
                                <a:moveTo>
                                  <a:pt x="371" y="2495"/>
                                </a:moveTo>
                                <a:lnTo>
                                  <a:pt x="371" y="2675"/>
                                </a:lnTo>
                                <a:lnTo>
                                  <a:pt x="491" y="2615"/>
                                </a:lnTo>
                                <a:lnTo>
                                  <a:pt x="401" y="2615"/>
                                </a:lnTo>
                                <a:lnTo>
                                  <a:pt x="401" y="2555"/>
                                </a:lnTo>
                                <a:lnTo>
                                  <a:pt x="491" y="2555"/>
                                </a:lnTo>
                                <a:lnTo>
                                  <a:pt x="371" y="2495"/>
                                </a:lnTo>
                                <a:close/>
                                <a:moveTo>
                                  <a:pt x="60" y="0"/>
                                </a:moveTo>
                                <a:lnTo>
                                  <a:pt x="0" y="0"/>
                                </a:lnTo>
                                <a:lnTo>
                                  <a:pt x="0" y="2585"/>
                                </a:lnTo>
                                <a:lnTo>
                                  <a:pt x="2" y="2597"/>
                                </a:lnTo>
                                <a:lnTo>
                                  <a:pt x="8" y="2606"/>
                                </a:lnTo>
                                <a:lnTo>
                                  <a:pt x="18" y="2613"/>
                                </a:lnTo>
                                <a:lnTo>
                                  <a:pt x="30" y="2615"/>
                                </a:lnTo>
                                <a:lnTo>
                                  <a:pt x="371" y="2615"/>
                                </a:lnTo>
                                <a:lnTo>
                                  <a:pt x="371" y="2585"/>
                                </a:lnTo>
                                <a:lnTo>
                                  <a:pt x="60" y="2585"/>
                                </a:lnTo>
                                <a:lnTo>
                                  <a:pt x="30" y="2555"/>
                                </a:lnTo>
                                <a:lnTo>
                                  <a:pt x="60" y="2555"/>
                                </a:lnTo>
                                <a:lnTo>
                                  <a:pt x="60" y="0"/>
                                </a:lnTo>
                                <a:close/>
                                <a:moveTo>
                                  <a:pt x="491" y="2555"/>
                                </a:moveTo>
                                <a:lnTo>
                                  <a:pt x="401" y="2555"/>
                                </a:lnTo>
                                <a:lnTo>
                                  <a:pt x="401" y="2615"/>
                                </a:lnTo>
                                <a:lnTo>
                                  <a:pt x="491" y="2615"/>
                                </a:lnTo>
                                <a:lnTo>
                                  <a:pt x="551" y="2585"/>
                                </a:lnTo>
                                <a:lnTo>
                                  <a:pt x="491" y="2555"/>
                                </a:lnTo>
                                <a:close/>
                                <a:moveTo>
                                  <a:pt x="60" y="2555"/>
                                </a:moveTo>
                                <a:lnTo>
                                  <a:pt x="30" y="2555"/>
                                </a:lnTo>
                                <a:lnTo>
                                  <a:pt x="60" y="2585"/>
                                </a:lnTo>
                                <a:lnTo>
                                  <a:pt x="60" y="2555"/>
                                </a:lnTo>
                                <a:close/>
                                <a:moveTo>
                                  <a:pt x="371" y="2555"/>
                                </a:moveTo>
                                <a:lnTo>
                                  <a:pt x="60" y="2555"/>
                                </a:lnTo>
                                <a:lnTo>
                                  <a:pt x="60" y="2585"/>
                                </a:lnTo>
                                <a:lnTo>
                                  <a:pt x="371" y="2585"/>
                                </a:lnTo>
                                <a:lnTo>
                                  <a:pt x="371" y="25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54"/>
                        <wps:cNvSpPr>
                          <a:spLocks/>
                        </wps:cNvSpPr>
                        <wps:spPr bwMode="auto">
                          <a:xfrm>
                            <a:off x="2218" y="3348"/>
                            <a:ext cx="1536" cy="796"/>
                          </a:xfrm>
                          <a:custGeom>
                            <a:avLst/>
                            <a:gdLst>
                              <a:gd name="T0" fmla="+- 0 3675 2218"/>
                              <a:gd name="T1" fmla="*/ T0 w 1536"/>
                              <a:gd name="T2" fmla="+- 0 3349 3349"/>
                              <a:gd name="T3" fmla="*/ 3349 h 796"/>
                              <a:gd name="T4" fmla="+- 0 2298 2218"/>
                              <a:gd name="T5" fmla="*/ T4 w 1536"/>
                              <a:gd name="T6" fmla="+- 0 3349 3349"/>
                              <a:gd name="T7" fmla="*/ 3349 h 796"/>
                              <a:gd name="T8" fmla="+- 0 2267 2218"/>
                              <a:gd name="T9" fmla="*/ T8 w 1536"/>
                              <a:gd name="T10" fmla="+- 0 3355 3349"/>
                              <a:gd name="T11" fmla="*/ 3355 h 796"/>
                              <a:gd name="T12" fmla="+- 0 2242 2218"/>
                              <a:gd name="T13" fmla="*/ T12 w 1536"/>
                              <a:gd name="T14" fmla="+- 0 3372 3349"/>
                              <a:gd name="T15" fmla="*/ 3372 h 796"/>
                              <a:gd name="T16" fmla="+- 0 2224 2218"/>
                              <a:gd name="T17" fmla="*/ T16 w 1536"/>
                              <a:gd name="T18" fmla="+- 0 3397 3349"/>
                              <a:gd name="T19" fmla="*/ 3397 h 796"/>
                              <a:gd name="T20" fmla="+- 0 2218 2218"/>
                              <a:gd name="T21" fmla="*/ T20 w 1536"/>
                              <a:gd name="T22" fmla="+- 0 3428 3349"/>
                              <a:gd name="T23" fmla="*/ 3428 h 796"/>
                              <a:gd name="T24" fmla="+- 0 2218 2218"/>
                              <a:gd name="T25" fmla="*/ T24 w 1536"/>
                              <a:gd name="T26" fmla="+- 0 4065 3349"/>
                              <a:gd name="T27" fmla="*/ 4065 h 796"/>
                              <a:gd name="T28" fmla="+- 0 2224 2218"/>
                              <a:gd name="T29" fmla="*/ T28 w 1536"/>
                              <a:gd name="T30" fmla="+- 0 4096 3349"/>
                              <a:gd name="T31" fmla="*/ 4096 h 796"/>
                              <a:gd name="T32" fmla="+- 0 2242 2218"/>
                              <a:gd name="T33" fmla="*/ T32 w 1536"/>
                              <a:gd name="T34" fmla="+- 0 4121 3349"/>
                              <a:gd name="T35" fmla="*/ 4121 h 796"/>
                              <a:gd name="T36" fmla="+- 0 2267 2218"/>
                              <a:gd name="T37" fmla="*/ T36 w 1536"/>
                              <a:gd name="T38" fmla="+- 0 4138 3349"/>
                              <a:gd name="T39" fmla="*/ 4138 h 796"/>
                              <a:gd name="T40" fmla="+- 0 2298 2218"/>
                              <a:gd name="T41" fmla="*/ T40 w 1536"/>
                              <a:gd name="T42" fmla="+- 0 4144 3349"/>
                              <a:gd name="T43" fmla="*/ 4144 h 796"/>
                              <a:gd name="T44" fmla="+- 0 3675 2218"/>
                              <a:gd name="T45" fmla="*/ T44 w 1536"/>
                              <a:gd name="T46" fmla="+- 0 4144 3349"/>
                              <a:gd name="T47" fmla="*/ 4144 h 796"/>
                              <a:gd name="T48" fmla="+- 0 3706 2218"/>
                              <a:gd name="T49" fmla="*/ T48 w 1536"/>
                              <a:gd name="T50" fmla="+- 0 4138 3349"/>
                              <a:gd name="T51" fmla="*/ 4138 h 796"/>
                              <a:gd name="T52" fmla="+- 0 3731 2218"/>
                              <a:gd name="T53" fmla="*/ T52 w 1536"/>
                              <a:gd name="T54" fmla="+- 0 4121 3349"/>
                              <a:gd name="T55" fmla="*/ 4121 h 796"/>
                              <a:gd name="T56" fmla="+- 0 3748 2218"/>
                              <a:gd name="T57" fmla="*/ T56 w 1536"/>
                              <a:gd name="T58" fmla="+- 0 4096 3349"/>
                              <a:gd name="T59" fmla="*/ 4096 h 796"/>
                              <a:gd name="T60" fmla="+- 0 3754 2218"/>
                              <a:gd name="T61" fmla="*/ T60 w 1536"/>
                              <a:gd name="T62" fmla="+- 0 4065 3349"/>
                              <a:gd name="T63" fmla="*/ 4065 h 796"/>
                              <a:gd name="T64" fmla="+- 0 3754 2218"/>
                              <a:gd name="T65" fmla="*/ T64 w 1536"/>
                              <a:gd name="T66" fmla="+- 0 3428 3349"/>
                              <a:gd name="T67" fmla="*/ 3428 h 796"/>
                              <a:gd name="T68" fmla="+- 0 3748 2218"/>
                              <a:gd name="T69" fmla="*/ T68 w 1536"/>
                              <a:gd name="T70" fmla="+- 0 3397 3349"/>
                              <a:gd name="T71" fmla="*/ 3397 h 796"/>
                              <a:gd name="T72" fmla="+- 0 3731 2218"/>
                              <a:gd name="T73" fmla="*/ T72 w 1536"/>
                              <a:gd name="T74" fmla="+- 0 3372 3349"/>
                              <a:gd name="T75" fmla="*/ 3372 h 796"/>
                              <a:gd name="T76" fmla="+- 0 3706 2218"/>
                              <a:gd name="T77" fmla="*/ T76 w 1536"/>
                              <a:gd name="T78" fmla="+- 0 3355 3349"/>
                              <a:gd name="T79" fmla="*/ 3355 h 796"/>
                              <a:gd name="T80" fmla="+- 0 3675 2218"/>
                              <a:gd name="T81" fmla="*/ T80 w 1536"/>
                              <a:gd name="T82" fmla="+- 0 3349 3349"/>
                              <a:gd name="T83" fmla="*/ 3349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1457" y="0"/>
                                </a:moveTo>
                                <a:lnTo>
                                  <a:pt x="80" y="0"/>
                                </a:lnTo>
                                <a:lnTo>
                                  <a:pt x="49" y="6"/>
                                </a:lnTo>
                                <a:lnTo>
                                  <a:pt x="24" y="23"/>
                                </a:lnTo>
                                <a:lnTo>
                                  <a:pt x="6" y="48"/>
                                </a:lnTo>
                                <a:lnTo>
                                  <a:pt x="0" y="79"/>
                                </a:lnTo>
                                <a:lnTo>
                                  <a:pt x="0" y="716"/>
                                </a:lnTo>
                                <a:lnTo>
                                  <a:pt x="6" y="747"/>
                                </a:lnTo>
                                <a:lnTo>
                                  <a:pt x="24" y="772"/>
                                </a:lnTo>
                                <a:lnTo>
                                  <a:pt x="49" y="789"/>
                                </a:lnTo>
                                <a:lnTo>
                                  <a:pt x="80" y="795"/>
                                </a:lnTo>
                                <a:lnTo>
                                  <a:pt x="1457" y="795"/>
                                </a:lnTo>
                                <a:lnTo>
                                  <a:pt x="1488" y="789"/>
                                </a:lnTo>
                                <a:lnTo>
                                  <a:pt x="1513" y="772"/>
                                </a:lnTo>
                                <a:lnTo>
                                  <a:pt x="1530" y="747"/>
                                </a:lnTo>
                                <a:lnTo>
                                  <a:pt x="1536" y="716"/>
                                </a:lnTo>
                                <a:lnTo>
                                  <a:pt x="1536" y="79"/>
                                </a:lnTo>
                                <a:lnTo>
                                  <a:pt x="1530" y="48"/>
                                </a:lnTo>
                                <a:lnTo>
                                  <a:pt x="1513" y="23"/>
                                </a:lnTo>
                                <a:lnTo>
                                  <a:pt x="1488" y="6"/>
                                </a:lnTo>
                                <a:lnTo>
                                  <a:pt x="145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4" name="Freeform 53"/>
                        <wps:cNvSpPr>
                          <a:spLocks/>
                        </wps:cNvSpPr>
                        <wps:spPr bwMode="auto">
                          <a:xfrm>
                            <a:off x="2218" y="3348"/>
                            <a:ext cx="1536" cy="796"/>
                          </a:xfrm>
                          <a:custGeom>
                            <a:avLst/>
                            <a:gdLst>
                              <a:gd name="T0" fmla="+- 0 2218 2218"/>
                              <a:gd name="T1" fmla="*/ T0 w 1536"/>
                              <a:gd name="T2" fmla="+- 0 3428 3349"/>
                              <a:gd name="T3" fmla="*/ 3428 h 796"/>
                              <a:gd name="T4" fmla="+- 0 2224 2218"/>
                              <a:gd name="T5" fmla="*/ T4 w 1536"/>
                              <a:gd name="T6" fmla="+- 0 3397 3349"/>
                              <a:gd name="T7" fmla="*/ 3397 h 796"/>
                              <a:gd name="T8" fmla="+- 0 2242 2218"/>
                              <a:gd name="T9" fmla="*/ T8 w 1536"/>
                              <a:gd name="T10" fmla="+- 0 3372 3349"/>
                              <a:gd name="T11" fmla="*/ 3372 h 796"/>
                              <a:gd name="T12" fmla="+- 0 2267 2218"/>
                              <a:gd name="T13" fmla="*/ T12 w 1536"/>
                              <a:gd name="T14" fmla="+- 0 3355 3349"/>
                              <a:gd name="T15" fmla="*/ 3355 h 796"/>
                              <a:gd name="T16" fmla="+- 0 2298 2218"/>
                              <a:gd name="T17" fmla="*/ T16 w 1536"/>
                              <a:gd name="T18" fmla="+- 0 3349 3349"/>
                              <a:gd name="T19" fmla="*/ 3349 h 796"/>
                              <a:gd name="T20" fmla="+- 0 3675 2218"/>
                              <a:gd name="T21" fmla="*/ T20 w 1536"/>
                              <a:gd name="T22" fmla="+- 0 3349 3349"/>
                              <a:gd name="T23" fmla="*/ 3349 h 796"/>
                              <a:gd name="T24" fmla="+- 0 3706 2218"/>
                              <a:gd name="T25" fmla="*/ T24 w 1536"/>
                              <a:gd name="T26" fmla="+- 0 3355 3349"/>
                              <a:gd name="T27" fmla="*/ 3355 h 796"/>
                              <a:gd name="T28" fmla="+- 0 3731 2218"/>
                              <a:gd name="T29" fmla="*/ T28 w 1536"/>
                              <a:gd name="T30" fmla="+- 0 3372 3349"/>
                              <a:gd name="T31" fmla="*/ 3372 h 796"/>
                              <a:gd name="T32" fmla="+- 0 3748 2218"/>
                              <a:gd name="T33" fmla="*/ T32 w 1536"/>
                              <a:gd name="T34" fmla="+- 0 3397 3349"/>
                              <a:gd name="T35" fmla="*/ 3397 h 796"/>
                              <a:gd name="T36" fmla="+- 0 3754 2218"/>
                              <a:gd name="T37" fmla="*/ T36 w 1536"/>
                              <a:gd name="T38" fmla="+- 0 3428 3349"/>
                              <a:gd name="T39" fmla="*/ 3428 h 796"/>
                              <a:gd name="T40" fmla="+- 0 3754 2218"/>
                              <a:gd name="T41" fmla="*/ T40 w 1536"/>
                              <a:gd name="T42" fmla="+- 0 4065 3349"/>
                              <a:gd name="T43" fmla="*/ 4065 h 796"/>
                              <a:gd name="T44" fmla="+- 0 3748 2218"/>
                              <a:gd name="T45" fmla="*/ T44 w 1536"/>
                              <a:gd name="T46" fmla="+- 0 4096 3349"/>
                              <a:gd name="T47" fmla="*/ 4096 h 796"/>
                              <a:gd name="T48" fmla="+- 0 3731 2218"/>
                              <a:gd name="T49" fmla="*/ T48 w 1536"/>
                              <a:gd name="T50" fmla="+- 0 4121 3349"/>
                              <a:gd name="T51" fmla="*/ 4121 h 796"/>
                              <a:gd name="T52" fmla="+- 0 3706 2218"/>
                              <a:gd name="T53" fmla="*/ T52 w 1536"/>
                              <a:gd name="T54" fmla="+- 0 4138 3349"/>
                              <a:gd name="T55" fmla="*/ 4138 h 796"/>
                              <a:gd name="T56" fmla="+- 0 3675 2218"/>
                              <a:gd name="T57" fmla="*/ T56 w 1536"/>
                              <a:gd name="T58" fmla="+- 0 4144 3349"/>
                              <a:gd name="T59" fmla="*/ 4144 h 796"/>
                              <a:gd name="T60" fmla="+- 0 2298 2218"/>
                              <a:gd name="T61" fmla="*/ T60 w 1536"/>
                              <a:gd name="T62" fmla="+- 0 4144 3349"/>
                              <a:gd name="T63" fmla="*/ 4144 h 796"/>
                              <a:gd name="T64" fmla="+- 0 2267 2218"/>
                              <a:gd name="T65" fmla="*/ T64 w 1536"/>
                              <a:gd name="T66" fmla="+- 0 4138 3349"/>
                              <a:gd name="T67" fmla="*/ 4138 h 796"/>
                              <a:gd name="T68" fmla="+- 0 2242 2218"/>
                              <a:gd name="T69" fmla="*/ T68 w 1536"/>
                              <a:gd name="T70" fmla="+- 0 4121 3349"/>
                              <a:gd name="T71" fmla="*/ 4121 h 796"/>
                              <a:gd name="T72" fmla="+- 0 2224 2218"/>
                              <a:gd name="T73" fmla="*/ T72 w 1536"/>
                              <a:gd name="T74" fmla="+- 0 4096 3349"/>
                              <a:gd name="T75" fmla="*/ 4096 h 796"/>
                              <a:gd name="T76" fmla="+- 0 2218 2218"/>
                              <a:gd name="T77" fmla="*/ T76 w 1536"/>
                              <a:gd name="T78" fmla="+- 0 4065 3349"/>
                              <a:gd name="T79" fmla="*/ 4065 h 796"/>
                              <a:gd name="T80" fmla="+- 0 2218 2218"/>
                              <a:gd name="T81" fmla="*/ T80 w 1536"/>
                              <a:gd name="T82" fmla="+- 0 3428 3349"/>
                              <a:gd name="T83" fmla="*/ 3428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0" y="79"/>
                                </a:moveTo>
                                <a:lnTo>
                                  <a:pt x="6" y="48"/>
                                </a:lnTo>
                                <a:lnTo>
                                  <a:pt x="24" y="23"/>
                                </a:lnTo>
                                <a:lnTo>
                                  <a:pt x="49" y="6"/>
                                </a:lnTo>
                                <a:lnTo>
                                  <a:pt x="80" y="0"/>
                                </a:lnTo>
                                <a:lnTo>
                                  <a:pt x="1457" y="0"/>
                                </a:lnTo>
                                <a:lnTo>
                                  <a:pt x="1488" y="6"/>
                                </a:lnTo>
                                <a:lnTo>
                                  <a:pt x="1513" y="23"/>
                                </a:lnTo>
                                <a:lnTo>
                                  <a:pt x="1530" y="48"/>
                                </a:lnTo>
                                <a:lnTo>
                                  <a:pt x="1536" y="79"/>
                                </a:lnTo>
                                <a:lnTo>
                                  <a:pt x="1536" y="716"/>
                                </a:lnTo>
                                <a:lnTo>
                                  <a:pt x="1530" y="747"/>
                                </a:lnTo>
                                <a:lnTo>
                                  <a:pt x="1513" y="772"/>
                                </a:lnTo>
                                <a:lnTo>
                                  <a:pt x="1488" y="789"/>
                                </a:lnTo>
                                <a:lnTo>
                                  <a:pt x="1457" y="795"/>
                                </a:lnTo>
                                <a:lnTo>
                                  <a:pt x="80" y="795"/>
                                </a:lnTo>
                                <a:lnTo>
                                  <a:pt x="49" y="789"/>
                                </a:lnTo>
                                <a:lnTo>
                                  <a:pt x="24" y="772"/>
                                </a:lnTo>
                                <a:lnTo>
                                  <a:pt x="6" y="747"/>
                                </a:lnTo>
                                <a:lnTo>
                                  <a:pt x="0" y="716"/>
                                </a:lnTo>
                                <a:lnTo>
                                  <a:pt x="0" y="79"/>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5" name="Picture 5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1600" y="1131"/>
                            <a:ext cx="853" cy="38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6" name="AutoShape 51"/>
                        <wps:cNvSpPr>
                          <a:spLocks/>
                        </wps:cNvSpPr>
                        <wps:spPr bwMode="auto">
                          <a:xfrm>
                            <a:off x="1665" y="1160"/>
                            <a:ext cx="552" cy="3670"/>
                          </a:xfrm>
                          <a:custGeom>
                            <a:avLst/>
                            <a:gdLst>
                              <a:gd name="T0" fmla="+- 0 2037 1666"/>
                              <a:gd name="T1" fmla="*/ T0 w 552"/>
                              <a:gd name="T2" fmla="+- 0 4650 1161"/>
                              <a:gd name="T3" fmla="*/ 4650 h 3670"/>
                              <a:gd name="T4" fmla="+- 0 2037 1666"/>
                              <a:gd name="T5" fmla="*/ T4 w 552"/>
                              <a:gd name="T6" fmla="+- 0 4830 1161"/>
                              <a:gd name="T7" fmla="*/ 4830 h 3670"/>
                              <a:gd name="T8" fmla="+- 0 2157 1666"/>
                              <a:gd name="T9" fmla="*/ T8 w 552"/>
                              <a:gd name="T10" fmla="+- 0 4770 1161"/>
                              <a:gd name="T11" fmla="*/ 4770 h 3670"/>
                              <a:gd name="T12" fmla="+- 0 2067 1666"/>
                              <a:gd name="T13" fmla="*/ T12 w 552"/>
                              <a:gd name="T14" fmla="+- 0 4770 1161"/>
                              <a:gd name="T15" fmla="*/ 4770 h 3670"/>
                              <a:gd name="T16" fmla="+- 0 2067 1666"/>
                              <a:gd name="T17" fmla="*/ T16 w 552"/>
                              <a:gd name="T18" fmla="+- 0 4710 1161"/>
                              <a:gd name="T19" fmla="*/ 4710 h 3670"/>
                              <a:gd name="T20" fmla="+- 0 2157 1666"/>
                              <a:gd name="T21" fmla="*/ T20 w 552"/>
                              <a:gd name="T22" fmla="+- 0 4710 1161"/>
                              <a:gd name="T23" fmla="*/ 4710 h 3670"/>
                              <a:gd name="T24" fmla="+- 0 2037 1666"/>
                              <a:gd name="T25" fmla="*/ T24 w 552"/>
                              <a:gd name="T26" fmla="+- 0 4650 1161"/>
                              <a:gd name="T27" fmla="*/ 4650 h 3670"/>
                              <a:gd name="T28" fmla="+- 0 1726 1666"/>
                              <a:gd name="T29" fmla="*/ T28 w 552"/>
                              <a:gd name="T30" fmla="+- 0 1161 1161"/>
                              <a:gd name="T31" fmla="*/ 1161 h 3670"/>
                              <a:gd name="T32" fmla="+- 0 1666 1666"/>
                              <a:gd name="T33" fmla="*/ T32 w 552"/>
                              <a:gd name="T34" fmla="+- 0 1161 1161"/>
                              <a:gd name="T35" fmla="*/ 1161 h 3670"/>
                              <a:gd name="T36" fmla="+- 0 1666 1666"/>
                              <a:gd name="T37" fmla="*/ T36 w 552"/>
                              <a:gd name="T38" fmla="+- 0 4740 1161"/>
                              <a:gd name="T39" fmla="*/ 4740 h 3670"/>
                              <a:gd name="T40" fmla="+- 0 1668 1666"/>
                              <a:gd name="T41" fmla="*/ T40 w 552"/>
                              <a:gd name="T42" fmla="+- 0 4752 1161"/>
                              <a:gd name="T43" fmla="*/ 4752 h 3670"/>
                              <a:gd name="T44" fmla="+- 0 1674 1666"/>
                              <a:gd name="T45" fmla="*/ T44 w 552"/>
                              <a:gd name="T46" fmla="+- 0 4762 1161"/>
                              <a:gd name="T47" fmla="*/ 4762 h 3670"/>
                              <a:gd name="T48" fmla="+- 0 1684 1666"/>
                              <a:gd name="T49" fmla="*/ T48 w 552"/>
                              <a:gd name="T50" fmla="+- 0 4768 1161"/>
                              <a:gd name="T51" fmla="*/ 4768 h 3670"/>
                              <a:gd name="T52" fmla="+- 0 1696 1666"/>
                              <a:gd name="T53" fmla="*/ T52 w 552"/>
                              <a:gd name="T54" fmla="+- 0 4770 1161"/>
                              <a:gd name="T55" fmla="*/ 4770 h 3670"/>
                              <a:gd name="T56" fmla="+- 0 2037 1666"/>
                              <a:gd name="T57" fmla="*/ T56 w 552"/>
                              <a:gd name="T58" fmla="+- 0 4770 1161"/>
                              <a:gd name="T59" fmla="*/ 4770 h 3670"/>
                              <a:gd name="T60" fmla="+- 0 2037 1666"/>
                              <a:gd name="T61" fmla="*/ T60 w 552"/>
                              <a:gd name="T62" fmla="+- 0 4740 1161"/>
                              <a:gd name="T63" fmla="*/ 4740 h 3670"/>
                              <a:gd name="T64" fmla="+- 0 1726 1666"/>
                              <a:gd name="T65" fmla="*/ T64 w 552"/>
                              <a:gd name="T66" fmla="+- 0 4740 1161"/>
                              <a:gd name="T67" fmla="*/ 4740 h 3670"/>
                              <a:gd name="T68" fmla="+- 0 1696 1666"/>
                              <a:gd name="T69" fmla="*/ T68 w 552"/>
                              <a:gd name="T70" fmla="+- 0 4710 1161"/>
                              <a:gd name="T71" fmla="*/ 4710 h 3670"/>
                              <a:gd name="T72" fmla="+- 0 1726 1666"/>
                              <a:gd name="T73" fmla="*/ T72 w 552"/>
                              <a:gd name="T74" fmla="+- 0 4710 1161"/>
                              <a:gd name="T75" fmla="*/ 4710 h 3670"/>
                              <a:gd name="T76" fmla="+- 0 1726 1666"/>
                              <a:gd name="T77" fmla="*/ T76 w 552"/>
                              <a:gd name="T78" fmla="+- 0 1161 1161"/>
                              <a:gd name="T79" fmla="*/ 1161 h 3670"/>
                              <a:gd name="T80" fmla="+- 0 2157 1666"/>
                              <a:gd name="T81" fmla="*/ T80 w 552"/>
                              <a:gd name="T82" fmla="+- 0 4710 1161"/>
                              <a:gd name="T83" fmla="*/ 4710 h 3670"/>
                              <a:gd name="T84" fmla="+- 0 2067 1666"/>
                              <a:gd name="T85" fmla="*/ T84 w 552"/>
                              <a:gd name="T86" fmla="+- 0 4710 1161"/>
                              <a:gd name="T87" fmla="*/ 4710 h 3670"/>
                              <a:gd name="T88" fmla="+- 0 2067 1666"/>
                              <a:gd name="T89" fmla="*/ T88 w 552"/>
                              <a:gd name="T90" fmla="+- 0 4770 1161"/>
                              <a:gd name="T91" fmla="*/ 4770 h 3670"/>
                              <a:gd name="T92" fmla="+- 0 2157 1666"/>
                              <a:gd name="T93" fmla="*/ T92 w 552"/>
                              <a:gd name="T94" fmla="+- 0 4770 1161"/>
                              <a:gd name="T95" fmla="*/ 4770 h 3670"/>
                              <a:gd name="T96" fmla="+- 0 2217 1666"/>
                              <a:gd name="T97" fmla="*/ T96 w 552"/>
                              <a:gd name="T98" fmla="+- 0 4740 1161"/>
                              <a:gd name="T99" fmla="*/ 4740 h 3670"/>
                              <a:gd name="T100" fmla="+- 0 2157 1666"/>
                              <a:gd name="T101" fmla="*/ T100 w 552"/>
                              <a:gd name="T102" fmla="+- 0 4710 1161"/>
                              <a:gd name="T103" fmla="*/ 4710 h 3670"/>
                              <a:gd name="T104" fmla="+- 0 1726 1666"/>
                              <a:gd name="T105" fmla="*/ T104 w 552"/>
                              <a:gd name="T106" fmla="+- 0 4710 1161"/>
                              <a:gd name="T107" fmla="*/ 4710 h 3670"/>
                              <a:gd name="T108" fmla="+- 0 1696 1666"/>
                              <a:gd name="T109" fmla="*/ T108 w 552"/>
                              <a:gd name="T110" fmla="+- 0 4710 1161"/>
                              <a:gd name="T111" fmla="*/ 4710 h 3670"/>
                              <a:gd name="T112" fmla="+- 0 1726 1666"/>
                              <a:gd name="T113" fmla="*/ T112 w 552"/>
                              <a:gd name="T114" fmla="+- 0 4740 1161"/>
                              <a:gd name="T115" fmla="*/ 4740 h 3670"/>
                              <a:gd name="T116" fmla="+- 0 1726 1666"/>
                              <a:gd name="T117" fmla="*/ T116 w 552"/>
                              <a:gd name="T118" fmla="+- 0 4710 1161"/>
                              <a:gd name="T119" fmla="*/ 4710 h 3670"/>
                              <a:gd name="T120" fmla="+- 0 2037 1666"/>
                              <a:gd name="T121" fmla="*/ T120 w 552"/>
                              <a:gd name="T122" fmla="+- 0 4710 1161"/>
                              <a:gd name="T123" fmla="*/ 4710 h 3670"/>
                              <a:gd name="T124" fmla="+- 0 1726 1666"/>
                              <a:gd name="T125" fmla="*/ T124 w 552"/>
                              <a:gd name="T126" fmla="+- 0 4710 1161"/>
                              <a:gd name="T127" fmla="*/ 4710 h 3670"/>
                              <a:gd name="T128" fmla="+- 0 1726 1666"/>
                              <a:gd name="T129" fmla="*/ T128 w 552"/>
                              <a:gd name="T130" fmla="+- 0 4740 1161"/>
                              <a:gd name="T131" fmla="*/ 4740 h 3670"/>
                              <a:gd name="T132" fmla="+- 0 2037 1666"/>
                              <a:gd name="T133" fmla="*/ T132 w 552"/>
                              <a:gd name="T134" fmla="+- 0 4740 1161"/>
                              <a:gd name="T135" fmla="*/ 4740 h 3670"/>
                              <a:gd name="T136" fmla="+- 0 2037 1666"/>
                              <a:gd name="T137" fmla="*/ T136 w 552"/>
                              <a:gd name="T138" fmla="+- 0 4710 1161"/>
                              <a:gd name="T139" fmla="*/ 4710 h 36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52" h="3670">
                                <a:moveTo>
                                  <a:pt x="371" y="3489"/>
                                </a:moveTo>
                                <a:lnTo>
                                  <a:pt x="371" y="3669"/>
                                </a:lnTo>
                                <a:lnTo>
                                  <a:pt x="491" y="3609"/>
                                </a:lnTo>
                                <a:lnTo>
                                  <a:pt x="401" y="3609"/>
                                </a:lnTo>
                                <a:lnTo>
                                  <a:pt x="401" y="3549"/>
                                </a:lnTo>
                                <a:lnTo>
                                  <a:pt x="491" y="3549"/>
                                </a:lnTo>
                                <a:lnTo>
                                  <a:pt x="371" y="3489"/>
                                </a:lnTo>
                                <a:close/>
                                <a:moveTo>
                                  <a:pt x="60" y="0"/>
                                </a:moveTo>
                                <a:lnTo>
                                  <a:pt x="0" y="0"/>
                                </a:lnTo>
                                <a:lnTo>
                                  <a:pt x="0" y="3579"/>
                                </a:lnTo>
                                <a:lnTo>
                                  <a:pt x="2" y="3591"/>
                                </a:lnTo>
                                <a:lnTo>
                                  <a:pt x="8" y="3601"/>
                                </a:lnTo>
                                <a:lnTo>
                                  <a:pt x="18" y="3607"/>
                                </a:lnTo>
                                <a:lnTo>
                                  <a:pt x="30" y="3609"/>
                                </a:lnTo>
                                <a:lnTo>
                                  <a:pt x="371" y="3609"/>
                                </a:lnTo>
                                <a:lnTo>
                                  <a:pt x="371" y="3579"/>
                                </a:lnTo>
                                <a:lnTo>
                                  <a:pt x="60" y="3579"/>
                                </a:lnTo>
                                <a:lnTo>
                                  <a:pt x="30" y="3549"/>
                                </a:lnTo>
                                <a:lnTo>
                                  <a:pt x="60" y="3549"/>
                                </a:lnTo>
                                <a:lnTo>
                                  <a:pt x="60" y="0"/>
                                </a:lnTo>
                                <a:close/>
                                <a:moveTo>
                                  <a:pt x="491" y="3549"/>
                                </a:moveTo>
                                <a:lnTo>
                                  <a:pt x="401" y="3549"/>
                                </a:lnTo>
                                <a:lnTo>
                                  <a:pt x="401" y="3609"/>
                                </a:lnTo>
                                <a:lnTo>
                                  <a:pt x="491" y="3609"/>
                                </a:lnTo>
                                <a:lnTo>
                                  <a:pt x="551" y="3579"/>
                                </a:lnTo>
                                <a:lnTo>
                                  <a:pt x="491" y="3549"/>
                                </a:lnTo>
                                <a:close/>
                                <a:moveTo>
                                  <a:pt x="60" y="3549"/>
                                </a:moveTo>
                                <a:lnTo>
                                  <a:pt x="30" y="3549"/>
                                </a:lnTo>
                                <a:lnTo>
                                  <a:pt x="60" y="3579"/>
                                </a:lnTo>
                                <a:lnTo>
                                  <a:pt x="60" y="3549"/>
                                </a:lnTo>
                                <a:close/>
                                <a:moveTo>
                                  <a:pt x="371" y="3549"/>
                                </a:moveTo>
                                <a:lnTo>
                                  <a:pt x="60" y="3549"/>
                                </a:lnTo>
                                <a:lnTo>
                                  <a:pt x="60" y="3579"/>
                                </a:lnTo>
                                <a:lnTo>
                                  <a:pt x="371" y="3579"/>
                                </a:lnTo>
                                <a:lnTo>
                                  <a:pt x="371" y="35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 name="Freeform 50"/>
                        <wps:cNvSpPr>
                          <a:spLocks/>
                        </wps:cNvSpPr>
                        <wps:spPr bwMode="auto">
                          <a:xfrm>
                            <a:off x="2218" y="4343"/>
                            <a:ext cx="1536" cy="796"/>
                          </a:xfrm>
                          <a:custGeom>
                            <a:avLst/>
                            <a:gdLst>
                              <a:gd name="T0" fmla="+- 0 3675 2218"/>
                              <a:gd name="T1" fmla="*/ T0 w 1536"/>
                              <a:gd name="T2" fmla="+- 0 4344 4344"/>
                              <a:gd name="T3" fmla="*/ 4344 h 796"/>
                              <a:gd name="T4" fmla="+- 0 2298 2218"/>
                              <a:gd name="T5" fmla="*/ T4 w 1536"/>
                              <a:gd name="T6" fmla="+- 0 4344 4344"/>
                              <a:gd name="T7" fmla="*/ 4344 h 796"/>
                              <a:gd name="T8" fmla="+- 0 2267 2218"/>
                              <a:gd name="T9" fmla="*/ T8 w 1536"/>
                              <a:gd name="T10" fmla="+- 0 4350 4344"/>
                              <a:gd name="T11" fmla="*/ 4350 h 796"/>
                              <a:gd name="T12" fmla="+- 0 2242 2218"/>
                              <a:gd name="T13" fmla="*/ T12 w 1536"/>
                              <a:gd name="T14" fmla="+- 0 4367 4344"/>
                              <a:gd name="T15" fmla="*/ 4367 h 796"/>
                              <a:gd name="T16" fmla="+- 0 2224 2218"/>
                              <a:gd name="T17" fmla="*/ T16 w 1536"/>
                              <a:gd name="T18" fmla="+- 0 4392 4344"/>
                              <a:gd name="T19" fmla="*/ 4392 h 796"/>
                              <a:gd name="T20" fmla="+- 0 2218 2218"/>
                              <a:gd name="T21" fmla="*/ T20 w 1536"/>
                              <a:gd name="T22" fmla="+- 0 4423 4344"/>
                              <a:gd name="T23" fmla="*/ 4423 h 796"/>
                              <a:gd name="T24" fmla="+- 0 2218 2218"/>
                              <a:gd name="T25" fmla="*/ T24 w 1536"/>
                              <a:gd name="T26" fmla="+- 0 5060 4344"/>
                              <a:gd name="T27" fmla="*/ 5060 h 796"/>
                              <a:gd name="T28" fmla="+- 0 2224 2218"/>
                              <a:gd name="T29" fmla="*/ T28 w 1536"/>
                              <a:gd name="T30" fmla="+- 0 5091 4344"/>
                              <a:gd name="T31" fmla="*/ 5091 h 796"/>
                              <a:gd name="T32" fmla="+- 0 2242 2218"/>
                              <a:gd name="T33" fmla="*/ T32 w 1536"/>
                              <a:gd name="T34" fmla="+- 0 5116 4344"/>
                              <a:gd name="T35" fmla="*/ 5116 h 796"/>
                              <a:gd name="T36" fmla="+- 0 2267 2218"/>
                              <a:gd name="T37" fmla="*/ T36 w 1536"/>
                              <a:gd name="T38" fmla="+- 0 5133 4344"/>
                              <a:gd name="T39" fmla="*/ 5133 h 796"/>
                              <a:gd name="T40" fmla="+- 0 2298 2218"/>
                              <a:gd name="T41" fmla="*/ T40 w 1536"/>
                              <a:gd name="T42" fmla="+- 0 5139 4344"/>
                              <a:gd name="T43" fmla="*/ 5139 h 796"/>
                              <a:gd name="T44" fmla="+- 0 3675 2218"/>
                              <a:gd name="T45" fmla="*/ T44 w 1536"/>
                              <a:gd name="T46" fmla="+- 0 5139 4344"/>
                              <a:gd name="T47" fmla="*/ 5139 h 796"/>
                              <a:gd name="T48" fmla="+- 0 3706 2218"/>
                              <a:gd name="T49" fmla="*/ T48 w 1536"/>
                              <a:gd name="T50" fmla="+- 0 5133 4344"/>
                              <a:gd name="T51" fmla="*/ 5133 h 796"/>
                              <a:gd name="T52" fmla="+- 0 3731 2218"/>
                              <a:gd name="T53" fmla="*/ T52 w 1536"/>
                              <a:gd name="T54" fmla="+- 0 5116 4344"/>
                              <a:gd name="T55" fmla="*/ 5116 h 796"/>
                              <a:gd name="T56" fmla="+- 0 3748 2218"/>
                              <a:gd name="T57" fmla="*/ T56 w 1536"/>
                              <a:gd name="T58" fmla="+- 0 5091 4344"/>
                              <a:gd name="T59" fmla="*/ 5091 h 796"/>
                              <a:gd name="T60" fmla="+- 0 3754 2218"/>
                              <a:gd name="T61" fmla="*/ T60 w 1536"/>
                              <a:gd name="T62" fmla="+- 0 5060 4344"/>
                              <a:gd name="T63" fmla="*/ 5060 h 796"/>
                              <a:gd name="T64" fmla="+- 0 3754 2218"/>
                              <a:gd name="T65" fmla="*/ T64 w 1536"/>
                              <a:gd name="T66" fmla="+- 0 4423 4344"/>
                              <a:gd name="T67" fmla="*/ 4423 h 796"/>
                              <a:gd name="T68" fmla="+- 0 3748 2218"/>
                              <a:gd name="T69" fmla="*/ T68 w 1536"/>
                              <a:gd name="T70" fmla="+- 0 4392 4344"/>
                              <a:gd name="T71" fmla="*/ 4392 h 796"/>
                              <a:gd name="T72" fmla="+- 0 3731 2218"/>
                              <a:gd name="T73" fmla="*/ T72 w 1536"/>
                              <a:gd name="T74" fmla="+- 0 4367 4344"/>
                              <a:gd name="T75" fmla="*/ 4367 h 796"/>
                              <a:gd name="T76" fmla="+- 0 3706 2218"/>
                              <a:gd name="T77" fmla="*/ T76 w 1536"/>
                              <a:gd name="T78" fmla="+- 0 4350 4344"/>
                              <a:gd name="T79" fmla="*/ 4350 h 796"/>
                              <a:gd name="T80" fmla="+- 0 3675 2218"/>
                              <a:gd name="T81" fmla="*/ T80 w 1536"/>
                              <a:gd name="T82" fmla="+- 0 4344 4344"/>
                              <a:gd name="T83" fmla="*/ 4344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1457" y="0"/>
                                </a:moveTo>
                                <a:lnTo>
                                  <a:pt x="80" y="0"/>
                                </a:lnTo>
                                <a:lnTo>
                                  <a:pt x="49" y="6"/>
                                </a:lnTo>
                                <a:lnTo>
                                  <a:pt x="24" y="23"/>
                                </a:lnTo>
                                <a:lnTo>
                                  <a:pt x="6" y="48"/>
                                </a:lnTo>
                                <a:lnTo>
                                  <a:pt x="0" y="79"/>
                                </a:lnTo>
                                <a:lnTo>
                                  <a:pt x="0" y="716"/>
                                </a:lnTo>
                                <a:lnTo>
                                  <a:pt x="6" y="747"/>
                                </a:lnTo>
                                <a:lnTo>
                                  <a:pt x="24" y="772"/>
                                </a:lnTo>
                                <a:lnTo>
                                  <a:pt x="49" y="789"/>
                                </a:lnTo>
                                <a:lnTo>
                                  <a:pt x="80" y="795"/>
                                </a:lnTo>
                                <a:lnTo>
                                  <a:pt x="1457" y="795"/>
                                </a:lnTo>
                                <a:lnTo>
                                  <a:pt x="1488" y="789"/>
                                </a:lnTo>
                                <a:lnTo>
                                  <a:pt x="1513" y="772"/>
                                </a:lnTo>
                                <a:lnTo>
                                  <a:pt x="1530" y="747"/>
                                </a:lnTo>
                                <a:lnTo>
                                  <a:pt x="1536" y="716"/>
                                </a:lnTo>
                                <a:lnTo>
                                  <a:pt x="1536" y="79"/>
                                </a:lnTo>
                                <a:lnTo>
                                  <a:pt x="1530" y="48"/>
                                </a:lnTo>
                                <a:lnTo>
                                  <a:pt x="1513" y="23"/>
                                </a:lnTo>
                                <a:lnTo>
                                  <a:pt x="1488" y="6"/>
                                </a:lnTo>
                                <a:lnTo>
                                  <a:pt x="145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8" name="Freeform 49"/>
                        <wps:cNvSpPr>
                          <a:spLocks/>
                        </wps:cNvSpPr>
                        <wps:spPr bwMode="auto">
                          <a:xfrm>
                            <a:off x="2218" y="4343"/>
                            <a:ext cx="1536" cy="796"/>
                          </a:xfrm>
                          <a:custGeom>
                            <a:avLst/>
                            <a:gdLst>
                              <a:gd name="T0" fmla="+- 0 2218 2218"/>
                              <a:gd name="T1" fmla="*/ T0 w 1536"/>
                              <a:gd name="T2" fmla="+- 0 4423 4344"/>
                              <a:gd name="T3" fmla="*/ 4423 h 796"/>
                              <a:gd name="T4" fmla="+- 0 2224 2218"/>
                              <a:gd name="T5" fmla="*/ T4 w 1536"/>
                              <a:gd name="T6" fmla="+- 0 4392 4344"/>
                              <a:gd name="T7" fmla="*/ 4392 h 796"/>
                              <a:gd name="T8" fmla="+- 0 2242 2218"/>
                              <a:gd name="T9" fmla="*/ T8 w 1536"/>
                              <a:gd name="T10" fmla="+- 0 4367 4344"/>
                              <a:gd name="T11" fmla="*/ 4367 h 796"/>
                              <a:gd name="T12" fmla="+- 0 2267 2218"/>
                              <a:gd name="T13" fmla="*/ T12 w 1536"/>
                              <a:gd name="T14" fmla="+- 0 4350 4344"/>
                              <a:gd name="T15" fmla="*/ 4350 h 796"/>
                              <a:gd name="T16" fmla="+- 0 2298 2218"/>
                              <a:gd name="T17" fmla="*/ T16 w 1536"/>
                              <a:gd name="T18" fmla="+- 0 4344 4344"/>
                              <a:gd name="T19" fmla="*/ 4344 h 796"/>
                              <a:gd name="T20" fmla="+- 0 3675 2218"/>
                              <a:gd name="T21" fmla="*/ T20 w 1536"/>
                              <a:gd name="T22" fmla="+- 0 4344 4344"/>
                              <a:gd name="T23" fmla="*/ 4344 h 796"/>
                              <a:gd name="T24" fmla="+- 0 3706 2218"/>
                              <a:gd name="T25" fmla="*/ T24 w 1536"/>
                              <a:gd name="T26" fmla="+- 0 4350 4344"/>
                              <a:gd name="T27" fmla="*/ 4350 h 796"/>
                              <a:gd name="T28" fmla="+- 0 3731 2218"/>
                              <a:gd name="T29" fmla="*/ T28 w 1536"/>
                              <a:gd name="T30" fmla="+- 0 4367 4344"/>
                              <a:gd name="T31" fmla="*/ 4367 h 796"/>
                              <a:gd name="T32" fmla="+- 0 3748 2218"/>
                              <a:gd name="T33" fmla="*/ T32 w 1536"/>
                              <a:gd name="T34" fmla="+- 0 4392 4344"/>
                              <a:gd name="T35" fmla="*/ 4392 h 796"/>
                              <a:gd name="T36" fmla="+- 0 3754 2218"/>
                              <a:gd name="T37" fmla="*/ T36 w 1536"/>
                              <a:gd name="T38" fmla="+- 0 4423 4344"/>
                              <a:gd name="T39" fmla="*/ 4423 h 796"/>
                              <a:gd name="T40" fmla="+- 0 3754 2218"/>
                              <a:gd name="T41" fmla="*/ T40 w 1536"/>
                              <a:gd name="T42" fmla="+- 0 5060 4344"/>
                              <a:gd name="T43" fmla="*/ 5060 h 796"/>
                              <a:gd name="T44" fmla="+- 0 3748 2218"/>
                              <a:gd name="T45" fmla="*/ T44 w 1536"/>
                              <a:gd name="T46" fmla="+- 0 5091 4344"/>
                              <a:gd name="T47" fmla="*/ 5091 h 796"/>
                              <a:gd name="T48" fmla="+- 0 3731 2218"/>
                              <a:gd name="T49" fmla="*/ T48 w 1536"/>
                              <a:gd name="T50" fmla="+- 0 5116 4344"/>
                              <a:gd name="T51" fmla="*/ 5116 h 796"/>
                              <a:gd name="T52" fmla="+- 0 3706 2218"/>
                              <a:gd name="T53" fmla="*/ T52 w 1536"/>
                              <a:gd name="T54" fmla="+- 0 5133 4344"/>
                              <a:gd name="T55" fmla="*/ 5133 h 796"/>
                              <a:gd name="T56" fmla="+- 0 3675 2218"/>
                              <a:gd name="T57" fmla="*/ T56 w 1536"/>
                              <a:gd name="T58" fmla="+- 0 5139 4344"/>
                              <a:gd name="T59" fmla="*/ 5139 h 796"/>
                              <a:gd name="T60" fmla="+- 0 2298 2218"/>
                              <a:gd name="T61" fmla="*/ T60 w 1536"/>
                              <a:gd name="T62" fmla="+- 0 5139 4344"/>
                              <a:gd name="T63" fmla="*/ 5139 h 796"/>
                              <a:gd name="T64" fmla="+- 0 2267 2218"/>
                              <a:gd name="T65" fmla="*/ T64 w 1536"/>
                              <a:gd name="T66" fmla="+- 0 5133 4344"/>
                              <a:gd name="T67" fmla="*/ 5133 h 796"/>
                              <a:gd name="T68" fmla="+- 0 2242 2218"/>
                              <a:gd name="T69" fmla="*/ T68 w 1536"/>
                              <a:gd name="T70" fmla="+- 0 5116 4344"/>
                              <a:gd name="T71" fmla="*/ 5116 h 796"/>
                              <a:gd name="T72" fmla="+- 0 2224 2218"/>
                              <a:gd name="T73" fmla="*/ T72 w 1536"/>
                              <a:gd name="T74" fmla="+- 0 5091 4344"/>
                              <a:gd name="T75" fmla="*/ 5091 h 796"/>
                              <a:gd name="T76" fmla="+- 0 2218 2218"/>
                              <a:gd name="T77" fmla="*/ T76 w 1536"/>
                              <a:gd name="T78" fmla="+- 0 5060 4344"/>
                              <a:gd name="T79" fmla="*/ 5060 h 796"/>
                              <a:gd name="T80" fmla="+- 0 2218 2218"/>
                              <a:gd name="T81" fmla="*/ T80 w 1536"/>
                              <a:gd name="T82" fmla="+- 0 4423 4344"/>
                              <a:gd name="T83" fmla="*/ 4423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0" y="79"/>
                                </a:moveTo>
                                <a:lnTo>
                                  <a:pt x="6" y="48"/>
                                </a:lnTo>
                                <a:lnTo>
                                  <a:pt x="24" y="23"/>
                                </a:lnTo>
                                <a:lnTo>
                                  <a:pt x="49" y="6"/>
                                </a:lnTo>
                                <a:lnTo>
                                  <a:pt x="80" y="0"/>
                                </a:lnTo>
                                <a:lnTo>
                                  <a:pt x="1457" y="0"/>
                                </a:lnTo>
                                <a:lnTo>
                                  <a:pt x="1488" y="6"/>
                                </a:lnTo>
                                <a:lnTo>
                                  <a:pt x="1513" y="23"/>
                                </a:lnTo>
                                <a:lnTo>
                                  <a:pt x="1530" y="48"/>
                                </a:lnTo>
                                <a:lnTo>
                                  <a:pt x="1536" y="79"/>
                                </a:lnTo>
                                <a:lnTo>
                                  <a:pt x="1536" y="716"/>
                                </a:lnTo>
                                <a:lnTo>
                                  <a:pt x="1530" y="747"/>
                                </a:lnTo>
                                <a:lnTo>
                                  <a:pt x="1513" y="772"/>
                                </a:lnTo>
                                <a:lnTo>
                                  <a:pt x="1488" y="789"/>
                                </a:lnTo>
                                <a:lnTo>
                                  <a:pt x="1457" y="795"/>
                                </a:lnTo>
                                <a:lnTo>
                                  <a:pt x="80" y="795"/>
                                </a:lnTo>
                                <a:lnTo>
                                  <a:pt x="49" y="789"/>
                                </a:lnTo>
                                <a:lnTo>
                                  <a:pt x="24" y="772"/>
                                </a:lnTo>
                                <a:lnTo>
                                  <a:pt x="6" y="747"/>
                                </a:lnTo>
                                <a:lnTo>
                                  <a:pt x="0" y="716"/>
                                </a:lnTo>
                                <a:lnTo>
                                  <a:pt x="0" y="79"/>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9" name="Picture 4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1600" y="1131"/>
                            <a:ext cx="853" cy="4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0" name="AutoShape 47"/>
                        <wps:cNvSpPr>
                          <a:spLocks/>
                        </wps:cNvSpPr>
                        <wps:spPr bwMode="auto">
                          <a:xfrm>
                            <a:off x="1665" y="1160"/>
                            <a:ext cx="552" cy="4664"/>
                          </a:xfrm>
                          <a:custGeom>
                            <a:avLst/>
                            <a:gdLst>
                              <a:gd name="T0" fmla="+- 0 2037 1666"/>
                              <a:gd name="T1" fmla="*/ T0 w 552"/>
                              <a:gd name="T2" fmla="+- 0 5645 1161"/>
                              <a:gd name="T3" fmla="*/ 5645 h 4664"/>
                              <a:gd name="T4" fmla="+- 0 2037 1666"/>
                              <a:gd name="T5" fmla="*/ T4 w 552"/>
                              <a:gd name="T6" fmla="+- 0 5825 1161"/>
                              <a:gd name="T7" fmla="*/ 5825 h 4664"/>
                              <a:gd name="T8" fmla="+- 0 2157 1666"/>
                              <a:gd name="T9" fmla="*/ T8 w 552"/>
                              <a:gd name="T10" fmla="+- 0 5765 1161"/>
                              <a:gd name="T11" fmla="*/ 5765 h 4664"/>
                              <a:gd name="T12" fmla="+- 0 2067 1666"/>
                              <a:gd name="T13" fmla="*/ T12 w 552"/>
                              <a:gd name="T14" fmla="+- 0 5765 1161"/>
                              <a:gd name="T15" fmla="*/ 5765 h 4664"/>
                              <a:gd name="T16" fmla="+- 0 2067 1666"/>
                              <a:gd name="T17" fmla="*/ T16 w 552"/>
                              <a:gd name="T18" fmla="+- 0 5705 1161"/>
                              <a:gd name="T19" fmla="*/ 5705 h 4664"/>
                              <a:gd name="T20" fmla="+- 0 2157 1666"/>
                              <a:gd name="T21" fmla="*/ T20 w 552"/>
                              <a:gd name="T22" fmla="+- 0 5705 1161"/>
                              <a:gd name="T23" fmla="*/ 5705 h 4664"/>
                              <a:gd name="T24" fmla="+- 0 2037 1666"/>
                              <a:gd name="T25" fmla="*/ T24 w 552"/>
                              <a:gd name="T26" fmla="+- 0 5645 1161"/>
                              <a:gd name="T27" fmla="*/ 5645 h 4664"/>
                              <a:gd name="T28" fmla="+- 0 1726 1666"/>
                              <a:gd name="T29" fmla="*/ T28 w 552"/>
                              <a:gd name="T30" fmla="+- 0 1161 1161"/>
                              <a:gd name="T31" fmla="*/ 1161 h 4664"/>
                              <a:gd name="T32" fmla="+- 0 1666 1666"/>
                              <a:gd name="T33" fmla="*/ T32 w 552"/>
                              <a:gd name="T34" fmla="+- 0 1161 1161"/>
                              <a:gd name="T35" fmla="*/ 1161 h 4664"/>
                              <a:gd name="T36" fmla="+- 0 1666 1666"/>
                              <a:gd name="T37" fmla="*/ T36 w 552"/>
                              <a:gd name="T38" fmla="+- 0 5735 1161"/>
                              <a:gd name="T39" fmla="*/ 5735 h 4664"/>
                              <a:gd name="T40" fmla="+- 0 1668 1666"/>
                              <a:gd name="T41" fmla="*/ T40 w 552"/>
                              <a:gd name="T42" fmla="+- 0 5746 1161"/>
                              <a:gd name="T43" fmla="*/ 5746 h 4664"/>
                              <a:gd name="T44" fmla="+- 0 1674 1666"/>
                              <a:gd name="T45" fmla="*/ T44 w 552"/>
                              <a:gd name="T46" fmla="+- 0 5756 1161"/>
                              <a:gd name="T47" fmla="*/ 5756 h 4664"/>
                              <a:gd name="T48" fmla="+- 0 1684 1666"/>
                              <a:gd name="T49" fmla="*/ T48 w 552"/>
                              <a:gd name="T50" fmla="+- 0 5762 1161"/>
                              <a:gd name="T51" fmla="*/ 5762 h 4664"/>
                              <a:gd name="T52" fmla="+- 0 1696 1666"/>
                              <a:gd name="T53" fmla="*/ T52 w 552"/>
                              <a:gd name="T54" fmla="+- 0 5765 1161"/>
                              <a:gd name="T55" fmla="*/ 5765 h 4664"/>
                              <a:gd name="T56" fmla="+- 0 2037 1666"/>
                              <a:gd name="T57" fmla="*/ T56 w 552"/>
                              <a:gd name="T58" fmla="+- 0 5765 1161"/>
                              <a:gd name="T59" fmla="*/ 5765 h 4664"/>
                              <a:gd name="T60" fmla="+- 0 2037 1666"/>
                              <a:gd name="T61" fmla="*/ T60 w 552"/>
                              <a:gd name="T62" fmla="+- 0 5735 1161"/>
                              <a:gd name="T63" fmla="*/ 5735 h 4664"/>
                              <a:gd name="T64" fmla="+- 0 1726 1666"/>
                              <a:gd name="T65" fmla="*/ T64 w 552"/>
                              <a:gd name="T66" fmla="+- 0 5735 1161"/>
                              <a:gd name="T67" fmla="*/ 5735 h 4664"/>
                              <a:gd name="T68" fmla="+- 0 1696 1666"/>
                              <a:gd name="T69" fmla="*/ T68 w 552"/>
                              <a:gd name="T70" fmla="+- 0 5705 1161"/>
                              <a:gd name="T71" fmla="*/ 5705 h 4664"/>
                              <a:gd name="T72" fmla="+- 0 1726 1666"/>
                              <a:gd name="T73" fmla="*/ T72 w 552"/>
                              <a:gd name="T74" fmla="+- 0 5705 1161"/>
                              <a:gd name="T75" fmla="*/ 5705 h 4664"/>
                              <a:gd name="T76" fmla="+- 0 1726 1666"/>
                              <a:gd name="T77" fmla="*/ T76 w 552"/>
                              <a:gd name="T78" fmla="+- 0 1161 1161"/>
                              <a:gd name="T79" fmla="*/ 1161 h 4664"/>
                              <a:gd name="T80" fmla="+- 0 2157 1666"/>
                              <a:gd name="T81" fmla="*/ T80 w 552"/>
                              <a:gd name="T82" fmla="+- 0 5705 1161"/>
                              <a:gd name="T83" fmla="*/ 5705 h 4664"/>
                              <a:gd name="T84" fmla="+- 0 2067 1666"/>
                              <a:gd name="T85" fmla="*/ T84 w 552"/>
                              <a:gd name="T86" fmla="+- 0 5705 1161"/>
                              <a:gd name="T87" fmla="*/ 5705 h 4664"/>
                              <a:gd name="T88" fmla="+- 0 2067 1666"/>
                              <a:gd name="T89" fmla="*/ T88 w 552"/>
                              <a:gd name="T90" fmla="+- 0 5765 1161"/>
                              <a:gd name="T91" fmla="*/ 5765 h 4664"/>
                              <a:gd name="T92" fmla="+- 0 2157 1666"/>
                              <a:gd name="T93" fmla="*/ T92 w 552"/>
                              <a:gd name="T94" fmla="+- 0 5765 1161"/>
                              <a:gd name="T95" fmla="*/ 5765 h 4664"/>
                              <a:gd name="T96" fmla="+- 0 2217 1666"/>
                              <a:gd name="T97" fmla="*/ T96 w 552"/>
                              <a:gd name="T98" fmla="+- 0 5735 1161"/>
                              <a:gd name="T99" fmla="*/ 5735 h 4664"/>
                              <a:gd name="T100" fmla="+- 0 2157 1666"/>
                              <a:gd name="T101" fmla="*/ T100 w 552"/>
                              <a:gd name="T102" fmla="+- 0 5705 1161"/>
                              <a:gd name="T103" fmla="*/ 5705 h 4664"/>
                              <a:gd name="T104" fmla="+- 0 1726 1666"/>
                              <a:gd name="T105" fmla="*/ T104 w 552"/>
                              <a:gd name="T106" fmla="+- 0 5705 1161"/>
                              <a:gd name="T107" fmla="*/ 5705 h 4664"/>
                              <a:gd name="T108" fmla="+- 0 1696 1666"/>
                              <a:gd name="T109" fmla="*/ T108 w 552"/>
                              <a:gd name="T110" fmla="+- 0 5705 1161"/>
                              <a:gd name="T111" fmla="*/ 5705 h 4664"/>
                              <a:gd name="T112" fmla="+- 0 1726 1666"/>
                              <a:gd name="T113" fmla="*/ T112 w 552"/>
                              <a:gd name="T114" fmla="+- 0 5735 1161"/>
                              <a:gd name="T115" fmla="*/ 5735 h 4664"/>
                              <a:gd name="T116" fmla="+- 0 1726 1666"/>
                              <a:gd name="T117" fmla="*/ T116 w 552"/>
                              <a:gd name="T118" fmla="+- 0 5705 1161"/>
                              <a:gd name="T119" fmla="*/ 5705 h 4664"/>
                              <a:gd name="T120" fmla="+- 0 2037 1666"/>
                              <a:gd name="T121" fmla="*/ T120 w 552"/>
                              <a:gd name="T122" fmla="+- 0 5705 1161"/>
                              <a:gd name="T123" fmla="*/ 5705 h 4664"/>
                              <a:gd name="T124" fmla="+- 0 1726 1666"/>
                              <a:gd name="T125" fmla="*/ T124 w 552"/>
                              <a:gd name="T126" fmla="+- 0 5705 1161"/>
                              <a:gd name="T127" fmla="*/ 5705 h 4664"/>
                              <a:gd name="T128" fmla="+- 0 1726 1666"/>
                              <a:gd name="T129" fmla="*/ T128 w 552"/>
                              <a:gd name="T130" fmla="+- 0 5735 1161"/>
                              <a:gd name="T131" fmla="*/ 5735 h 4664"/>
                              <a:gd name="T132" fmla="+- 0 2037 1666"/>
                              <a:gd name="T133" fmla="*/ T132 w 552"/>
                              <a:gd name="T134" fmla="+- 0 5735 1161"/>
                              <a:gd name="T135" fmla="*/ 5735 h 4664"/>
                              <a:gd name="T136" fmla="+- 0 2037 1666"/>
                              <a:gd name="T137" fmla="*/ T136 w 552"/>
                              <a:gd name="T138" fmla="+- 0 5705 1161"/>
                              <a:gd name="T139" fmla="*/ 5705 h 46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552" h="4664">
                                <a:moveTo>
                                  <a:pt x="371" y="4484"/>
                                </a:moveTo>
                                <a:lnTo>
                                  <a:pt x="371" y="4664"/>
                                </a:lnTo>
                                <a:lnTo>
                                  <a:pt x="491" y="4604"/>
                                </a:lnTo>
                                <a:lnTo>
                                  <a:pt x="401" y="4604"/>
                                </a:lnTo>
                                <a:lnTo>
                                  <a:pt x="401" y="4544"/>
                                </a:lnTo>
                                <a:lnTo>
                                  <a:pt x="491" y="4544"/>
                                </a:lnTo>
                                <a:lnTo>
                                  <a:pt x="371" y="4484"/>
                                </a:lnTo>
                                <a:close/>
                                <a:moveTo>
                                  <a:pt x="60" y="0"/>
                                </a:moveTo>
                                <a:lnTo>
                                  <a:pt x="0" y="0"/>
                                </a:lnTo>
                                <a:lnTo>
                                  <a:pt x="0" y="4574"/>
                                </a:lnTo>
                                <a:lnTo>
                                  <a:pt x="2" y="4585"/>
                                </a:lnTo>
                                <a:lnTo>
                                  <a:pt x="8" y="4595"/>
                                </a:lnTo>
                                <a:lnTo>
                                  <a:pt x="18" y="4601"/>
                                </a:lnTo>
                                <a:lnTo>
                                  <a:pt x="30" y="4604"/>
                                </a:lnTo>
                                <a:lnTo>
                                  <a:pt x="371" y="4604"/>
                                </a:lnTo>
                                <a:lnTo>
                                  <a:pt x="371" y="4574"/>
                                </a:lnTo>
                                <a:lnTo>
                                  <a:pt x="60" y="4574"/>
                                </a:lnTo>
                                <a:lnTo>
                                  <a:pt x="30" y="4544"/>
                                </a:lnTo>
                                <a:lnTo>
                                  <a:pt x="60" y="4544"/>
                                </a:lnTo>
                                <a:lnTo>
                                  <a:pt x="60" y="0"/>
                                </a:lnTo>
                                <a:close/>
                                <a:moveTo>
                                  <a:pt x="491" y="4544"/>
                                </a:moveTo>
                                <a:lnTo>
                                  <a:pt x="401" y="4544"/>
                                </a:lnTo>
                                <a:lnTo>
                                  <a:pt x="401" y="4604"/>
                                </a:lnTo>
                                <a:lnTo>
                                  <a:pt x="491" y="4604"/>
                                </a:lnTo>
                                <a:lnTo>
                                  <a:pt x="551" y="4574"/>
                                </a:lnTo>
                                <a:lnTo>
                                  <a:pt x="491" y="4544"/>
                                </a:lnTo>
                                <a:close/>
                                <a:moveTo>
                                  <a:pt x="60" y="4544"/>
                                </a:moveTo>
                                <a:lnTo>
                                  <a:pt x="30" y="4544"/>
                                </a:lnTo>
                                <a:lnTo>
                                  <a:pt x="60" y="4574"/>
                                </a:lnTo>
                                <a:lnTo>
                                  <a:pt x="60" y="4544"/>
                                </a:lnTo>
                                <a:close/>
                                <a:moveTo>
                                  <a:pt x="371" y="4544"/>
                                </a:moveTo>
                                <a:lnTo>
                                  <a:pt x="60" y="4544"/>
                                </a:lnTo>
                                <a:lnTo>
                                  <a:pt x="60" y="4574"/>
                                </a:lnTo>
                                <a:lnTo>
                                  <a:pt x="371" y="4574"/>
                                </a:lnTo>
                                <a:lnTo>
                                  <a:pt x="371" y="45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1" name="Freeform 46"/>
                        <wps:cNvSpPr>
                          <a:spLocks/>
                        </wps:cNvSpPr>
                        <wps:spPr bwMode="auto">
                          <a:xfrm>
                            <a:off x="2218" y="5338"/>
                            <a:ext cx="1536" cy="796"/>
                          </a:xfrm>
                          <a:custGeom>
                            <a:avLst/>
                            <a:gdLst>
                              <a:gd name="T0" fmla="+- 0 3675 2218"/>
                              <a:gd name="T1" fmla="*/ T0 w 1536"/>
                              <a:gd name="T2" fmla="+- 0 5338 5338"/>
                              <a:gd name="T3" fmla="*/ 5338 h 796"/>
                              <a:gd name="T4" fmla="+- 0 2298 2218"/>
                              <a:gd name="T5" fmla="*/ T4 w 1536"/>
                              <a:gd name="T6" fmla="+- 0 5338 5338"/>
                              <a:gd name="T7" fmla="*/ 5338 h 796"/>
                              <a:gd name="T8" fmla="+- 0 2267 2218"/>
                              <a:gd name="T9" fmla="*/ T8 w 1536"/>
                              <a:gd name="T10" fmla="+- 0 5345 5338"/>
                              <a:gd name="T11" fmla="*/ 5345 h 796"/>
                              <a:gd name="T12" fmla="+- 0 2242 2218"/>
                              <a:gd name="T13" fmla="*/ T12 w 1536"/>
                              <a:gd name="T14" fmla="+- 0 5362 5338"/>
                              <a:gd name="T15" fmla="*/ 5362 h 796"/>
                              <a:gd name="T16" fmla="+- 0 2224 2218"/>
                              <a:gd name="T17" fmla="*/ T16 w 1536"/>
                              <a:gd name="T18" fmla="+- 0 5387 5338"/>
                              <a:gd name="T19" fmla="*/ 5387 h 796"/>
                              <a:gd name="T20" fmla="+- 0 2218 2218"/>
                              <a:gd name="T21" fmla="*/ T20 w 1536"/>
                              <a:gd name="T22" fmla="+- 0 5418 5338"/>
                              <a:gd name="T23" fmla="*/ 5418 h 796"/>
                              <a:gd name="T24" fmla="+- 0 2218 2218"/>
                              <a:gd name="T25" fmla="*/ T24 w 1536"/>
                              <a:gd name="T26" fmla="+- 0 6054 5338"/>
                              <a:gd name="T27" fmla="*/ 6054 h 796"/>
                              <a:gd name="T28" fmla="+- 0 2224 2218"/>
                              <a:gd name="T29" fmla="*/ T28 w 1536"/>
                              <a:gd name="T30" fmla="+- 0 6085 5338"/>
                              <a:gd name="T31" fmla="*/ 6085 h 796"/>
                              <a:gd name="T32" fmla="+- 0 2242 2218"/>
                              <a:gd name="T33" fmla="*/ T32 w 1536"/>
                              <a:gd name="T34" fmla="+- 0 6111 5338"/>
                              <a:gd name="T35" fmla="*/ 6111 h 796"/>
                              <a:gd name="T36" fmla="+- 0 2267 2218"/>
                              <a:gd name="T37" fmla="*/ T36 w 1536"/>
                              <a:gd name="T38" fmla="+- 0 6128 5338"/>
                              <a:gd name="T39" fmla="*/ 6128 h 796"/>
                              <a:gd name="T40" fmla="+- 0 2298 2218"/>
                              <a:gd name="T41" fmla="*/ T40 w 1536"/>
                              <a:gd name="T42" fmla="+- 0 6134 5338"/>
                              <a:gd name="T43" fmla="*/ 6134 h 796"/>
                              <a:gd name="T44" fmla="+- 0 3675 2218"/>
                              <a:gd name="T45" fmla="*/ T44 w 1536"/>
                              <a:gd name="T46" fmla="+- 0 6134 5338"/>
                              <a:gd name="T47" fmla="*/ 6134 h 796"/>
                              <a:gd name="T48" fmla="+- 0 3706 2218"/>
                              <a:gd name="T49" fmla="*/ T48 w 1536"/>
                              <a:gd name="T50" fmla="+- 0 6128 5338"/>
                              <a:gd name="T51" fmla="*/ 6128 h 796"/>
                              <a:gd name="T52" fmla="+- 0 3731 2218"/>
                              <a:gd name="T53" fmla="*/ T52 w 1536"/>
                              <a:gd name="T54" fmla="+- 0 6111 5338"/>
                              <a:gd name="T55" fmla="*/ 6111 h 796"/>
                              <a:gd name="T56" fmla="+- 0 3748 2218"/>
                              <a:gd name="T57" fmla="*/ T56 w 1536"/>
                              <a:gd name="T58" fmla="+- 0 6085 5338"/>
                              <a:gd name="T59" fmla="*/ 6085 h 796"/>
                              <a:gd name="T60" fmla="+- 0 3754 2218"/>
                              <a:gd name="T61" fmla="*/ T60 w 1536"/>
                              <a:gd name="T62" fmla="+- 0 6054 5338"/>
                              <a:gd name="T63" fmla="*/ 6054 h 796"/>
                              <a:gd name="T64" fmla="+- 0 3754 2218"/>
                              <a:gd name="T65" fmla="*/ T64 w 1536"/>
                              <a:gd name="T66" fmla="+- 0 5418 5338"/>
                              <a:gd name="T67" fmla="*/ 5418 h 796"/>
                              <a:gd name="T68" fmla="+- 0 3748 2218"/>
                              <a:gd name="T69" fmla="*/ T68 w 1536"/>
                              <a:gd name="T70" fmla="+- 0 5387 5338"/>
                              <a:gd name="T71" fmla="*/ 5387 h 796"/>
                              <a:gd name="T72" fmla="+- 0 3731 2218"/>
                              <a:gd name="T73" fmla="*/ T72 w 1536"/>
                              <a:gd name="T74" fmla="+- 0 5362 5338"/>
                              <a:gd name="T75" fmla="*/ 5362 h 796"/>
                              <a:gd name="T76" fmla="+- 0 3706 2218"/>
                              <a:gd name="T77" fmla="*/ T76 w 1536"/>
                              <a:gd name="T78" fmla="+- 0 5345 5338"/>
                              <a:gd name="T79" fmla="*/ 5345 h 796"/>
                              <a:gd name="T80" fmla="+- 0 3675 2218"/>
                              <a:gd name="T81" fmla="*/ T80 w 1536"/>
                              <a:gd name="T82" fmla="+- 0 5338 5338"/>
                              <a:gd name="T83" fmla="*/ 5338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1457" y="0"/>
                                </a:moveTo>
                                <a:lnTo>
                                  <a:pt x="80" y="0"/>
                                </a:lnTo>
                                <a:lnTo>
                                  <a:pt x="49" y="7"/>
                                </a:lnTo>
                                <a:lnTo>
                                  <a:pt x="24" y="24"/>
                                </a:lnTo>
                                <a:lnTo>
                                  <a:pt x="6" y="49"/>
                                </a:lnTo>
                                <a:lnTo>
                                  <a:pt x="0" y="80"/>
                                </a:lnTo>
                                <a:lnTo>
                                  <a:pt x="0" y="716"/>
                                </a:lnTo>
                                <a:lnTo>
                                  <a:pt x="6" y="747"/>
                                </a:lnTo>
                                <a:lnTo>
                                  <a:pt x="24" y="773"/>
                                </a:lnTo>
                                <a:lnTo>
                                  <a:pt x="49" y="790"/>
                                </a:lnTo>
                                <a:lnTo>
                                  <a:pt x="80" y="796"/>
                                </a:lnTo>
                                <a:lnTo>
                                  <a:pt x="1457" y="796"/>
                                </a:lnTo>
                                <a:lnTo>
                                  <a:pt x="1488" y="790"/>
                                </a:lnTo>
                                <a:lnTo>
                                  <a:pt x="1513" y="773"/>
                                </a:lnTo>
                                <a:lnTo>
                                  <a:pt x="1530" y="747"/>
                                </a:lnTo>
                                <a:lnTo>
                                  <a:pt x="1536" y="716"/>
                                </a:lnTo>
                                <a:lnTo>
                                  <a:pt x="1536" y="80"/>
                                </a:lnTo>
                                <a:lnTo>
                                  <a:pt x="1530" y="49"/>
                                </a:lnTo>
                                <a:lnTo>
                                  <a:pt x="1513" y="24"/>
                                </a:lnTo>
                                <a:lnTo>
                                  <a:pt x="1488" y="7"/>
                                </a:lnTo>
                                <a:lnTo>
                                  <a:pt x="145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2" name="Freeform 45"/>
                        <wps:cNvSpPr>
                          <a:spLocks/>
                        </wps:cNvSpPr>
                        <wps:spPr bwMode="auto">
                          <a:xfrm>
                            <a:off x="2218" y="5338"/>
                            <a:ext cx="1536" cy="796"/>
                          </a:xfrm>
                          <a:custGeom>
                            <a:avLst/>
                            <a:gdLst>
                              <a:gd name="T0" fmla="+- 0 2218 2218"/>
                              <a:gd name="T1" fmla="*/ T0 w 1536"/>
                              <a:gd name="T2" fmla="+- 0 5418 5338"/>
                              <a:gd name="T3" fmla="*/ 5418 h 796"/>
                              <a:gd name="T4" fmla="+- 0 2224 2218"/>
                              <a:gd name="T5" fmla="*/ T4 w 1536"/>
                              <a:gd name="T6" fmla="+- 0 5387 5338"/>
                              <a:gd name="T7" fmla="*/ 5387 h 796"/>
                              <a:gd name="T8" fmla="+- 0 2242 2218"/>
                              <a:gd name="T9" fmla="*/ T8 w 1536"/>
                              <a:gd name="T10" fmla="+- 0 5362 5338"/>
                              <a:gd name="T11" fmla="*/ 5362 h 796"/>
                              <a:gd name="T12" fmla="+- 0 2267 2218"/>
                              <a:gd name="T13" fmla="*/ T12 w 1536"/>
                              <a:gd name="T14" fmla="+- 0 5345 5338"/>
                              <a:gd name="T15" fmla="*/ 5345 h 796"/>
                              <a:gd name="T16" fmla="+- 0 2298 2218"/>
                              <a:gd name="T17" fmla="*/ T16 w 1536"/>
                              <a:gd name="T18" fmla="+- 0 5338 5338"/>
                              <a:gd name="T19" fmla="*/ 5338 h 796"/>
                              <a:gd name="T20" fmla="+- 0 3675 2218"/>
                              <a:gd name="T21" fmla="*/ T20 w 1536"/>
                              <a:gd name="T22" fmla="+- 0 5338 5338"/>
                              <a:gd name="T23" fmla="*/ 5338 h 796"/>
                              <a:gd name="T24" fmla="+- 0 3706 2218"/>
                              <a:gd name="T25" fmla="*/ T24 w 1536"/>
                              <a:gd name="T26" fmla="+- 0 5345 5338"/>
                              <a:gd name="T27" fmla="*/ 5345 h 796"/>
                              <a:gd name="T28" fmla="+- 0 3731 2218"/>
                              <a:gd name="T29" fmla="*/ T28 w 1536"/>
                              <a:gd name="T30" fmla="+- 0 5362 5338"/>
                              <a:gd name="T31" fmla="*/ 5362 h 796"/>
                              <a:gd name="T32" fmla="+- 0 3748 2218"/>
                              <a:gd name="T33" fmla="*/ T32 w 1536"/>
                              <a:gd name="T34" fmla="+- 0 5387 5338"/>
                              <a:gd name="T35" fmla="*/ 5387 h 796"/>
                              <a:gd name="T36" fmla="+- 0 3754 2218"/>
                              <a:gd name="T37" fmla="*/ T36 w 1536"/>
                              <a:gd name="T38" fmla="+- 0 5418 5338"/>
                              <a:gd name="T39" fmla="*/ 5418 h 796"/>
                              <a:gd name="T40" fmla="+- 0 3754 2218"/>
                              <a:gd name="T41" fmla="*/ T40 w 1536"/>
                              <a:gd name="T42" fmla="+- 0 6054 5338"/>
                              <a:gd name="T43" fmla="*/ 6054 h 796"/>
                              <a:gd name="T44" fmla="+- 0 3748 2218"/>
                              <a:gd name="T45" fmla="*/ T44 w 1536"/>
                              <a:gd name="T46" fmla="+- 0 6085 5338"/>
                              <a:gd name="T47" fmla="*/ 6085 h 796"/>
                              <a:gd name="T48" fmla="+- 0 3731 2218"/>
                              <a:gd name="T49" fmla="*/ T48 w 1536"/>
                              <a:gd name="T50" fmla="+- 0 6111 5338"/>
                              <a:gd name="T51" fmla="*/ 6111 h 796"/>
                              <a:gd name="T52" fmla="+- 0 3706 2218"/>
                              <a:gd name="T53" fmla="*/ T52 w 1536"/>
                              <a:gd name="T54" fmla="+- 0 6128 5338"/>
                              <a:gd name="T55" fmla="*/ 6128 h 796"/>
                              <a:gd name="T56" fmla="+- 0 3675 2218"/>
                              <a:gd name="T57" fmla="*/ T56 w 1536"/>
                              <a:gd name="T58" fmla="+- 0 6134 5338"/>
                              <a:gd name="T59" fmla="*/ 6134 h 796"/>
                              <a:gd name="T60" fmla="+- 0 2298 2218"/>
                              <a:gd name="T61" fmla="*/ T60 w 1536"/>
                              <a:gd name="T62" fmla="+- 0 6134 5338"/>
                              <a:gd name="T63" fmla="*/ 6134 h 796"/>
                              <a:gd name="T64" fmla="+- 0 2267 2218"/>
                              <a:gd name="T65" fmla="*/ T64 w 1536"/>
                              <a:gd name="T66" fmla="+- 0 6128 5338"/>
                              <a:gd name="T67" fmla="*/ 6128 h 796"/>
                              <a:gd name="T68" fmla="+- 0 2242 2218"/>
                              <a:gd name="T69" fmla="*/ T68 w 1536"/>
                              <a:gd name="T70" fmla="+- 0 6111 5338"/>
                              <a:gd name="T71" fmla="*/ 6111 h 796"/>
                              <a:gd name="T72" fmla="+- 0 2224 2218"/>
                              <a:gd name="T73" fmla="*/ T72 w 1536"/>
                              <a:gd name="T74" fmla="+- 0 6085 5338"/>
                              <a:gd name="T75" fmla="*/ 6085 h 796"/>
                              <a:gd name="T76" fmla="+- 0 2218 2218"/>
                              <a:gd name="T77" fmla="*/ T76 w 1536"/>
                              <a:gd name="T78" fmla="+- 0 6054 5338"/>
                              <a:gd name="T79" fmla="*/ 6054 h 796"/>
                              <a:gd name="T80" fmla="+- 0 2218 2218"/>
                              <a:gd name="T81" fmla="*/ T80 w 1536"/>
                              <a:gd name="T82" fmla="+- 0 5418 5338"/>
                              <a:gd name="T83" fmla="*/ 5418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0" y="80"/>
                                </a:moveTo>
                                <a:lnTo>
                                  <a:pt x="6" y="49"/>
                                </a:lnTo>
                                <a:lnTo>
                                  <a:pt x="24" y="24"/>
                                </a:lnTo>
                                <a:lnTo>
                                  <a:pt x="49" y="7"/>
                                </a:lnTo>
                                <a:lnTo>
                                  <a:pt x="80" y="0"/>
                                </a:lnTo>
                                <a:lnTo>
                                  <a:pt x="1457" y="0"/>
                                </a:lnTo>
                                <a:lnTo>
                                  <a:pt x="1488" y="7"/>
                                </a:lnTo>
                                <a:lnTo>
                                  <a:pt x="1513" y="24"/>
                                </a:lnTo>
                                <a:lnTo>
                                  <a:pt x="1530" y="49"/>
                                </a:lnTo>
                                <a:lnTo>
                                  <a:pt x="1536" y="80"/>
                                </a:lnTo>
                                <a:lnTo>
                                  <a:pt x="1536" y="716"/>
                                </a:lnTo>
                                <a:lnTo>
                                  <a:pt x="1530" y="747"/>
                                </a:lnTo>
                                <a:lnTo>
                                  <a:pt x="1513" y="773"/>
                                </a:lnTo>
                                <a:lnTo>
                                  <a:pt x="1488" y="790"/>
                                </a:lnTo>
                                <a:lnTo>
                                  <a:pt x="1457" y="796"/>
                                </a:lnTo>
                                <a:lnTo>
                                  <a:pt x="80" y="796"/>
                                </a:lnTo>
                                <a:lnTo>
                                  <a:pt x="49" y="790"/>
                                </a:lnTo>
                                <a:lnTo>
                                  <a:pt x="24" y="773"/>
                                </a:lnTo>
                                <a:lnTo>
                                  <a:pt x="6" y="747"/>
                                </a:lnTo>
                                <a:lnTo>
                                  <a:pt x="0" y="716"/>
                                </a:lnTo>
                                <a:lnTo>
                                  <a:pt x="0" y="8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 name="AutoShape 44"/>
                        <wps:cNvSpPr>
                          <a:spLocks/>
                        </wps:cNvSpPr>
                        <wps:spPr bwMode="auto">
                          <a:xfrm>
                            <a:off x="1676" y="1161"/>
                            <a:ext cx="542" cy="5629"/>
                          </a:xfrm>
                          <a:custGeom>
                            <a:avLst/>
                            <a:gdLst>
                              <a:gd name="T0" fmla="+- 0 2098 1676"/>
                              <a:gd name="T1" fmla="*/ T0 w 542"/>
                              <a:gd name="T2" fmla="+- 0 6670 1161"/>
                              <a:gd name="T3" fmla="*/ 6670 h 5629"/>
                              <a:gd name="T4" fmla="+- 0 2098 1676"/>
                              <a:gd name="T5" fmla="*/ T4 w 542"/>
                              <a:gd name="T6" fmla="+- 0 6790 1161"/>
                              <a:gd name="T7" fmla="*/ 6790 h 5629"/>
                              <a:gd name="T8" fmla="+- 0 2178 1676"/>
                              <a:gd name="T9" fmla="*/ T8 w 542"/>
                              <a:gd name="T10" fmla="+- 0 6749 1161"/>
                              <a:gd name="T11" fmla="*/ 6749 h 5629"/>
                              <a:gd name="T12" fmla="+- 0 2118 1676"/>
                              <a:gd name="T13" fmla="*/ T12 w 542"/>
                              <a:gd name="T14" fmla="+- 0 6749 1161"/>
                              <a:gd name="T15" fmla="*/ 6749 h 5629"/>
                              <a:gd name="T16" fmla="+- 0 2118 1676"/>
                              <a:gd name="T17" fmla="*/ T16 w 542"/>
                              <a:gd name="T18" fmla="+- 0 6710 1161"/>
                              <a:gd name="T19" fmla="*/ 6710 h 5629"/>
                              <a:gd name="T20" fmla="+- 0 2178 1676"/>
                              <a:gd name="T21" fmla="*/ T20 w 542"/>
                              <a:gd name="T22" fmla="+- 0 6710 1161"/>
                              <a:gd name="T23" fmla="*/ 6710 h 5629"/>
                              <a:gd name="T24" fmla="+- 0 2098 1676"/>
                              <a:gd name="T25" fmla="*/ T24 w 542"/>
                              <a:gd name="T26" fmla="+- 0 6670 1161"/>
                              <a:gd name="T27" fmla="*/ 6670 h 5629"/>
                              <a:gd name="T28" fmla="+- 0 1716 1676"/>
                              <a:gd name="T29" fmla="*/ T28 w 542"/>
                              <a:gd name="T30" fmla="+- 0 1161 1161"/>
                              <a:gd name="T31" fmla="*/ 1161 h 5629"/>
                              <a:gd name="T32" fmla="+- 0 1676 1676"/>
                              <a:gd name="T33" fmla="*/ T32 w 542"/>
                              <a:gd name="T34" fmla="+- 0 1161 1161"/>
                              <a:gd name="T35" fmla="*/ 1161 h 5629"/>
                              <a:gd name="T36" fmla="+- 0 1676 1676"/>
                              <a:gd name="T37" fmla="*/ T36 w 542"/>
                              <a:gd name="T38" fmla="+- 0 6741 1161"/>
                              <a:gd name="T39" fmla="*/ 6741 h 5629"/>
                              <a:gd name="T40" fmla="+- 0 1685 1676"/>
                              <a:gd name="T41" fmla="*/ T40 w 542"/>
                              <a:gd name="T42" fmla="+- 0 6749 1161"/>
                              <a:gd name="T43" fmla="*/ 6749 h 5629"/>
                              <a:gd name="T44" fmla="+- 0 2098 1676"/>
                              <a:gd name="T45" fmla="*/ T44 w 542"/>
                              <a:gd name="T46" fmla="+- 0 6749 1161"/>
                              <a:gd name="T47" fmla="*/ 6749 h 5629"/>
                              <a:gd name="T48" fmla="+- 0 2098 1676"/>
                              <a:gd name="T49" fmla="*/ T48 w 542"/>
                              <a:gd name="T50" fmla="+- 0 6730 1161"/>
                              <a:gd name="T51" fmla="*/ 6730 h 5629"/>
                              <a:gd name="T52" fmla="+- 0 1716 1676"/>
                              <a:gd name="T53" fmla="*/ T52 w 542"/>
                              <a:gd name="T54" fmla="+- 0 6730 1161"/>
                              <a:gd name="T55" fmla="*/ 6730 h 5629"/>
                              <a:gd name="T56" fmla="+- 0 1696 1676"/>
                              <a:gd name="T57" fmla="*/ T56 w 542"/>
                              <a:gd name="T58" fmla="+- 0 6710 1161"/>
                              <a:gd name="T59" fmla="*/ 6710 h 5629"/>
                              <a:gd name="T60" fmla="+- 0 1716 1676"/>
                              <a:gd name="T61" fmla="*/ T60 w 542"/>
                              <a:gd name="T62" fmla="+- 0 6710 1161"/>
                              <a:gd name="T63" fmla="*/ 6710 h 5629"/>
                              <a:gd name="T64" fmla="+- 0 1716 1676"/>
                              <a:gd name="T65" fmla="*/ T64 w 542"/>
                              <a:gd name="T66" fmla="+- 0 1161 1161"/>
                              <a:gd name="T67" fmla="*/ 1161 h 5629"/>
                              <a:gd name="T68" fmla="+- 0 2178 1676"/>
                              <a:gd name="T69" fmla="*/ T68 w 542"/>
                              <a:gd name="T70" fmla="+- 0 6710 1161"/>
                              <a:gd name="T71" fmla="*/ 6710 h 5629"/>
                              <a:gd name="T72" fmla="+- 0 2118 1676"/>
                              <a:gd name="T73" fmla="*/ T72 w 542"/>
                              <a:gd name="T74" fmla="+- 0 6710 1161"/>
                              <a:gd name="T75" fmla="*/ 6710 h 5629"/>
                              <a:gd name="T76" fmla="+- 0 2118 1676"/>
                              <a:gd name="T77" fmla="*/ T76 w 542"/>
                              <a:gd name="T78" fmla="+- 0 6749 1161"/>
                              <a:gd name="T79" fmla="*/ 6749 h 5629"/>
                              <a:gd name="T80" fmla="+- 0 2178 1676"/>
                              <a:gd name="T81" fmla="*/ T80 w 542"/>
                              <a:gd name="T82" fmla="+- 0 6749 1161"/>
                              <a:gd name="T83" fmla="*/ 6749 h 5629"/>
                              <a:gd name="T84" fmla="+- 0 2218 1676"/>
                              <a:gd name="T85" fmla="*/ T84 w 542"/>
                              <a:gd name="T86" fmla="+- 0 6730 1161"/>
                              <a:gd name="T87" fmla="*/ 6730 h 5629"/>
                              <a:gd name="T88" fmla="+- 0 2178 1676"/>
                              <a:gd name="T89" fmla="*/ T88 w 542"/>
                              <a:gd name="T90" fmla="+- 0 6710 1161"/>
                              <a:gd name="T91" fmla="*/ 6710 h 5629"/>
                              <a:gd name="T92" fmla="+- 0 1716 1676"/>
                              <a:gd name="T93" fmla="*/ T92 w 542"/>
                              <a:gd name="T94" fmla="+- 0 6710 1161"/>
                              <a:gd name="T95" fmla="*/ 6710 h 5629"/>
                              <a:gd name="T96" fmla="+- 0 1696 1676"/>
                              <a:gd name="T97" fmla="*/ T96 w 542"/>
                              <a:gd name="T98" fmla="+- 0 6710 1161"/>
                              <a:gd name="T99" fmla="*/ 6710 h 5629"/>
                              <a:gd name="T100" fmla="+- 0 1716 1676"/>
                              <a:gd name="T101" fmla="*/ T100 w 542"/>
                              <a:gd name="T102" fmla="+- 0 6730 1161"/>
                              <a:gd name="T103" fmla="*/ 6730 h 5629"/>
                              <a:gd name="T104" fmla="+- 0 1716 1676"/>
                              <a:gd name="T105" fmla="*/ T104 w 542"/>
                              <a:gd name="T106" fmla="+- 0 6710 1161"/>
                              <a:gd name="T107" fmla="*/ 6710 h 5629"/>
                              <a:gd name="T108" fmla="+- 0 2098 1676"/>
                              <a:gd name="T109" fmla="*/ T108 w 542"/>
                              <a:gd name="T110" fmla="+- 0 6710 1161"/>
                              <a:gd name="T111" fmla="*/ 6710 h 5629"/>
                              <a:gd name="T112" fmla="+- 0 1716 1676"/>
                              <a:gd name="T113" fmla="*/ T112 w 542"/>
                              <a:gd name="T114" fmla="+- 0 6710 1161"/>
                              <a:gd name="T115" fmla="*/ 6710 h 5629"/>
                              <a:gd name="T116" fmla="+- 0 1716 1676"/>
                              <a:gd name="T117" fmla="*/ T116 w 542"/>
                              <a:gd name="T118" fmla="+- 0 6730 1161"/>
                              <a:gd name="T119" fmla="*/ 6730 h 5629"/>
                              <a:gd name="T120" fmla="+- 0 2098 1676"/>
                              <a:gd name="T121" fmla="*/ T120 w 542"/>
                              <a:gd name="T122" fmla="+- 0 6730 1161"/>
                              <a:gd name="T123" fmla="*/ 6730 h 5629"/>
                              <a:gd name="T124" fmla="+- 0 2098 1676"/>
                              <a:gd name="T125" fmla="*/ T124 w 542"/>
                              <a:gd name="T126" fmla="+- 0 6710 1161"/>
                              <a:gd name="T127" fmla="*/ 6710 h 56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Lst>
                            <a:rect l="0" t="0" r="r" b="b"/>
                            <a:pathLst>
                              <a:path w="542" h="5629">
                                <a:moveTo>
                                  <a:pt x="422" y="5509"/>
                                </a:moveTo>
                                <a:lnTo>
                                  <a:pt x="422" y="5629"/>
                                </a:lnTo>
                                <a:lnTo>
                                  <a:pt x="502" y="5588"/>
                                </a:lnTo>
                                <a:lnTo>
                                  <a:pt x="442" y="5588"/>
                                </a:lnTo>
                                <a:lnTo>
                                  <a:pt x="442" y="5549"/>
                                </a:lnTo>
                                <a:lnTo>
                                  <a:pt x="502" y="5549"/>
                                </a:lnTo>
                                <a:lnTo>
                                  <a:pt x="422" y="5509"/>
                                </a:lnTo>
                                <a:close/>
                                <a:moveTo>
                                  <a:pt x="40" y="0"/>
                                </a:moveTo>
                                <a:lnTo>
                                  <a:pt x="0" y="0"/>
                                </a:lnTo>
                                <a:lnTo>
                                  <a:pt x="0" y="5580"/>
                                </a:lnTo>
                                <a:lnTo>
                                  <a:pt x="9" y="5588"/>
                                </a:lnTo>
                                <a:lnTo>
                                  <a:pt x="422" y="5588"/>
                                </a:lnTo>
                                <a:lnTo>
                                  <a:pt x="422" y="5569"/>
                                </a:lnTo>
                                <a:lnTo>
                                  <a:pt x="40" y="5569"/>
                                </a:lnTo>
                                <a:lnTo>
                                  <a:pt x="20" y="5549"/>
                                </a:lnTo>
                                <a:lnTo>
                                  <a:pt x="40" y="5549"/>
                                </a:lnTo>
                                <a:lnTo>
                                  <a:pt x="40" y="0"/>
                                </a:lnTo>
                                <a:close/>
                                <a:moveTo>
                                  <a:pt x="502" y="5549"/>
                                </a:moveTo>
                                <a:lnTo>
                                  <a:pt x="442" y="5549"/>
                                </a:lnTo>
                                <a:lnTo>
                                  <a:pt x="442" y="5588"/>
                                </a:lnTo>
                                <a:lnTo>
                                  <a:pt x="502" y="5588"/>
                                </a:lnTo>
                                <a:lnTo>
                                  <a:pt x="542" y="5569"/>
                                </a:lnTo>
                                <a:lnTo>
                                  <a:pt x="502" y="5549"/>
                                </a:lnTo>
                                <a:close/>
                                <a:moveTo>
                                  <a:pt x="40" y="5549"/>
                                </a:moveTo>
                                <a:lnTo>
                                  <a:pt x="20" y="5549"/>
                                </a:lnTo>
                                <a:lnTo>
                                  <a:pt x="40" y="5569"/>
                                </a:lnTo>
                                <a:lnTo>
                                  <a:pt x="40" y="5549"/>
                                </a:lnTo>
                                <a:close/>
                                <a:moveTo>
                                  <a:pt x="422" y="5549"/>
                                </a:moveTo>
                                <a:lnTo>
                                  <a:pt x="40" y="5549"/>
                                </a:lnTo>
                                <a:lnTo>
                                  <a:pt x="40" y="5569"/>
                                </a:lnTo>
                                <a:lnTo>
                                  <a:pt x="422" y="5569"/>
                                </a:lnTo>
                                <a:lnTo>
                                  <a:pt x="422" y="55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4" name="Freeform 43"/>
                        <wps:cNvSpPr>
                          <a:spLocks/>
                        </wps:cNvSpPr>
                        <wps:spPr bwMode="auto">
                          <a:xfrm>
                            <a:off x="2218" y="6332"/>
                            <a:ext cx="1536" cy="796"/>
                          </a:xfrm>
                          <a:custGeom>
                            <a:avLst/>
                            <a:gdLst>
                              <a:gd name="T0" fmla="+- 0 2218 2218"/>
                              <a:gd name="T1" fmla="*/ T0 w 1536"/>
                              <a:gd name="T2" fmla="+- 0 6412 6332"/>
                              <a:gd name="T3" fmla="*/ 6412 h 796"/>
                              <a:gd name="T4" fmla="+- 0 2224 2218"/>
                              <a:gd name="T5" fmla="*/ T4 w 1536"/>
                              <a:gd name="T6" fmla="+- 0 6381 6332"/>
                              <a:gd name="T7" fmla="*/ 6381 h 796"/>
                              <a:gd name="T8" fmla="+- 0 2242 2218"/>
                              <a:gd name="T9" fmla="*/ T8 w 1536"/>
                              <a:gd name="T10" fmla="+- 0 6355 6332"/>
                              <a:gd name="T11" fmla="*/ 6355 h 796"/>
                              <a:gd name="T12" fmla="+- 0 2267 2218"/>
                              <a:gd name="T13" fmla="*/ T12 w 1536"/>
                              <a:gd name="T14" fmla="+- 0 6338 6332"/>
                              <a:gd name="T15" fmla="*/ 6338 h 796"/>
                              <a:gd name="T16" fmla="+- 0 2298 2218"/>
                              <a:gd name="T17" fmla="*/ T16 w 1536"/>
                              <a:gd name="T18" fmla="+- 0 6332 6332"/>
                              <a:gd name="T19" fmla="*/ 6332 h 796"/>
                              <a:gd name="T20" fmla="+- 0 3675 2218"/>
                              <a:gd name="T21" fmla="*/ T20 w 1536"/>
                              <a:gd name="T22" fmla="+- 0 6332 6332"/>
                              <a:gd name="T23" fmla="*/ 6332 h 796"/>
                              <a:gd name="T24" fmla="+- 0 3706 2218"/>
                              <a:gd name="T25" fmla="*/ T24 w 1536"/>
                              <a:gd name="T26" fmla="+- 0 6338 6332"/>
                              <a:gd name="T27" fmla="*/ 6338 h 796"/>
                              <a:gd name="T28" fmla="+- 0 3731 2218"/>
                              <a:gd name="T29" fmla="*/ T28 w 1536"/>
                              <a:gd name="T30" fmla="+- 0 6355 6332"/>
                              <a:gd name="T31" fmla="*/ 6355 h 796"/>
                              <a:gd name="T32" fmla="+- 0 3748 2218"/>
                              <a:gd name="T33" fmla="*/ T32 w 1536"/>
                              <a:gd name="T34" fmla="+- 0 6381 6332"/>
                              <a:gd name="T35" fmla="*/ 6381 h 796"/>
                              <a:gd name="T36" fmla="+- 0 3754 2218"/>
                              <a:gd name="T37" fmla="*/ T36 w 1536"/>
                              <a:gd name="T38" fmla="+- 0 6412 6332"/>
                              <a:gd name="T39" fmla="*/ 6412 h 796"/>
                              <a:gd name="T40" fmla="+- 0 3754 2218"/>
                              <a:gd name="T41" fmla="*/ T40 w 1536"/>
                              <a:gd name="T42" fmla="+- 0 7048 6332"/>
                              <a:gd name="T43" fmla="*/ 7048 h 796"/>
                              <a:gd name="T44" fmla="+- 0 3748 2218"/>
                              <a:gd name="T45" fmla="*/ T44 w 1536"/>
                              <a:gd name="T46" fmla="+- 0 7079 6332"/>
                              <a:gd name="T47" fmla="*/ 7079 h 796"/>
                              <a:gd name="T48" fmla="+- 0 3731 2218"/>
                              <a:gd name="T49" fmla="*/ T48 w 1536"/>
                              <a:gd name="T50" fmla="+- 0 7104 6332"/>
                              <a:gd name="T51" fmla="*/ 7104 h 796"/>
                              <a:gd name="T52" fmla="+- 0 3706 2218"/>
                              <a:gd name="T53" fmla="*/ T52 w 1536"/>
                              <a:gd name="T54" fmla="+- 0 7121 6332"/>
                              <a:gd name="T55" fmla="*/ 7121 h 796"/>
                              <a:gd name="T56" fmla="+- 0 3675 2218"/>
                              <a:gd name="T57" fmla="*/ T56 w 1536"/>
                              <a:gd name="T58" fmla="+- 0 7128 6332"/>
                              <a:gd name="T59" fmla="*/ 7128 h 796"/>
                              <a:gd name="T60" fmla="+- 0 2298 2218"/>
                              <a:gd name="T61" fmla="*/ T60 w 1536"/>
                              <a:gd name="T62" fmla="+- 0 7128 6332"/>
                              <a:gd name="T63" fmla="*/ 7128 h 796"/>
                              <a:gd name="T64" fmla="+- 0 2267 2218"/>
                              <a:gd name="T65" fmla="*/ T64 w 1536"/>
                              <a:gd name="T66" fmla="+- 0 7121 6332"/>
                              <a:gd name="T67" fmla="*/ 7121 h 796"/>
                              <a:gd name="T68" fmla="+- 0 2242 2218"/>
                              <a:gd name="T69" fmla="*/ T68 w 1536"/>
                              <a:gd name="T70" fmla="+- 0 7104 6332"/>
                              <a:gd name="T71" fmla="*/ 7104 h 796"/>
                              <a:gd name="T72" fmla="+- 0 2224 2218"/>
                              <a:gd name="T73" fmla="*/ T72 w 1536"/>
                              <a:gd name="T74" fmla="+- 0 7079 6332"/>
                              <a:gd name="T75" fmla="*/ 7079 h 796"/>
                              <a:gd name="T76" fmla="+- 0 2218 2218"/>
                              <a:gd name="T77" fmla="*/ T76 w 1536"/>
                              <a:gd name="T78" fmla="+- 0 7048 6332"/>
                              <a:gd name="T79" fmla="*/ 7048 h 796"/>
                              <a:gd name="T80" fmla="+- 0 2218 2218"/>
                              <a:gd name="T81" fmla="*/ T80 w 1536"/>
                              <a:gd name="T82" fmla="+- 0 6412 6332"/>
                              <a:gd name="T83" fmla="*/ 6412 h 79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536" h="796">
                                <a:moveTo>
                                  <a:pt x="0" y="80"/>
                                </a:moveTo>
                                <a:lnTo>
                                  <a:pt x="6" y="49"/>
                                </a:lnTo>
                                <a:lnTo>
                                  <a:pt x="24" y="23"/>
                                </a:lnTo>
                                <a:lnTo>
                                  <a:pt x="49" y="6"/>
                                </a:lnTo>
                                <a:lnTo>
                                  <a:pt x="80" y="0"/>
                                </a:lnTo>
                                <a:lnTo>
                                  <a:pt x="1457" y="0"/>
                                </a:lnTo>
                                <a:lnTo>
                                  <a:pt x="1488" y="6"/>
                                </a:lnTo>
                                <a:lnTo>
                                  <a:pt x="1513" y="23"/>
                                </a:lnTo>
                                <a:lnTo>
                                  <a:pt x="1530" y="49"/>
                                </a:lnTo>
                                <a:lnTo>
                                  <a:pt x="1536" y="80"/>
                                </a:lnTo>
                                <a:lnTo>
                                  <a:pt x="1536" y="716"/>
                                </a:lnTo>
                                <a:lnTo>
                                  <a:pt x="1530" y="747"/>
                                </a:lnTo>
                                <a:lnTo>
                                  <a:pt x="1513" y="772"/>
                                </a:lnTo>
                                <a:lnTo>
                                  <a:pt x="1488" y="789"/>
                                </a:lnTo>
                                <a:lnTo>
                                  <a:pt x="1457" y="796"/>
                                </a:lnTo>
                                <a:lnTo>
                                  <a:pt x="80" y="796"/>
                                </a:lnTo>
                                <a:lnTo>
                                  <a:pt x="49" y="789"/>
                                </a:lnTo>
                                <a:lnTo>
                                  <a:pt x="24" y="772"/>
                                </a:lnTo>
                                <a:lnTo>
                                  <a:pt x="6" y="747"/>
                                </a:lnTo>
                                <a:lnTo>
                                  <a:pt x="0" y="716"/>
                                </a:lnTo>
                                <a:lnTo>
                                  <a:pt x="0" y="8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5" name="Text Box 42"/>
                        <wps:cNvSpPr txBox="1">
                          <a:spLocks noChangeArrowheads="1"/>
                        </wps:cNvSpPr>
                        <wps:spPr bwMode="auto">
                          <a:xfrm>
                            <a:off x="2312" y="1616"/>
                            <a:ext cx="1367"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66C4" w:rsidRDefault="007F66C4" w:rsidP="007F66C4">
                              <w:pPr>
                                <w:spacing w:line="266" w:lineRule="exact"/>
                                <w:rPr>
                                  <w:sz w:val="24"/>
                                </w:rPr>
                              </w:pPr>
                              <w:r>
                                <w:rPr>
                                  <w:sz w:val="24"/>
                                </w:rPr>
                                <w:t>Sport apparel,</w:t>
                              </w:r>
                            </w:p>
                          </w:txbxContent>
                        </wps:txbx>
                        <wps:bodyPr rot="0" vert="horz" wrap="square" lIns="0" tIns="0" rIns="0" bIns="0" anchor="t" anchorCtr="0" upright="1">
                          <a:noAutofit/>
                        </wps:bodyPr>
                      </wps:wsp>
                      <wps:wsp>
                        <wps:cNvPr id="76" name="Text Box 41"/>
                        <wps:cNvSpPr txBox="1">
                          <a:spLocks noChangeArrowheads="1"/>
                        </wps:cNvSpPr>
                        <wps:spPr bwMode="auto">
                          <a:xfrm>
                            <a:off x="2398" y="2611"/>
                            <a:ext cx="1194"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66C4" w:rsidRDefault="007F66C4" w:rsidP="007F66C4">
                              <w:pPr>
                                <w:spacing w:line="266" w:lineRule="exact"/>
                                <w:rPr>
                                  <w:sz w:val="24"/>
                                </w:rPr>
                              </w:pPr>
                              <w:r>
                                <w:rPr>
                                  <w:sz w:val="24"/>
                                </w:rPr>
                                <w:t>Sport shoes,</w:t>
                              </w:r>
                            </w:p>
                          </w:txbxContent>
                        </wps:txbx>
                        <wps:bodyPr rot="0" vert="horz" wrap="square" lIns="0" tIns="0" rIns="0" bIns="0" anchor="t" anchorCtr="0" upright="1">
                          <a:noAutofit/>
                        </wps:bodyPr>
                      </wps:wsp>
                      <wps:wsp>
                        <wps:cNvPr id="77" name="Text Box 40"/>
                        <wps:cNvSpPr txBox="1">
                          <a:spLocks noChangeArrowheads="1"/>
                        </wps:cNvSpPr>
                        <wps:spPr bwMode="auto">
                          <a:xfrm>
                            <a:off x="2502" y="3605"/>
                            <a:ext cx="98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66C4" w:rsidRDefault="007F66C4" w:rsidP="007F66C4">
                              <w:pPr>
                                <w:spacing w:line="266" w:lineRule="exact"/>
                                <w:rPr>
                                  <w:sz w:val="24"/>
                                </w:rPr>
                              </w:pPr>
                              <w:r>
                                <w:rPr>
                                  <w:sz w:val="24"/>
                                </w:rPr>
                                <w:t>Climbing,</w:t>
                              </w:r>
                            </w:p>
                          </w:txbxContent>
                        </wps:txbx>
                        <wps:bodyPr rot="0" vert="horz" wrap="square" lIns="0" tIns="0" rIns="0" bIns="0" anchor="t" anchorCtr="0" upright="1">
                          <a:noAutofit/>
                        </wps:bodyPr>
                      </wps:wsp>
                      <wps:wsp>
                        <wps:cNvPr id="78" name="Text Box 39"/>
                        <wps:cNvSpPr txBox="1">
                          <a:spLocks noChangeArrowheads="1"/>
                        </wps:cNvSpPr>
                        <wps:spPr bwMode="auto">
                          <a:xfrm>
                            <a:off x="2465" y="4600"/>
                            <a:ext cx="1060"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66C4" w:rsidRDefault="007F66C4" w:rsidP="007F66C4">
                              <w:pPr>
                                <w:spacing w:line="266" w:lineRule="exact"/>
                                <w:rPr>
                                  <w:sz w:val="24"/>
                                </w:rPr>
                              </w:pPr>
                              <w:r>
                                <w:rPr>
                                  <w:sz w:val="24"/>
                                </w:rPr>
                                <w:t>Rainwear,</w:t>
                              </w:r>
                            </w:p>
                          </w:txbxContent>
                        </wps:txbx>
                        <wps:bodyPr rot="0" vert="horz" wrap="square" lIns="0" tIns="0" rIns="0" bIns="0" anchor="t" anchorCtr="0" upright="1">
                          <a:noAutofit/>
                        </wps:bodyPr>
                      </wps:wsp>
                      <wps:wsp>
                        <wps:cNvPr id="79" name="Text Box 38"/>
                        <wps:cNvSpPr txBox="1">
                          <a:spLocks noChangeArrowheads="1"/>
                        </wps:cNvSpPr>
                        <wps:spPr bwMode="auto">
                          <a:xfrm>
                            <a:off x="2478" y="5470"/>
                            <a:ext cx="1034" cy="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66C4" w:rsidRDefault="007F66C4" w:rsidP="007F66C4">
                              <w:pPr>
                                <w:spacing w:before="12" w:line="216" w:lineRule="auto"/>
                                <w:ind w:left="37" w:right="2" w:hanging="38"/>
                                <w:rPr>
                                  <w:sz w:val="24"/>
                                </w:rPr>
                              </w:pPr>
                              <w:r>
                                <w:rPr>
                                  <w:sz w:val="24"/>
                                </w:rPr>
                                <w:t>Outerwear garments,</w:t>
                              </w:r>
                            </w:p>
                          </w:txbxContent>
                        </wps:txbx>
                        <wps:bodyPr rot="0" vert="horz" wrap="square" lIns="0" tIns="0" rIns="0" bIns="0" anchor="t" anchorCtr="0" upright="1">
                          <a:noAutofit/>
                        </wps:bodyPr>
                      </wps:wsp>
                      <wps:wsp>
                        <wps:cNvPr id="80" name="Text Box 37"/>
                        <wps:cNvSpPr txBox="1">
                          <a:spLocks noChangeArrowheads="1"/>
                        </wps:cNvSpPr>
                        <wps:spPr bwMode="auto">
                          <a:xfrm>
                            <a:off x="2355" y="6589"/>
                            <a:ext cx="1281"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66C4" w:rsidRDefault="007F66C4" w:rsidP="007F66C4">
                              <w:pPr>
                                <w:spacing w:line="266" w:lineRule="exact"/>
                                <w:rPr>
                                  <w:sz w:val="24"/>
                                </w:rPr>
                              </w:pPr>
                              <w:r>
                                <w:rPr>
                                  <w:sz w:val="24"/>
                                </w:rPr>
                                <w:t>Baby diaper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44FB94" id="Group 36" o:spid="_x0000_s1026" style="position:absolute;margin-left:0;margin-top:30.5pt;width:163.6pt;height:398.9pt;z-index:-251645952;mso-wrap-distance-left:0;mso-wrap-distance-right:0;mso-position-horizontal:left;mso-position-horizontal-relative:margin" coordorigin="1479,346" coordsize="2275,67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">
                <v:shape id="Picture 66" o:spid="_x0000_s1027" type="#_x0000_t75" style="position:absolute;left:1479;top:346;width:1773;height:90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q94u7DAAAA2wAAAA8AAABkcnMvZG93bnJldi54bWxEj0GLwjAUhO+C/yE8wZumCi5LNS0iWJZ1&#10;QVZFr4/m2Rabl9pErf/eLCx4HGbmG2aRdqYWd2pdZVnBZByBIM6trrhQcNivR58gnEfWWFsmBU9y&#10;kCb93gJjbR/8S/edL0SAsItRQel9E0vp8pIMurFtiIN3tq1BH2RbSN3iI8BNLadR9CENVhwWSmxo&#10;VVJ+2d2Mgo1+rk6Z+da8+em2x5vP1tk1U2o46JZzEJ46/w7/t7+0gtkE/r6EHyCT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r3i7sMAAADbAAAADwAAAAAAAAAAAAAAAACf&#10;AgAAZHJzL2Rvd25yZXYueG1sUEsFBgAAAAAEAAQA9wAAAI8DAAAAAA==&#10;">
                  <v:imagedata r:id="rId18" o:title=""/>
                </v:shape>
                <v:shape id="Picture 65" o:spid="_x0000_s1028" type="#_x0000_t75" style="position:absolute;left:1522;top:359;width:1966;height: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6+k3LCAAAA2wAAAA8AAABkcnMvZG93bnJldi54bWxEj0FLAzEUhO8F/0N4grc2cUEpa7OLLRb0&#10;plsPHh+b52Z187IkaRv/vRGEHoeZ+YbZtNlN4kQhjp413K4UCOLem5EHDe+H/XINIiZkg5Nn0vBD&#10;EdrmarHB2vgzv9GpS4MoEI41arApzbWUsbfkMK78TFy8Tx8cpiLDIE3Ac4G7SVZK3UuHI5cFizPt&#10;LPXf3dFpOExf9Frt7fEl7Ea17XJ++lBbrW+u8+MDiEQ5XcL/7Wej4a6Cvy/lB8jm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evpNywgAAANsAAAAPAAAAAAAAAAAAAAAAAJ8C&#10;AABkcnMvZG93bnJldi54bWxQSwUGAAAAAAQABAD3AAAAjgMAAAAA&#10;">
                  <v:imagedata r:id="rId19" o:title=""/>
                </v:shape>
                <v:shape id="Picture 64" o:spid="_x0000_s1029" type="#_x0000_t75" style="position:absolute;left:1600;top:1131;width:853;height:8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QM5K3CAAAA2wAAAA8AAABkcnMvZG93bnJldi54bWxEj0GLwjAUhO/C/ofwhL1pqqJoNcoqCHqS&#10;rV68PZpnWmxeShPb7r83Cwt7HGbmG2az620lWmp86VjBZJyAIM6dLtkouF2PoyUIH5A1Vo5JwQ95&#10;2G0/BhtMtev4m9osGBEh7FNUUIRQp1L6vCCLfuxq4ug9XGMxRNkYqRvsItxWcpokC2mx5LhQYE2H&#10;gvJn9rIK3PV82ctu8Wgvq3uXtStznx2MUp/D/msNIlAf/sN/7ZNWMJ/B75f4A+T2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EDOStwgAAANsAAAAPAAAAAAAAAAAAAAAAAJ8C&#10;AABkcnMvZG93bnJldi54bWxQSwUGAAAAAAQABAD3AAAAjgMAAAAA&#10;">
                  <v:imagedata r:id="rId20" o:title=""/>
                </v:shape>
                <v:shape id="AutoShape 63" o:spid="_x0000_s1030" style="position:absolute;left:1665;top:1160;width:552;height:687;visibility:visible;mso-wrap-style:square;v-text-anchor:top" coordsize="552,6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MmqsIA&#10;AADbAAAADwAAAGRycy9kb3ducmV2LnhtbESPQWvCQBSE70L/w/IKvYhubFVKdBUpFQo9GQWvj+xr&#10;Nph9L2RXE/99t1DwOMzMN8x6O/hG3agLtbCB2TQDRVyKrbkycDruJ++gQkS22AiTgTsF2G6eRmvM&#10;rfR8oFsRK5UgHHI04GJsc61D6chjmEpLnLwf6TzGJLtK2w77BPeNfs2ypfZYc1pw2NKHo/JSXL2B&#10;NuvfxnIcf16/98JRznfXU2HMy/OwW4GKNMRH+L/9ZQ0s5vD3Jf0Av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syaqwgAAANsAAAAPAAAAAAAAAAAAAAAAAJgCAABkcnMvZG93&#10;bnJldi54bWxQSwUGAAAAAAQABAD1AAAAhwMAAAAA&#10;" path="m371,506r,180l491,626r-90,l401,566r90,l371,506xm60,l,,,596r2,12l8,617r10,7l30,626r341,l371,596r-311,l30,566r30,l60,xm491,566r-90,l401,626r90,l551,596,491,566xm60,566r-30,l60,596r,-30xm371,566r-311,l60,596r311,l371,566xe" fillcolor="black" stroked="f">
                  <v:path arrowok="t" o:connecttype="custom" o:connectlocs="371,1667;371,1847;491,1787;401,1787;401,1727;491,1727;371,1667;60,1161;0,1161;0,1757;2,1769;8,1778;18,1785;30,1787;371,1787;371,1757;60,1757;30,1727;60,1727;60,1161;491,1727;401,1727;401,1787;491,1787;551,1757;491,1727;60,1727;30,1727;60,1757;60,1727;371,1727;60,1727;60,1757;371,1757;371,1727" o:connectangles="0,0,0,0,0,0,0,0,0,0,0,0,0,0,0,0,0,0,0,0,0,0,0,0,0,0,0,0,0,0,0,0,0,0,0"/>
                </v:shape>
                <v:shape id="Freeform 62" o:spid="_x0000_s1031" style="position:absolute;left:2218;top:1360;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mgusMA&#10;AADbAAAADwAAAGRycy9kb3ducmV2LnhtbESPUWvCMBSF34X9h3AHe7OJbo5ZjTIEYS9jtdsPuDS3&#10;TVlzU5qonb/eDAQfD+ec73DW29F14kRDaD1rmGUKBHHlTcuNhp/v/fQNRIjIBjvPpOGPAmw3D5M1&#10;5saf+UCnMjYiQTjkqMHG2OdShsqSw5D5njh5tR8cxiSHRpoBzwnuOjlX6lU6bDktWOxpZ6n6LY9O&#10;w/NLY+znRR3LYla4/ZeteVlIrZ8ex/cViEhjvIdv7Q+jYbGA/y/pB8jN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gmgusMAAADbAAAADwAAAAAAAAAAAAAAAACYAgAAZHJzL2Rv&#10;d25yZXYueG1sUEsFBgAAAAAEAAQA9QAAAIgDAAAAAA==&#10;" path="m1457,l80,,49,7,24,24,6,49,,80,,716r6,31l24,773r25,17l80,796r1377,l1488,790r25,-17l1530,747r6,-31l1536,80r-6,-31l1513,24,1488,7,1457,xe" stroked="f">
                  <v:path arrowok="t" o:connecttype="custom" o:connectlocs="1457,1360;80,1360;49,1367;24,1384;6,1409;0,1440;0,2076;6,2107;24,2133;49,2150;80,2156;1457,2156;1488,2150;1513,2133;1530,2107;1536,2076;1536,1440;1530,1409;1513,1384;1488,1367;1457,1360" o:connectangles="0,0,0,0,0,0,0,0,0,0,0,0,0,0,0,0,0,0,0,0,0"/>
                </v:shape>
                <v:shape id="Freeform 61" o:spid="_x0000_s1032" style="position:absolute;left:2218;top:1360;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aPP8QA&#10;AADbAAAADwAAAGRycy9kb3ducmV2LnhtbESPQWvCQBSE7wX/w/IKXkrdRDTYmFWkVO3Rant/ZJ9J&#10;6O7bmN1o+u+7BaHHYWa+YYr1YI24UucbxwrSSQKCuHS64UrB52n7vADhA7JG45gU/JCH9Wr0UGCu&#10;3Y0/6HoMlYgQ9jkqqENocyl9WZNFP3EtcfTOrrMYouwqqTu8Rbg1cpokmbTYcFyosaXXmsrvY28V&#10;XEx/SLOn1M7M7k1vXvbbQ7X/Umr8OGyWIAIN4T98b79rBfMM/r7EHyB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2jz/EAAAA2wAAAA8AAAAAAAAAAAAAAAAAmAIAAGRycy9k&#10;b3ducmV2LnhtbFBLBQYAAAAABAAEAPUAAACJAwAAAAA=&#10;" path="m,80l6,49,24,24,49,7,80,,1457,r31,7l1513,24r17,25l1536,80r,636l1530,747r-17,26l1488,790r-31,6l80,796,49,790,24,773,6,747,,716,,80xe" filled="f" strokeweight="1.98pt">
                  <v:path arrowok="t" o:connecttype="custom" o:connectlocs="0,1440;6,1409;24,1384;49,1367;80,1360;1457,1360;1488,1367;1513,1384;1530,1409;1536,1440;1536,2076;1530,2107;1513,2133;1488,2150;1457,2156;80,2156;49,2150;24,2133;6,2107;0,2076;0,1440" o:connectangles="0,0,0,0,0,0,0,0,0,0,0,0,0,0,0,0,0,0,0,0,0"/>
                </v:shape>
                <v:shape id="Picture 60" o:spid="_x0000_s1033" type="#_x0000_t75" style="position:absolute;left:1600;top:1131;width:853;height:18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3Ca/EAAAA2wAAAA8AAABkcnMvZG93bnJldi54bWxEj0uLwkAQhO+C/2FowYvoRFlf0VF2Bdk9&#10;qOADvDaZNglmekJmNmb/vSMseCyq6itquW5MIWqqXG5ZwXAQgSBOrM45VXA5b/szEM4jaywsk4I/&#10;crBetVtLjLV98JHqk09FgLCLUUHmfRlL6ZKMDLqBLYmDd7OVQR9klUpd4SPATSFHUTSRBnMOCxmW&#10;tMkouZ9+jQL5tZF3O/+e1bTb9q4fezrwuKdUt9N8LkB4avw7/N/+0QrGU3h9CT9Ar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J3Ca/EAAAA2wAAAA8AAAAAAAAAAAAAAAAA&#10;nwIAAGRycy9kb3ducmV2LnhtbFBLBQYAAAAABAAEAPcAAACQAwAAAAA=&#10;">
                  <v:imagedata r:id="rId21" o:title=""/>
                </v:shape>
                <v:shape id="AutoShape 59" o:spid="_x0000_s1034" style="position:absolute;left:1665;top:1160;width:552;height:1681;visibility:visible;mso-wrap-style:square;v-text-anchor:top" coordsize="552,16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AiwcAA&#10;AADbAAAADwAAAGRycy9kb3ducmV2LnhtbERPTWvCQBC9C/0PyxR6Ed201CrRVVRoqUdjEbwN2TEJ&#10;zc6G3dWk/75zKPT4eN+rzeBadacQG88GnqcZKOLS24YrA1+n98kCVEzIFlvPZOCHImzWD6MV5tb3&#10;fKR7kSolIRxzNFCn1OVax7Imh3HqO2Lhrj44TAJDpW3AXsJdq1+y7E07bFgaauxoX1P5XdycgVnq&#10;wrbfjfvDbn768E12fr3Q2Zinx2G7BJVoSP/iP/enFZ+MlS/yA/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XAiwcAAAADbAAAADwAAAAAAAAAAAAAAAACYAgAAZHJzL2Rvd25y&#10;ZXYueG1sUEsFBgAAAAAEAAQA9QAAAIUDAAAAAA==&#10;" path="m371,1501r,180l491,1621r-90,l401,1561r90,l371,1501xm60,l,,,1591r2,11l8,1612r10,6l30,1621r341,l371,1591r-311,l30,1561r30,l60,xm491,1561r-90,l401,1621r90,l551,1591r-60,-30xm60,1561r-30,l60,1591r,-30xm371,1561r-311,l60,1591r311,l371,1561xe" fillcolor="black" stroked="f">
                  <v:path arrowok="t" o:connecttype="custom" o:connectlocs="371,2662;371,2842;491,2782;401,2782;401,2722;491,2722;371,2662;60,1161;0,1161;0,2752;2,2763;8,2773;18,2779;30,2782;371,2782;371,2752;60,2752;30,2722;60,2722;60,1161;491,2722;401,2722;401,2782;491,2782;551,2752;491,2722;60,2722;30,2722;60,2752;60,2722;371,2722;60,2722;60,2752;371,2752;371,2722" o:connectangles="0,0,0,0,0,0,0,0,0,0,0,0,0,0,0,0,0,0,0,0,0,0,0,0,0,0,0,0,0,0,0,0,0,0,0"/>
                </v:shape>
                <v:shape id="Freeform 58" o:spid="_x0000_s1035" style="position:absolute;left:2218;top:2355;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Sqv8QA&#10;AADbAAAADwAAAGRycy9kb3ducmV2LnhtbESPwWrDMBBE74H+g9hCb4nsJimNEzmUQKCXUsftByzW&#10;xjKxVsZSbLdfXwUKOQ4z84bZ7SfbioF63zhWkC4SEMSV0w3XCr6/jvNXED4ga2wdk4If8rDPH2Y7&#10;zLQb+URDGWoRIewzVGBC6DIpfWXIol+4jjh6Z9dbDFH2tdQ9jhFuW/mcJC/SYsNxwWBHB0PVpbxa&#10;BctVrc3Hb3Iti7Swx09z5k0hlXp6nN62IAJN4R7+b79rBesN3L7EHyD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tEqr/EAAAA2wAAAA8AAAAAAAAAAAAAAAAAmAIAAGRycy9k&#10;b3ducmV2LnhtbFBLBQYAAAAABAAEAPUAAACJAwAAAAA=&#10;" path="m1457,l80,,49,7,24,24,6,49,,80,,716r6,31l24,773r25,17l80,796r1377,l1488,790r25,-17l1530,747r6,-31l1536,80r-6,-31l1513,24,1488,7,1457,xe" stroked="f">
                  <v:path arrowok="t" o:connecttype="custom" o:connectlocs="1457,2355;80,2355;49,2362;24,2379;6,2404;0,2435;0,3071;6,3102;24,3128;49,3145;80,3151;1457,3151;1488,3145;1513,3128;1530,3102;1536,3071;1536,2435;1530,2404;1513,2379;1488,2362;1457,2355" o:connectangles="0,0,0,0,0,0,0,0,0,0,0,0,0,0,0,0,0,0,0,0,0"/>
                </v:shape>
                <v:shape id="Freeform 57" o:spid="_x0000_s1036" style="position:absolute;left:2218;top:2355;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4bcEA&#10;AADbAAAADwAAAGRycy9kb3ducmV2LnhtbERPy2rCQBTdF/yH4QrdFJ2klFBTRxFpapdW7f6SuU1C&#10;Z+7EzOTRv+8sBJeH815vJ2vEQJ1vHCtIlwkI4tLphisFl3OxeAXhA7JG45gU/JGH7Wb2sMZcu5G/&#10;aDiFSsQQ9jkqqENocyl9WZNFv3QtceR+XGcxRNhVUnc4xnBr5HOSZNJiw7Ghxpb2NZW/p94quJr+&#10;mGZPqX0xH+96tzoUx+rwrdTjfNq9gQg0hbv45v7UCrK4Pn6JP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eG3BAAAA2wAAAA8AAAAAAAAAAAAAAAAAmAIAAGRycy9kb3du&#10;cmV2LnhtbFBLBQYAAAAABAAEAPUAAACGAwAAAAA=&#10;" path="m,80l6,49,24,24,49,7,80,,1457,r31,7l1513,24r17,25l1536,80r,636l1530,747r-17,26l1488,790r-31,6l80,796,49,790,24,773,6,747,,716,,80xe" filled="f" strokeweight="1.98pt">
                  <v:path arrowok="t" o:connecttype="custom" o:connectlocs="0,2435;6,2404;24,2379;49,2362;80,2355;1457,2355;1488,2362;1513,2379;1530,2404;1536,2435;1536,3071;1530,3102;1513,3128;1488,3145;1457,3151;80,3151;49,3145;24,3128;6,3102;0,3071;0,2435" o:connectangles="0,0,0,0,0,0,0,0,0,0,0,0,0,0,0,0,0,0,0,0,0"/>
                </v:shape>
                <v:shape id="Picture 56" o:spid="_x0000_s1037" type="#_x0000_t75" style="position:absolute;left:1600;top:1131;width:853;height:28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A0xrDAAAA2wAAAA8AAABkcnMvZG93bnJldi54bWxEj0+LwjAUxO/CfofwFrxp6h9EukYRoaAn&#10;0XWXPT6aZ1tMXmoTbf32RhD2OMzMb5jFqrNG3KnxlWMFo2ECgjh3uuJCwek7G8xB+ICs0TgmBQ/y&#10;sFp+9BaYatfyge7HUIgIYZ+igjKEOpXS5yVZ9ENXE0fv7BqLIcqmkLrBNsKtkeMkmUmLFceFEmva&#10;lJRfjjerYDvNnPF/14eZUjbZ737Xc/vTKtX/7NZfIAJ14T/8bm+1gtkIXl/iD5DL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IDTGsMAAADbAAAADwAAAAAAAAAAAAAAAACf&#10;AgAAZHJzL2Rvd25yZXYueG1sUEsFBgAAAAAEAAQA9wAAAI8DAAAAAA==&#10;">
                  <v:imagedata r:id="rId22" o:title=""/>
                </v:shape>
                <v:shape id="AutoShape 55" o:spid="_x0000_s1038" style="position:absolute;left:1665;top:1160;width:552;height:2676;visibility:visible;mso-wrap-style:square;v-text-anchor:top" coordsize="552,26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7UYMMA&#10;AADbAAAADwAAAGRycy9kb3ducmV2LnhtbESPS2vDMBCE74X+B7GF3hq5PoTiWDGltIkDvfhBzou1&#10;flBrZSzFcf99FCj0OMzMN0yarWYUC81usKzgdROBIG6sHrhTUFdfL28gnEfWOFomBb/kINs/PqSY&#10;aHvlgpbSdyJA2CWooPd+SqR0TU8G3cZOxMFr7WzQBzl3Us94DXAzyjiKttLgwGGhx4k+emp+yotR&#10;4Oq8zQ8VL9+Hc8vV8fNUTPak1PPT+r4D4Wn1/+G/dq4VbGO4fwk/QO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k7UYMMAAADbAAAADwAAAAAAAAAAAAAAAACYAgAAZHJzL2Rv&#10;d25yZXYueG1sUEsFBgAAAAAEAAQA9QAAAIgDAAAAAA==&#10;" path="m371,2495r,180l491,2615r-90,l401,2555r90,l371,2495xm60,l,,,2585r2,12l8,2606r10,7l30,2615r341,l371,2585r-311,l30,2555r30,l60,xm491,2555r-90,l401,2615r90,l551,2585r-60,-30xm60,2555r-30,l60,2585r,-30xm371,2555r-311,l60,2585r311,l371,2555xe" fillcolor="black" stroked="f">
                  <v:path arrowok="t" o:connecttype="custom" o:connectlocs="371,3656;371,3836;491,3776;401,3776;401,3716;491,3716;371,3656;60,1161;0,1161;0,3746;2,3758;8,3767;18,3774;30,3776;371,3776;371,3746;60,3746;30,3716;60,3716;60,1161;491,3716;401,3716;401,3776;491,3776;551,3746;491,3716;60,3716;30,3716;60,3746;60,3716;371,3716;60,3716;60,3746;371,3746;371,3716" o:connectangles="0,0,0,0,0,0,0,0,0,0,0,0,0,0,0,0,0,0,0,0,0,0,0,0,0,0,0,0,0,0,0,0,0,0,0"/>
                </v:shape>
                <v:shape id="Freeform 54" o:spid="_x0000_s1039" style="position:absolute;left:2218;top:3348;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BX6MIA&#10;AADbAAAADwAAAGRycy9kb3ducmV2LnhtbESP3YrCMBSE7xd8h3CEvVtTfxCtRhFB2JvFWn2AQ3Ns&#10;is1JaVKtPv1mYcHLYWa+Ydbb3tbiTq2vHCsYjxIQxIXTFZcKLufD1wKED8gaa8ek4EketpvBxxpT&#10;7R58onseShEh7FNUYEJoUil9YciiH7mGOHpX11oMUbal1C0+ItzWcpIkc2mx4rhgsKG9oeKWd1bB&#10;dFZq8/NKujwbZ/ZwNFdeZlKpz2G/W4EI1Id3+L/9rRXMp/D3Jf4Aufk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0wFfowgAAANsAAAAPAAAAAAAAAAAAAAAAAJgCAABkcnMvZG93&#10;bnJldi54bWxQSwUGAAAAAAQABAD1AAAAhwMAAAAA&#10;" path="m1457,l80,,49,6,24,23,6,48,,79,,716r6,31l24,772r25,17l80,795r1377,l1488,789r25,-17l1530,747r6,-31l1536,79r-6,-31l1513,23,1488,6,1457,xe" stroked="f">
                  <v:path arrowok="t" o:connecttype="custom" o:connectlocs="1457,3349;80,3349;49,3355;24,3372;6,3397;0,3428;0,4065;6,4096;24,4121;49,4138;80,4144;1457,4144;1488,4138;1513,4121;1530,4096;1536,4065;1536,3428;1530,3397;1513,3372;1488,3355;1457,3349" o:connectangles="0,0,0,0,0,0,0,0,0,0,0,0,0,0,0,0,0,0,0,0,0"/>
                </v:shape>
                <v:shape id="Freeform 53" o:spid="_x0000_s1040" style="position:absolute;left:2218;top:3348;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bsMA&#10;AADbAAAADwAAAGRycy9kb3ducmV2LnhtbESPT2vCQBTE70K/w/IKXqRuIhJs6ipS/HfUtL0/sq9J&#10;6O7bNLtq/PauIHgcZuY3zHzZWyPO1PnGsYJ0nIAgLp1uuFLw/bV5m4HwAVmjcUwKruRhuXgZzDHX&#10;7sJHOhehEhHCPkcFdQhtLqUva7Lox64ljt6v6yyGKLtK6g4vEW6NnCRJJi02HBdqbOmzpvKvOFkF&#10;/+Z0SLNRaqdmu9ar993mUO1+lBq+9qsPEIH68Aw/2nutIJvC/Uv8AXJ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R+bsMAAADbAAAADwAAAAAAAAAAAAAAAACYAgAAZHJzL2Rv&#10;d25yZXYueG1sUEsFBgAAAAAEAAQA9QAAAIgDAAAAAA==&#10;" path="m,79l6,48,24,23,49,6,80,,1457,r31,6l1513,23r17,25l1536,79r,637l1530,747r-17,25l1488,789r-31,6l80,795,49,789,24,772,6,747,,716,,79xe" filled="f" strokeweight="1.98pt">
                  <v:path arrowok="t" o:connecttype="custom" o:connectlocs="0,3428;6,3397;24,3372;49,3355;80,3349;1457,3349;1488,3355;1513,3372;1530,3397;1536,3428;1536,4065;1530,4096;1513,4121;1488,4138;1457,4144;80,4144;49,4138;24,4121;6,4096;0,4065;0,3428" o:connectangles="0,0,0,0,0,0,0,0,0,0,0,0,0,0,0,0,0,0,0,0,0"/>
                </v:shape>
                <v:shape id="Picture 52" o:spid="_x0000_s1041" type="#_x0000_t75" style="position:absolute;left:1600;top:1131;width:853;height:38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CfJLEAAAA2wAAAA8AAABkcnMvZG93bnJldi54bWxEj0trwzAQhO+F/Aexgd4aOYGa4kQJISE0&#10;PbTk4Utui7WxTKyVsVQ//n1VKPQ4zMw3zGoz2Fp01PrKsYL5LAFBXDhdcakgvx5e3kD4gKyxdkwK&#10;RvKwWU+eVphp1/OZuksoRYSwz1CBCaHJpPSFIYt+5hri6N1dazFE2ZZSt9hHuK3lIklSabHiuGCw&#10;oZ2h4nH5tgpu1Tb/+MxPJ7l/P5ok0Pjl9zulnqfDdgki0BD+w3/to1aQvsLvl/gD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wCfJLEAAAA2wAAAA8AAAAAAAAAAAAAAAAA&#10;nwIAAGRycy9kb3ducmV2LnhtbFBLBQYAAAAABAAEAPcAAACQAwAAAAA=&#10;">
                  <v:imagedata r:id="rId23" o:title=""/>
                </v:shape>
                <v:shape id="AutoShape 51" o:spid="_x0000_s1042" style="position:absolute;left:1665;top:1160;width:552;height:3670;visibility:visible;mso-wrap-style:square;v-text-anchor:top" coordsize="552,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LpWsUA&#10;AADbAAAADwAAAGRycy9kb3ducmV2LnhtbESPT2vCQBTE7wW/w/IEL0U32hokuooUhQq9+O/g7ZF9&#10;JiHZtyG7NdFP7wqFHoeZ+Q2zWHWmEjdqXGFZwXgUgSBOrS44U3A6boczEM4ja6wsk4I7OVgte28L&#10;TLRteU+3g89EgLBLUEHufZ1I6dKcDLqRrYmDd7WNQR9kk0ndYBvgppKTKIqlwYLDQo41feWUlodf&#10;o+Cy+SjHu0tpXNlOzu/Tn4c+fR6VGvS79RyEp87/h//a31pBHMPrS/gBcvkE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MulaxQAAANsAAAAPAAAAAAAAAAAAAAAAAJgCAABkcnMv&#10;ZG93bnJldi54bWxQSwUGAAAAAAQABAD1AAAAigMAAAAA&#10;" path="m371,3489r,180l491,3609r-90,l401,3549r90,l371,3489xm60,l,,,3579r2,12l8,3601r10,6l30,3609r341,l371,3579r-311,l30,3549r30,l60,xm491,3549r-90,l401,3609r90,l551,3579r-60,-30xm60,3549r-30,l60,3579r,-30xm371,3549r-311,l60,3579r311,l371,3549xe" fillcolor="black" stroked="f">
                  <v:path arrowok="t" o:connecttype="custom" o:connectlocs="371,4650;371,4830;491,4770;401,4770;401,4710;491,4710;371,4650;60,1161;0,1161;0,4740;2,4752;8,4762;18,4768;30,4770;371,4770;371,4740;60,4740;30,4710;60,4710;60,1161;491,4710;401,4710;401,4770;491,4770;551,4740;491,4710;60,4710;30,4710;60,4740;60,4710;371,4710;60,4710;60,4740;371,4740;371,4710" o:connectangles="0,0,0,0,0,0,0,0,0,0,0,0,0,0,0,0,0,0,0,0,0,0,0,0,0,0,0,0,0,0,0,0,0,0,0"/>
                </v:shape>
                <v:shape id="Freeform 50" o:spid="_x0000_s1043" style="position:absolute;left:2218;top:4343;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R68MA&#10;AADbAAAADwAAAGRycy9kb3ducmV2LnhtbESPUWvCMBSF34X9h3AHe7OJbrhZjTIEYS9jtdsPuDS3&#10;TVlzU5qonb/eDAQfD+ec73DW29F14kRDaD1rmGUKBHHlTcuNhp/v/fQNRIjIBjvPpOGPAmw3D5M1&#10;5saf+UCnMjYiQTjkqMHG2OdShsqSw5D5njh5tR8cxiSHRpoBzwnuOjlXaiEdtpwWLPa0s1T9lken&#10;4fmlMfbzoo5lMSvc/svWvCyk1k+P4/sKRKQx3sO39ofRsHiF/y/pB8jN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R68MAAADbAAAADwAAAAAAAAAAAAAAAACYAgAAZHJzL2Rv&#10;d25yZXYueG1sUEsFBgAAAAAEAAQA9QAAAIgDAAAAAA==&#10;" path="m1457,l80,,49,6,24,23,6,48,,79,,716r6,31l24,772r25,17l80,795r1377,l1488,789r25,-17l1530,747r6,-31l1536,79r-6,-31l1513,23,1488,6,1457,xe" stroked="f">
                  <v:path arrowok="t" o:connecttype="custom" o:connectlocs="1457,4344;80,4344;49,4350;24,4367;6,4392;0,4423;0,5060;6,5091;24,5116;49,5133;80,5139;1457,5139;1488,5133;1513,5116;1530,5091;1536,5060;1536,4423;1530,4392;1513,4367;1488,4350;1457,4344" o:connectangles="0,0,0,0,0,0,0,0,0,0,0,0,0,0,0,0,0,0,0,0,0"/>
                </v:shape>
                <v:shape id="Freeform 49" o:spid="_x0000_s1044" style="position:absolute;left:2218;top:4343;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l0a8EA&#10;AADbAAAADwAAAGRycy9kb3ducmV2LnhtbERPy2rCQBTdF/yH4QrdFJ2klFBTRxFpapdW7f6SuU1C&#10;Z+7EzOTRv+8sBJeH815vJ2vEQJ1vHCtIlwkI4tLphisFl3OxeAXhA7JG45gU/JGH7Wb2sMZcu5G/&#10;aDiFSsQQ9jkqqENocyl9WZNFv3QtceR+XGcxRNhVUnc4xnBr5HOSZNJiw7Ghxpb2NZW/p94quJr+&#10;mGZPqX0xH+96tzoUx+rwrdTjfNq9gQg0hbv45v7UCrI4Nn6JP0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2JdGvBAAAA2wAAAA8AAAAAAAAAAAAAAAAAmAIAAGRycy9kb3du&#10;cmV2LnhtbFBLBQYAAAAABAAEAPUAAACGAwAAAAA=&#10;" path="m,79l6,48,24,23,49,6,80,,1457,r31,6l1513,23r17,25l1536,79r,637l1530,747r-17,25l1488,789r-31,6l80,795,49,789,24,772,6,747,,716,,79xe" filled="f" strokeweight="1.98pt">
                  <v:path arrowok="t" o:connecttype="custom" o:connectlocs="0,4423;6,4392;24,4367;49,4350;80,4344;1457,4344;1488,4350;1513,4367;1530,4392;1536,4423;1536,5060;1530,5091;1513,5116;1488,5133;1457,5139;80,5139;49,5133;24,5116;6,5091;0,5060;0,4423" o:connectangles="0,0,0,0,0,0,0,0,0,0,0,0,0,0,0,0,0,0,0,0,0"/>
                </v:shape>
                <v:shape id="Picture 48" o:spid="_x0000_s1045" type="#_x0000_t75" style="position:absolute;left:1600;top:1131;width:853;height:4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LGpuPDAAAA2wAAAA8AAABkcnMvZG93bnJldi54bWxEj82KAjEQhO+C7xBa8CKaUUF0NIoIwiLs&#10;QV3YazPp+dFJZ0iyOvr0ZkHwWFTVV9Rq05pa3Mj5yrKC8SgBQZxZXXGh4Oe8H85B+ICssbZMCh7k&#10;YbPudlaYanvnI91OoRARwj5FBWUITSqlz0oy6Ee2IY5ebp3BEKUrpHZ4j3BTy0mSzKTBiuNCiQ3t&#10;Ssqupz+jYK/P28vcHY7P6XTwG7Iiv7rvXKl+r90uQQRqwyf8bn9pBbMF/H+JP0Cu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sam48MAAADbAAAADwAAAAAAAAAAAAAAAACf&#10;AgAAZHJzL2Rvd25yZXYueG1sUEsFBgAAAAAEAAQA9wAAAI8DAAAAAA==&#10;">
                  <v:imagedata r:id="rId24" o:title=""/>
                </v:shape>
                <v:shape id="AutoShape 47" o:spid="_x0000_s1046" style="position:absolute;left:1665;top:1160;width:552;height:4664;visibility:visible;mso-wrap-style:square;v-text-anchor:top" coordsize="552,46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mHcEA&#10;AADbAAAADwAAAGRycy9kb3ducmV2LnhtbERPy2rCQBTdF/yH4QrdlGZSsVpiJiKFil02PtaXmWsS&#10;krmTZqYa/76zEFwezjtfj7YTFxp841jBW5KCINbONFwpOOy/Xj9A+IBssHNMCm7kYV1MnnLMjLvy&#10;D13KUIkYwj5DBXUIfSal1zVZ9InriSN3doPFEOFQSTPgNYbbTs7SdCEtNhwbauzpsybdln9WwXa2&#10;Gcvf9qRPhyPp3ftLufie35R6no6bFYhAY3iI7+6dUbCM6+OX+ANk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voJh3BAAAA2wAAAA8AAAAAAAAAAAAAAAAAmAIAAGRycy9kb3du&#10;cmV2LnhtbFBLBQYAAAAABAAEAPUAAACGAwAAAAA=&#10;" path="m371,4484r,180l491,4604r-90,l401,4544r90,l371,4484xm60,l,,,4574r2,11l8,4595r10,6l30,4604r341,l371,4574r-311,l30,4544r30,l60,xm491,4544r-90,l401,4604r90,l551,4574r-60,-30xm60,4544r-30,l60,4574r,-30xm371,4544r-311,l60,4574r311,l371,4544xe" fillcolor="black" stroked="f">
                  <v:path arrowok="t" o:connecttype="custom" o:connectlocs="371,5645;371,5825;491,5765;401,5765;401,5705;491,5705;371,5645;60,1161;0,1161;0,5735;2,5746;8,5756;18,5762;30,5765;371,5765;371,5735;60,5735;30,5705;60,5705;60,1161;491,5705;401,5705;401,5765;491,5765;551,5735;491,5705;60,5705;30,5705;60,5735;60,5705;371,5705;60,5705;60,5735;371,5735;371,5705" o:connectangles="0,0,0,0,0,0,0,0,0,0,0,0,0,0,0,0,0,0,0,0,0,0,0,0,0,0,0,0,0,0,0,0,0,0,0"/>
                </v:shape>
                <v:shape id="Freeform 46" o:spid="_x0000_s1047" style="position:absolute;left:2218;top:5338;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f62cIA&#10;AADbAAAADwAAAGRycy9kb3ducmV2LnhtbESP0WrCQBRE3wv+w3IF3+omVlqNriIFwZdiGv2AS/aa&#10;DWbvhuyq0a/vCkIfh5k5wyzXvW3ElTpfO1aQjhMQxKXTNVcKjoft+wyED8gaG8ek4E4e1qvB2xIz&#10;7W78S9ciVCJC2GeowITQZlL60pBFP3YtcfROrrMYouwqqTu8Rbht5CRJPqXFmuOCwZa+DZXn4mIV&#10;fEwrbX4eyaXI09xu9+bE81wqNRr2mwWIQH34D7/aO63gK4Xnl/g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h/rZwgAAANsAAAAPAAAAAAAAAAAAAAAAAJgCAABkcnMvZG93&#10;bnJldi54bWxQSwUGAAAAAAQABAD1AAAAhwMAAAAA&#10;" path="m1457,l80,,49,7,24,24,6,49,,80,,716r6,31l24,773r25,17l80,796r1377,l1488,790r25,-17l1530,747r6,-31l1536,80r-6,-31l1513,24,1488,7,1457,xe" stroked="f">
                  <v:path arrowok="t" o:connecttype="custom" o:connectlocs="1457,5338;80,5338;49,5345;24,5362;6,5387;0,5418;0,6054;6,6085;24,6111;49,6128;80,6134;1457,6134;1488,6128;1513,6111;1530,6085;1536,6054;1536,5418;1530,5387;1513,5362;1488,5345;1457,5338" o:connectangles="0,0,0,0,0,0,0,0,0,0,0,0,0,0,0,0,0,0,0,0,0"/>
                </v:shape>
                <v:shape id="Freeform 45" o:spid="_x0000_s1048" style="position:absolute;left:2218;top:5338;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jVXMMA&#10;AADbAAAADwAAAGRycy9kb3ducmV2LnhtbESPT4vCMBTE78J+h/AEL6JpZXHdrlFE/Hd01b0/mrdt&#10;MXnpNlG7394IgsdhZn7DTOetNeJKja8cK0iHCQji3OmKCwWn43owAeEDskbjmBT8k4f57K0zxUy7&#10;G3/T9RAKESHsM1RQhlBnUvq8JIt+6Gri6P26xmKIsimkbvAW4dbIUZKMpcWK40KJNS1Lys+Hi1Xw&#10;Zy77dNxP7bvZrPTic7veF9sfpXrddvEFIlAbXuFne6cVfIzg8SX+ADm7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bjVXMMAAADbAAAADwAAAAAAAAAAAAAAAACYAgAAZHJzL2Rv&#10;d25yZXYueG1sUEsFBgAAAAAEAAQA9QAAAIgDAAAAAA==&#10;" path="m,80l6,49,24,24,49,7,80,,1457,r31,7l1513,24r17,25l1536,80r,636l1530,747r-17,26l1488,790r-31,6l80,796,49,790,24,773,6,747,,716,,80xe" filled="f" strokeweight="1.98pt">
                  <v:path arrowok="t" o:connecttype="custom" o:connectlocs="0,5418;6,5387;24,5362;49,5345;80,5338;1457,5338;1488,5345;1513,5362;1530,5387;1536,5418;1536,6054;1530,6085;1513,6111;1488,6128;1457,6134;80,6134;49,6128;24,6111;6,6085;0,6054;0,5418" o:connectangles="0,0,0,0,0,0,0,0,0,0,0,0,0,0,0,0,0,0,0,0,0"/>
                </v:shape>
                <v:shape id="AutoShape 44" o:spid="_x0000_s1049" style="position:absolute;left:1676;top:1161;width:542;height:5629;visibility:visible;mso-wrap-style:square;v-text-anchor:top" coordsize="542,5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SXn8UA&#10;AADbAAAADwAAAGRycy9kb3ducmV2LnhtbESPQWvCQBSE74X+h+UVeim6sWKV6CpFsFgPgmnA6yP7&#10;mk2bfRuz25j+e1cQPA4z8w2zWPW2Fh21vnKsYDRMQBAXTldcKsi/NoMZCB+QNdaOScE/eVgtHx8W&#10;mGp35gN1WShFhLBPUYEJoUml9IUhi37oGuLofbvWYoiyLaVu8RzhtpavSfImLVYcFww2tDZU/GZ/&#10;VsHxMMp3OzTTl/WH2Z+qn88uLyZKPT/173MQgfpwD9/aW61gOobrl/gD5PI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9JefxQAAANsAAAAPAAAAAAAAAAAAAAAAAJgCAABkcnMv&#10;ZG93bnJldi54bWxQSwUGAAAAAAQABAD1AAAAigMAAAAA&#10;" path="m422,5509r,120l502,5588r-60,l442,5549r60,l422,5509xm40,l,,,5580r9,8l422,5588r,-19l40,5569,20,5549r20,l40,xm502,5549r-60,l442,5588r60,l542,5569r-40,-20xm40,5549r-20,l40,5569r,-20xm422,5549r-382,l40,5569r382,l422,5549xe" fillcolor="black" stroked="f">
                  <v:path arrowok="t" o:connecttype="custom" o:connectlocs="422,6670;422,6790;502,6749;442,6749;442,6710;502,6710;422,6670;40,1161;0,1161;0,6741;9,6749;422,6749;422,6730;40,6730;20,6710;40,6710;40,1161;502,6710;442,6710;442,6749;502,6749;542,6730;502,6710;40,6710;20,6710;40,6730;40,6710;422,6710;40,6710;40,6730;422,6730;422,6710" o:connectangles="0,0,0,0,0,0,0,0,0,0,0,0,0,0,0,0,0,0,0,0,0,0,0,0,0,0,0,0,0,0,0,0"/>
                </v:shape>
                <v:shape id="Freeform 43" o:spid="_x0000_s1050" style="position:absolute;left:2218;top:6332;width:1536;height:796;visibility:visible;mso-wrap-style:square;v-text-anchor:top" coordsize="1536,7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3os8QA&#10;AADbAAAADwAAAGRycy9kb3ducmV2LnhtbESPQWvCQBSE7wX/w/IKvZS6SRGtMatIqdqjpvX+yD6T&#10;0N23MbvG+O+7hYLHYWa+YfLVYI3oqfONYwXpOAFBXDrdcKXg+2vz8gbCB2SNxjEpuJGH1XL0kGOm&#10;3ZUP1BehEhHCPkMFdQhtJqUva7Lox64ljt7JdRZDlF0ldYfXCLdGvibJVFpsOC7U2NJ7TeVPcbEK&#10;zuayT6fPqZ2Y7Ydez3ebfbU7KvX0OKwXIAIN4R7+b39qBbMJ/H2JP0A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d6LPEAAAA2wAAAA8AAAAAAAAAAAAAAAAAmAIAAGRycy9k&#10;b3ducmV2LnhtbFBLBQYAAAAABAAEAPUAAACJAwAAAAA=&#10;" path="m,80l6,49,24,23,49,6,80,,1457,r31,6l1513,23r17,26l1536,80r,636l1530,747r-17,25l1488,789r-31,7l80,796,49,789,24,772,6,747,,716,,80xe" filled="f" strokeweight="1.98pt">
                  <v:path arrowok="t" o:connecttype="custom" o:connectlocs="0,6412;6,6381;24,6355;49,6338;80,6332;1457,6332;1488,6338;1513,6355;1530,6381;1536,6412;1536,7048;1530,7079;1513,7104;1488,7121;1457,7128;80,7128;49,7121;24,7104;6,7079;0,7048;0,6412" o:connectangles="0,0,0,0,0,0,0,0,0,0,0,0,0,0,0,0,0,0,0,0,0"/>
                </v:shape>
                <v:shapetype id="_x0000_t202" coordsize="21600,21600" o:spt="202" path="m,l,21600r21600,l21600,xe">
                  <v:stroke joinstyle="miter"/>
                  <v:path gradientshapeok="t" o:connecttype="rect"/>
                </v:shapetype>
                <v:shape id="Text Box 42" o:spid="_x0000_s1051" type="#_x0000_t202" style="position:absolute;left:2312;top:1616;width:1367;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Hkj8UA&#10;AADbAAAADwAAAGRycy9kb3ducmV2LnhtbESPQWvCQBSE70L/w/IK3nRTQW3TrCKlhYJQjOmhx9fs&#10;S7KYfRuzW43/visIHoeZ+YbJ1oNtxYl6bxwreJomIIhLpw3XCr6Lj8kzCB+QNbaOScGFPKxXD6MM&#10;U+3OnNNpH2oRIexTVNCE0KVS+rIhi37qOuLoVa63GKLsa6l7PEe4beUsSRbSouG40GBHbw2Vh/2f&#10;VbD54fzdHL9+d3mVm6J4SXi7OCg1fhw2ryACDeEevrU/tYLlHK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keSPxQAAANsAAAAPAAAAAAAAAAAAAAAAAJgCAABkcnMv&#10;ZG93bnJldi54bWxQSwUGAAAAAAQABAD1AAAAigMAAAAA&#10;" filled="f" stroked="f">
                  <v:textbox inset="0,0,0,0">
                    <w:txbxContent>
                      <w:p w:rsidR="007F66C4" w:rsidRDefault="007F66C4" w:rsidP="007F66C4">
                        <w:pPr>
                          <w:spacing w:line="266" w:lineRule="exact"/>
                          <w:rPr>
                            <w:sz w:val="24"/>
                          </w:rPr>
                        </w:pPr>
                        <w:r>
                          <w:rPr>
                            <w:sz w:val="24"/>
                          </w:rPr>
                          <w:t>Sport apparel,</w:t>
                        </w:r>
                      </w:p>
                    </w:txbxContent>
                  </v:textbox>
                </v:shape>
                <v:shape id="Text Box 41" o:spid="_x0000_s1052" type="#_x0000_t202" style="position:absolute;left:2398;top:2611;width:1194;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6+MUA&#10;AADbAAAADwAAAGRycy9kb3ducmV2LnhtbESPQWvCQBSE7wX/w/KE3upGD2kb3YhIBaFQGuPB4zP7&#10;kixm36bZVdN/3y0Uehxm5htmtR5tJ240eONYwXyWgCCunDbcKDiWu6cXED4ga+wck4Jv8rDOJw8r&#10;zLS7c0G3Q2hEhLDPUEEbQp9J6auWLPqZ64mjV7vBYohyaKQe8B7htpOLJEmlRcNxocWeti1Vl8PV&#10;KticuHgzXx/nz6IuTFm+JvyeXpR6nI6bJYhAY/gP/7X3WsFzCr9f4g+Q+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3r4xQAAANsAAAAPAAAAAAAAAAAAAAAAAJgCAABkcnMv&#10;ZG93bnJldi54bWxQSwUGAAAAAAQABAD1AAAAigMAAAAA&#10;" filled="f" stroked="f">
                  <v:textbox inset="0,0,0,0">
                    <w:txbxContent>
                      <w:p w:rsidR="007F66C4" w:rsidRDefault="007F66C4" w:rsidP="007F66C4">
                        <w:pPr>
                          <w:spacing w:line="266" w:lineRule="exact"/>
                          <w:rPr>
                            <w:sz w:val="24"/>
                          </w:rPr>
                        </w:pPr>
                        <w:r>
                          <w:rPr>
                            <w:sz w:val="24"/>
                          </w:rPr>
                          <w:t>Sport shoes,</w:t>
                        </w:r>
                      </w:p>
                    </w:txbxContent>
                  </v:textbox>
                </v:shape>
                <v:shape id="Text Box 40" o:spid="_x0000_s1053" type="#_x0000_t202" style="position:absolute;left:2502;top:3605;width:986;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fY8UA&#10;AADbAAAADwAAAGRycy9kb3ducmV2LnhtbESPQWvCQBSE7wX/w/KE3pqNPWiNbkRKC4WCNMaDx2f2&#10;mSzJvk2zW03/vVsoeBxm5htmvRltJy40eONYwSxJQRBXThuuFRzK96cXED4ga+wck4Jf8rDJJw9r&#10;zLS7ckGXfahFhLDPUEETQp9J6auGLPrE9cTRO7vBYohyqKUe8BrhtpPPaTqXFg3HhQZ7em2oavc/&#10;VsH2yMWb+d6dvopzYcpymfLnvFXqcTpuVyACjeEe/m9/aAWLBfx9iT9A5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D99jxQAAANsAAAAPAAAAAAAAAAAAAAAAAJgCAABkcnMv&#10;ZG93bnJldi54bWxQSwUGAAAAAAQABAD1AAAAigMAAAAA&#10;" filled="f" stroked="f">
                  <v:textbox inset="0,0,0,0">
                    <w:txbxContent>
                      <w:p w:rsidR="007F66C4" w:rsidRDefault="007F66C4" w:rsidP="007F66C4">
                        <w:pPr>
                          <w:spacing w:line="266" w:lineRule="exact"/>
                          <w:rPr>
                            <w:sz w:val="24"/>
                          </w:rPr>
                        </w:pPr>
                        <w:r>
                          <w:rPr>
                            <w:sz w:val="24"/>
                          </w:rPr>
                          <w:t>Climbing,</w:t>
                        </w:r>
                      </w:p>
                    </w:txbxContent>
                  </v:textbox>
                </v:shape>
                <v:shape id="Text Box 39" o:spid="_x0000_s1054" type="#_x0000_t202" style="position:absolute;left:2465;top:4600;width:1060;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BLEcIA&#10;AADbAAAADwAAAGRycy9kb3ducmV2LnhtbERPz2vCMBS+C/sfwhO82VQPnXZGkTFhIIy13WHHt+bZ&#10;BpuXrslq998vh4HHj+/37jDZTow0eONYwSpJQRDXThtuFHxUp+UGhA/IGjvHpOCXPBz2D7Md5trd&#10;uKCxDI2IIexzVNCG0OdS+roliz5xPXHkLm6wGCIcGqkHvMVw28l1mmbSouHY0GJPzy3V1/LHKjh+&#10;cvFivt++3otLYapqm/I5uyq1mE/HJxCBpnAX/7tftYLHODZ+iT9A7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kEsRwgAAANsAAAAPAAAAAAAAAAAAAAAAAJgCAABkcnMvZG93&#10;bnJldi54bWxQSwUGAAAAAAQABAD1AAAAhwMAAAAA&#10;" filled="f" stroked="f">
                  <v:textbox inset="0,0,0,0">
                    <w:txbxContent>
                      <w:p w:rsidR="007F66C4" w:rsidRDefault="007F66C4" w:rsidP="007F66C4">
                        <w:pPr>
                          <w:spacing w:line="266" w:lineRule="exact"/>
                          <w:rPr>
                            <w:sz w:val="24"/>
                          </w:rPr>
                        </w:pPr>
                        <w:r>
                          <w:rPr>
                            <w:sz w:val="24"/>
                          </w:rPr>
                          <w:t>Rainwear,</w:t>
                        </w:r>
                      </w:p>
                    </w:txbxContent>
                  </v:textbox>
                </v:shape>
                <v:shape id="Text Box 38" o:spid="_x0000_s1055" type="#_x0000_t202" style="position:absolute;left:2478;top:5470;width:1034;height:5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zuisQA&#10;AADbAAAADwAAAGRycy9kb3ducmV2LnhtbESPQWvCQBSE74L/YXmF3nTTHqxJXUWkBaEgxnjw+Jp9&#10;JovZt2l21fjvu4LgcZiZb5jZoreNuFDnjWMFb+MEBHHptOFKwb74Hk1B+ICssXFMCm7kYTEfDmaY&#10;aXflnC67UIkIYZ+hgjqENpPSlzVZ9GPXEkfv6DqLIcqukrrDa4TbRr4nyURaNBwXamxpVVN52p2t&#10;guWB8y/zt/nd5sfcFEWa8M/kpNTrS7/8BBGoD8/wo73WCj5SuH+JP0DO/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c7orEAAAA2wAAAA8AAAAAAAAAAAAAAAAAmAIAAGRycy9k&#10;b3ducmV2LnhtbFBLBQYAAAAABAAEAPUAAACJAwAAAAA=&#10;" filled="f" stroked="f">
                  <v:textbox inset="0,0,0,0">
                    <w:txbxContent>
                      <w:p w:rsidR="007F66C4" w:rsidRDefault="007F66C4" w:rsidP="007F66C4">
                        <w:pPr>
                          <w:spacing w:before="12" w:line="216" w:lineRule="auto"/>
                          <w:ind w:left="37" w:right="2" w:hanging="38"/>
                          <w:rPr>
                            <w:sz w:val="24"/>
                          </w:rPr>
                        </w:pPr>
                        <w:r>
                          <w:rPr>
                            <w:sz w:val="24"/>
                          </w:rPr>
                          <w:t>Outerwear garments,</w:t>
                        </w:r>
                      </w:p>
                    </w:txbxContent>
                  </v:textbox>
                </v:shape>
                <v:shape id="Text Box 37" o:spid="_x0000_s1056" type="#_x0000_t202" style="position:absolute;left:2355;top:6589;width:1281;height: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3MMAA&#10;AADbAAAADwAAAGRycy9kb3ducmV2LnhtbERPTYvCMBC9C/sfwgh7s6keRLtGkWUFQVis9bDH2WZs&#10;g82kNlHrvzcHwePjfS9WvW3EjTpvHCsYJykI4tJpw5WCY7EZzUD4gKyxcUwKHuRhtfwYLDDT7s45&#10;3Q6hEjGEfYYK6hDaTEpf1mTRJ64ljtzJdRZDhF0ldYf3GG4bOUnTqbRoODbU2NJ3TeX5cLUK1n+c&#10;/5jL7/8+P+WmKOYp76ZnpT6H/foLRKA+vMUv91YrmMX18Uv8AXL5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M3MMAAAADbAAAADwAAAAAAAAAAAAAAAACYAgAAZHJzL2Rvd25y&#10;ZXYueG1sUEsFBgAAAAAEAAQA9QAAAIUDAAAAAA==&#10;" filled="f" stroked="f">
                  <v:textbox inset="0,0,0,0">
                    <w:txbxContent>
                      <w:p w:rsidR="007F66C4" w:rsidRDefault="007F66C4" w:rsidP="007F66C4">
                        <w:pPr>
                          <w:spacing w:line="266" w:lineRule="exact"/>
                          <w:rPr>
                            <w:sz w:val="24"/>
                          </w:rPr>
                        </w:pPr>
                        <w:r>
                          <w:rPr>
                            <w:sz w:val="24"/>
                          </w:rPr>
                          <w:t>Baby diapers</w:t>
                        </w:r>
                      </w:p>
                    </w:txbxContent>
                  </v:textbox>
                </v:shape>
                <w10:wrap type="topAndBottom" anchorx="margin"/>
              </v:group>
            </w:pict>
          </mc:Fallback>
        </mc:AlternateContent>
      </w:r>
      <w:r w:rsidRPr="00E556A0">
        <w:rPr>
          <w:rFonts w:ascii="Times New Roman" w:eastAsia="Times New Roman" w:hAnsi="Times New Roman" w:cs="Times New Roman"/>
          <w:noProof/>
          <w:sz w:val="24"/>
          <w:szCs w:val="24"/>
          <w:lang w:val="en-GB" w:eastAsia="en-GB"/>
        </w:rPr>
        <mc:AlternateContent>
          <mc:Choice Requires="wpg">
            <w:drawing>
              <wp:anchor distT="0" distB="0" distL="0" distR="0" simplePos="0" relativeHeight="251656192" behindDoc="1" locked="0" layoutInCell="1" allowOverlap="1" wp14:anchorId="79053107" wp14:editId="5736C943">
                <wp:simplePos x="0" y="0"/>
                <wp:positionH relativeFrom="page">
                  <wp:posOffset>4467860</wp:posOffset>
                </wp:positionH>
                <wp:positionV relativeFrom="paragraph">
                  <wp:posOffset>196850</wp:posOffset>
                </wp:positionV>
                <wp:extent cx="2809240" cy="6259830"/>
                <wp:effectExtent l="0" t="0" r="0" b="26670"/>
                <wp:wrapTopAndBottom/>
                <wp:docPr id="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809240" cy="6259830"/>
                          <a:chOff x="3967" y="345"/>
                          <a:chExt cx="2843" cy="9858"/>
                        </a:xfrm>
                      </wpg:grpSpPr>
                      <pic:pic xmlns:pic="http://schemas.openxmlformats.org/drawingml/2006/picture">
                        <pic:nvPicPr>
                          <pic:cNvPr id="8" name="Picture 3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3967" y="345"/>
                            <a:ext cx="2843" cy="1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 name="Picture 3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032" y="357"/>
                            <a:ext cx="2724" cy="10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215" y="1341"/>
                            <a:ext cx="761" cy="9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AutoShape 32"/>
                        <wps:cNvSpPr>
                          <a:spLocks/>
                        </wps:cNvSpPr>
                        <wps:spPr bwMode="auto">
                          <a:xfrm>
                            <a:off x="4280" y="1370"/>
                            <a:ext cx="461" cy="787"/>
                          </a:xfrm>
                          <a:custGeom>
                            <a:avLst/>
                            <a:gdLst>
                              <a:gd name="T0" fmla="+- 0 4561 4280"/>
                              <a:gd name="T1" fmla="*/ T0 w 461"/>
                              <a:gd name="T2" fmla="+- 0 1977 1371"/>
                              <a:gd name="T3" fmla="*/ 1977 h 787"/>
                              <a:gd name="T4" fmla="+- 0 4561 4280"/>
                              <a:gd name="T5" fmla="*/ T4 w 461"/>
                              <a:gd name="T6" fmla="+- 0 2157 1371"/>
                              <a:gd name="T7" fmla="*/ 2157 h 787"/>
                              <a:gd name="T8" fmla="+- 0 4681 4280"/>
                              <a:gd name="T9" fmla="*/ T8 w 461"/>
                              <a:gd name="T10" fmla="+- 0 2097 1371"/>
                              <a:gd name="T11" fmla="*/ 2097 h 787"/>
                              <a:gd name="T12" fmla="+- 0 4591 4280"/>
                              <a:gd name="T13" fmla="*/ T12 w 461"/>
                              <a:gd name="T14" fmla="+- 0 2097 1371"/>
                              <a:gd name="T15" fmla="*/ 2097 h 787"/>
                              <a:gd name="T16" fmla="+- 0 4591 4280"/>
                              <a:gd name="T17" fmla="*/ T16 w 461"/>
                              <a:gd name="T18" fmla="+- 0 2037 1371"/>
                              <a:gd name="T19" fmla="*/ 2037 h 787"/>
                              <a:gd name="T20" fmla="+- 0 4681 4280"/>
                              <a:gd name="T21" fmla="*/ T20 w 461"/>
                              <a:gd name="T22" fmla="+- 0 2037 1371"/>
                              <a:gd name="T23" fmla="*/ 2037 h 787"/>
                              <a:gd name="T24" fmla="+- 0 4561 4280"/>
                              <a:gd name="T25" fmla="*/ T24 w 461"/>
                              <a:gd name="T26" fmla="+- 0 1977 1371"/>
                              <a:gd name="T27" fmla="*/ 1977 h 787"/>
                              <a:gd name="T28" fmla="+- 0 4340 4280"/>
                              <a:gd name="T29" fmla="*/ T28 w 461"/>
                              <a:gd name="T30" fmla="+- 0 1371 1371"/>
                              <a:gd name="T31" fmla="*/ 1371 h 787"/>
                              <a:gd name="T32" fmla="+- 0 4280 4280"/>
                              <a:gd name="T33" fmla="*/ T32 w 461"/>
                              <a:gd name="T34" fmla="+- 0 1371 1371"/>
                              <a:gd name="T35" fmla="*/ 1371 h 787"/>
                              <a:gd name="T36" fmla="+- 0 4280 4280"/>
                              <a:gd name="T37" fmla="*/ T36 w 461"/>
                              <a:gd name="T38" fmla="+- 0 2067 1371"/>
                              <a:gd name="T39" fmla="*/ 2067 h 787"/>
                              <a:gd name="T40" fmla="+- 0 4283 4280"/>
                              <a:gd name="T41" fmla="*/ T40 w 461"/>
                              <a:gd name="T42" fmla="+- 0 2079 1371"/>
                              <a:gd name="T43" fmla="*/ 2079 h 787"/>
                              <a:gd name="T44" fmla="+- 0 4289 4280"/>
                              <a:gd name="T45" fmla="*/ T44 w 461"/>
                              <a:gd name="T46" fmla="+- 0 2088 1371"/>
                              <a:gd name="T47" fmla="*/ 2088 h 787"/>
                              <a:gd name="T48" fmla="+- 0 4299 4280"/>
                              <a:gd name="T49" fmla="*/ T48 w 461"/>
                              <a:gd name="T50" fmla="+- 0 2095 1371"/>
                              <a:gd name="T51" fmla="*/ 2095 h 787"/>
                              <a:gd name="T52" fmla="+- 0 4310 4280"/>
                              <a:gd name="T53" fmla="*/ T52 w 461"/>
                              <a:gd name="T54" fmla="+- 0 2097 1371"/>
                              <a:gd name="T55" fmla="*/ 2097 h 787"/>
                              <a:gd name="T56" fmla="+- 0 4561 4280"/>
                              <a:gd name="T57" fmla="*/ T56 w 461"/>
                              <a:gd name="T58" fmla="+- 0 2097 1371"/>
                              <a:gd name="T59" fmla="*/ 2097 h 787"/>
                              <a:gd name="T60" fmla="+- 0 4561 4280"/>
                              <a:gd name="T61" fmla="*/ T60 w 461"/>
                              <a:gd name="T62" fmla="+- 0 2067 1371"/>
                              <a:gd name="T63" fmla="*/ 2067 h 787"/>
                              <a:gd name="T64" fmla="+- 0 4340 4280"/>
                              <a:gd name="T65" fmla="*/ T64 w 461"/>
                              <a:gd name="T66" fmla="+- 0 2067 1371"/>
                              <a:gd name="T67" fmla="*/ 2067 h 787"/>
                              <a:gd name="T68" fmla="+- 0 4310 4280"/>
                              <a:gd name="T69" fmla="*/ T68 w 461"/>
                              <a:gd name="T70" fmla="+- 0 2037 1371"/>
                              <a:gd name="T71" fmla="*/ 2037 h 787"/>
                              <a:gd name="T72" fmla="+- 0 4340 4280"/>
                              <a:gd name="T73" fmla="*/ T72 w 461"/>
                              <a:gd name="T74" fmla="+- 0 2037 1371"/>
                              <a:gd name="T75" fmla="*/ 2037 h 787"/>
                              <a:gd name="T76" fmla="+- 0 4340 4280"/>
                              <a:gd name="T77" fmla="*/ T76 w 461"/>
                              <a:gd name="T78" fmla="+- 0 1371 1371"/>
                              <a:gd name="T79" fmla="*/ 1371 h 787"/>
                              <a:gd name="T80" fmla="+- 0 4681 4280"/>
                              <a:gd name="T81" fmla="*/ T80 w 461"/>
                              <a:gd name="T82" fmla="+- 0 2037 1371"/>
                              <a:gd name="T83" fmla="*/ 2037 h 787"/>
                              <a:gd name="T84" fmla="+- 0 4591 4280"/>
                              <a:gd name="T85" fmla="*/ T84 w 461"/>
                              <a:gd name="T86" fmla="+- 0 2037 1371"/>
                              <a:gd name="T87" fmla="*/ 2037 h 787"/>
                              <a:gd name="T88" fmla="+- 0 4591 4280"/>
                              <a:gd name="T89" fmla="*/ T88 w 461"/>
                              <a:gd name="T90" fmla="+- 0 2097 1371"/>
                              <a:gd name="T91" fmla="*/ 2097 h 787"/>
                              <a:gd name="T92" fmla="+- 0 4681 4280"/>
                              <a:gd name="T93" fmla="*/ T92 w 461"/>
                              <a:gd name="T94" fmla="+- 0 2097 1371"/>
                              <a:gd name="T95" fmla="*/ 2097 h 787"/>
                              <a:gd name="T96" fmla="+- 0 4741 4280"/>
                              <a:gd name="T97" fmla="*/ T96 w 461"/>
                              <a:gd name="T98" fmla="+- 0 2067 1371"/>
                              <a:gd name="T99" fmla="*/ 2067 h 787"/>
                              <a:gd name="T100" fmla="+- 0 4681 4280"/>
                              <a:gd name="T101" fmla="*/ T100 w 461"/>
                              <a:gd name="T102" fmla="+- 0 2037 1371"/>
                              <a:gd name="T103" fmla="*/ 2037 h 787"/>
                              <a:gd name="T104" fmla="+- 0 4340 4280"/>
                              <a:gd name="T105" fmla="*/ T104 w 461"/>
                              <a:gd name="T106" fmla="+- 0 2037 1371"/>
                              <a:gd name="T107" fmla="*/ 2037 h 787"/>
                              <a:gd name="T108" fmla="+- 0 4310 4280"/>
                              <a:gd name="T109" fmla="*/ T108 w 461"/>
                              <a:gd name="T110" fmla="+- 0 2037 1371"/>
                              <a:gd name="T111" fmla="*/ 2037 h 787"/>
                              <a:gd name="T112" fmla="+- 0 4340 4280"/>
                              <a:gd name="T113" fmla="*/ T112 w 461"/>
                              <a:gd name="T114" fmla="+- 0 2067 1371"/>
                              <a:gd name="T115" fmla="*/ 2067 h 787"/>
                              <a:gd name="T116" fmla="+- 0 4340 4280"/>
                              <a:gd name="T117" fmla="*/ T116 w 461"/>
                              <a:gd name="T118" fmla="+- 0 2037 1371"/>
                              <a:gd name="T119" fmla="*/ 2037 h 787"/>
                              <a:gd name="T120" fmla="+- 0 4561 4280"/>
                              <a:gd name="T121" fmla="*/ T120 w 461"/>
                              <a:gd name="T122" fmla="+- 0 2037 1371"/>
                              <a:gd name="T123" fmla="*/ 2037 h 787"/>
                              <a:gd name="T124" fmla="+- 0 4340 4280"/>
                              <a:gd name="T125" fmla="*/ T124 w 461"/>
                              <a:gd name="T126" fmla="+- 0 2037 1371"/>
                              <a:gd name="T127" fmla="*/ 2037 h 787"/>
                              <a:gd name="T128" fmla="+- 0 4340 4280"/>
                              <a:gd name="T129" fmla="*/ T128 w 461"/>
                              <a:gd name="T130" fmla="+- 0 2067 1371"/>
                              <a:gd name="T131" fmla="*/ 2067 h 787"/>
                              <a:gd name="T132" fmla="+- 0 4561 4280"/>
                              <a:gd name="T133" fmla="*/ T132 w 461"/>
                              <a:gd name="T134" fmla="+- 0 2067 1371"/>
                              <a:gd name="T135" fmla="*/ 2067 h 787"/>
                              <a:gd name="T136" fmla="+- 0 4561 4280"/>
                              <a:gd name="T137" fmla="*/ T136 w 461"/>
                              <a:gd name="T138" fmla="+- 0 2037 1371"/>
                              <a:gd name="T139" fmla="*/ 2037 h 7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787">
                                <a:moveTo>
                                  <a:pt x="281" y="606"/>
                                </a:moveTo>
                                <a:lnTo>
                                  <a:pt x="281" y="786"/>
                                </a:lnTo>
                                <a:lnTo>
                                  <a:pt x="401" y="726"/>
                                </a:lnTo>
                                <a:lnTo>
                                  <a:pt x="311" y="726"/>
                                </a:lnTo>
                                <a:lnTo>
                                  <a:pt x="311" y="666"/>
                                </a:lnTo>
                                <a:lnTo>
                                  <a:pt x="401" y="666"/>
                                </a:lnTo>
                                <a:lnTo>
                                  <a:pt x="281" y="606"/>
                                </a:lnTo>
                                <a:close/>
                                <a:moveTo>
                                  <a:pt x="60" y="0"/>
                                </a:moveTo>
                                <a:lnTo>
                                  <a:pt x="0" y="0"/>
                                </a:lnTo>
                                <a:lnTo>
                                  <a:pt x="0" y="696"/>
                                </a:lnTo>
                                <a:lnTo>
                                  <a:pt x="3" y="708"/>
                                </a:lnTo>
                                <a:lnTo>
                                  <a:pt x="9" y="717"/>
                                </a:lnTo>
                                <a:lnTo>
                                  <a:pt x="19" y="724"/>
                                </a:lnTo>
                                <a:lnTo>
                                  <a:pt x="30" y="726"/>
                                </a:lnTo>
                                <a:lnTo>
                                  <a:pt x="281" y="726"/>
                                </a:lnTo>
                                <a:lnTo>
                                  <a:pt x="281" y="696"/>
                                </a:lnTo>
                                <a:lnTo>
                                  <a:pt x="60" y="696"/>
                                </a:lnTo>
                                <a:lnTo>
                                  <a:pt x="30" y="666"/>
                                </a:lnTo>
                                <a:lnTo>
                                  <a:pt x="60" y="666"/>
                                </a:lnTo>
                                <a:lnTo>
                                  <a:pt x="60" y="0"/>
                                </a:lnTo>
                                <a:close/>
                                <a:moveTo>
                                  <a:pt x="401" y="666"/>
                                </a:moveTo>
                                <a:lnTo>
                                  <a:pt x="311" y="666"/>
                                </a:lnTo>
                                <a:lnTo>
                                  <a:pt x="311" y="726"/>
                                </a:lnTo>
                                <a:lnTo>
                                  <a:pt x="401" y="726"/>
                                </a:lnTo>
                                <a:lnTo>
                                  <a:pt x="461" y="696"/>
                                </a:lnTo>
                                <a:lnTo>
                                  <a:pt x="401" y="666"/>
                                </a:lnTo>
                                <a:close/>
                                <a:moveTo>
                                  <a:pt x="60" y="666"/>
                                </a:moveTo>
                                <a:lnTo>
                                  <a:pt x="30" y="666"/>
                                </a:lnTo>
                                <a:lnTo>
                                  <a:pt x="60" y="696"/>
                                </a:lnTo>
                                <a:lnTo>
                                  <a:pt x="60" y="666"/>
                                </a:lnTo>
                                <a:close/>
                                <a:moveTo>
                                  <a:pt x="281" y="666"/>
                                </a:moveTo>
                                <a:lnTo>
                                  <a:pt x="60" y="666"/>
                                </a:lnTo>
                                <a:lnTo>
                                  <a:pt x="60" y="696"/>
                                </a:lnTo>
                                <a:lnTo>
                                  <a:pt x="281" y="696"/>
                                </a:lnTo>
                                <a:lnTo>
                                  <a:pt x="281" y="6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 name="Freeform 31"/>
                        <wps:cNvSpPr>
                          <a:spLocks/>
                        </wps:cNvSpPr>
                        <wps:spPr bwMode="auto">
                          <a:xfrm>
                            <a:off x="4740" y="1556"/>
                            <a:ext cx="2018" cy="1024"/>
                          </a:xfrm>
                          <a:custGeom>
                            <a:avLst/>
                            <a:gdLst>
                              <a:gd name="T0" fmla="+- 0 6655 4741"/>
                              <a:gd name="T1" fmla="*/ T0 w 2018"/>
                              <a:gd name="T2" fmla="+- 0 1556 1556"/>
                              <a:gd name="T3" fmla="*/ 1556 h 1024"/>
                              <a:gd name="T4" fmla="+- 0 4843 4741"/>
                              <a:gd name="T5" fmla="*/ T4 w 2018"/>
                              <a:gd name="T6" fmla="+- 0 1556 1556"/>
                              <a:gd name="T7" fmla="*/ 1556 h 1024"/>
                              <a:gd name="T8" fmla="+- 0 4803 4741"/>
                              <a:gd name="T9" fmla="*/ T8 w 2018"/>
                              <a:gd name="T10" fmla="+- 0 1564 1556"/>
                              <a:gd name="T11" fmla="*/ 1564 h 1024"/>
                              <a:gd name="T12" fmla="+- 0 4771 4741"/>
                              <a:gd name="T13" fmla="*/ T12 w 2018"/>
                              <a:gd name="T14" fmla="+- 0 1586 1556"/>
                              <a:gd name="T15" fmla="*/ 1586 h 1024"/>
                              <a:gd name="T16" fmla="+- 0 4749 4741"/>
                              <a:gd name="T17" fmla="*/ T16 w 2018"/>
                              <a:gd name="T18" fmla="+- 0 1619 1556"/>
                              <a:gd name="T19" fmla="*/ 1619 h 1024"/>
                              <a:gd name="T20" fmla="+- 0 4741 4741"/>
                              <a:gd name="T21" fmla="*/ T20 w 2018"/>
                              <a:gd name="T22" fmla="+- 0 1658 1556"/>
                              <a:gd name="T23" fmla="*/ 1658 h 1024"/>
                              <a:gd name="T24" fmla="+- 0 4741 4741"/>
                              <a:gd name="T25" fmla="*/ T24 w 2018"/>
                              <a:gd name="T26" fmla="+- 0 2477 1556"/>
                              <a:gd name="T27" fmla="*/ 2477 h 1024"/>
                              <a:gd name="T28" fmla="+- 0 4749 4741"/>
                              <a:gd name="T29" fmla="*/ T28 w 2018"/>
                              <a:gd name="T30" fmla="+- 0 2517 1556"/>
                              <a:gd name="T31" fmla="*/ 2517 h 1024"/>
                              <a:gd name="T32" fmla="+- 0 4771 4741"/>
                              <a:gd name="T33" fmla="*/ T32 w 2018"/>
                              <a:gd name="T34" fmla="+- 0 2550 1556"/>
                              <a:gd name="T35" fmla="*/ 2550 h 1024"/>
                              <a:gd name="T36" fmla="+- 0 4803 4741"/>
                              <a:gd name="T37" fmla="*/ T36 w 2018"/>
                              <a:gd name="T38" fmla="+- 0 2572 1556"/>
                              <a:gd name="T39" fmla="*/ 2572 h 1024"/>
                              <a:gd name="T40" fmla="+- 0 4843 4741"/>
                              <a:gd name="T41" fmla="*/ T40 w 2018"/>
                              <a:gd name="T42" fmla="+- 0 2580 1556"/>
                              <a:gd name="T43" fmla="*/ 2580 h 1024"/>
                              <a:gd name="T44" fmla="+- 0 6655 4741"/>
                              <a:gd name="T45" fmla="*/ T44 w 2018"/>
                              <a:gd name="T46" fmla="+- 0 2580 1556"/>
                              <a:gd name="T47" fmla="*/ 2580 h 1024"/>
                              <a:gd name="T48" fmla="+- 0 6695 4741"/>
                              <a:gd name="T49" fmla="*/ T48 w 2018"/>
                              <a:gd name="T50" fmla="+- 0 2572 1556"/>
                              <a:gd name="T51" fmla="*/ 2572 h 1024"/>
                              <a:gd name="T52" fmla="+- 0 6728 4741"/>
                              <a:gd name="T53" fmla="*/ T52 w 2018"/>
                              <a:gd name="T54" fmla="+- 0 2550 1556"/>
                              <a:gd name="T55" fmla="*/ 2550 h 1024"/>
                              <a:gd name="T56" fmla="+- 0 6750 4741"/>
                              <a:gd name="T57" fmla="*/ T56 w 2018"/>
                              <a:gd name="T58" fmla="+- 0 2517 1556"/>
                              <a:gd name="T59" fmla="*/ 2517 h 1024"/>
                              <a:gd name="T60" fmla="+- 0 6758 4741"/>
                              <a:gd name="T61" fmla="*/ T60 w 2018"/>
                              <a:gd name="T62" fmla="+- 0 2477 1556"/>
                              <a:gd name="T63" fmla="*/ 2477 h 1024"/>
                              <a:gd name="T64" fmla="+- 0 6758 4741"/>
                              <a:gd name="T65" fmla="*/ T64 w 2018"/>
                              <a:gd name="T66" fmla="+- 0 1658 1556"/>
                              <a:gd name="T67" fmla="*/ 1658 h 1024"/>
                              <a:gd name="T68" fmla="+- 0 6750 4741"/>
                              <a:gd name="T69" fmla="*/ T68 w 2018"/>
                              <a:gd name="T70" fmla="+- 0 1619 1556"/>
                              <a:gd name="T71" fmla="*/ 1619 h 1024"/>
                              <a:gd name="T72" fmla="+- 0 6728 4741"/>
                              <a:gd name="T73" fmla="*/ T72 w 2018"/>
                              <a:gd name="T74" fmla="+- 0 1586 1556"/>
                              <a:gd name="T75" fmla="*/ 1586 h 1024"/>
                              <a:gd name="T76" fmla="+- 0 6695 4741"/>
                              <a:gd name="T77" fmla="*/ T76 w 2018"/>
                              <a:gd name="T78" fmla="+- 0 1564 1556"/>
                              <a:gd name="T79" fmla="*/ 1564 h 1024"/>
                              <a:gd name="T80" fmla="+- 0 6655 4741"/>
                              <a:gd name="T81" fmla="*/ T80 w 2018"/>
                              <a:gd name="T82" fmla="+- 0 1556 1556"/>
                              <a:gd name="T83" fmla="*/ 1556 h 10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018" h="1024">
                                <a:moveTo>
                                  <a:pt x="1914" y="0"/>
                                </a:moveTo>
                                <a:lnTo>
                                  <a:pt x="102" y="0"/>
                                </a:lnTo>
                                <a:lnTo>
                                  <a:pt x="62" y="8"/>
                                </a:lnTo>
                                <a:lnTo>
                                  <a:pt x="30" y="30"/>
                                </a:lnTo>
                                <a:lnTo>
                                  <a:pt x="8" y="63"/>
                                </a:lnTo>
                                <a:lnTo>
                                  <a:pt x="0" y="102"/>
                                </a:lnTo>
                                <a:lnTo>
                                  <a:pt x="0" y="921"/>
                                </a:lnTo>
                                <a:lnTo>
                                  <a:pt x="8" y="961"/>
                                </a:lnTo>
                                <a:lnTo>
                                  <a:pt x="30" y="994"/>
                                </a:lnTo>
                                <a:lnTo>
                                  <a:pt x="62" y="1016"/>
                                </a:lnTo>
                                <a:lnTo>
                                  <a:pt x="102" y="1024"/>
                                </a:lnTo>
                                <a:lnTo>
                                  <a:pt x="1914" y="1024"/>
                                </a:lnTo>
                                <a:lnTo>
                                  <a:pt x="1954" y="1016"/>
                                </a:lnTo>
                                <a:lnTo>
                                  <a:pt x="1987" y="994"/>
                                </a:lnTo>
                                <a:lnTo>
                                  <a:pt x="2009" y="961"/>
                                </a:lnTo>
                                <a:lnTo>
                                  <a:pt x="2017" y="921"/>
                                </a:lnTo>
                                <a:lnTo>
                                  <a:pt x="2017" y="102"/>
                                </a:lnTo>
                                <a:lnTo>
                                  <a:pt x="2009" y="63"/>
                                </a:lnTo>
                                <a:lnTo>
                                  <a:pt x="1987" y="30"/>
                                </a:lnTo>
                                <a:lnTo>
                                  <a:pt x="1954" y="8"/>
                                </a:lnTo>
                                <a:lnTo>
                                  <a:pt x="1914"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 name="Freeform 30"/>
                        <wps:cNvSpPr>
                          <a:spLocks/>
                        </wps:cNvSpPr>
                        <wps:spPr bwMode="auto">
                          <a:xfrm>
                            <a:off x="4740" y="1556"/>
                            <a:ext cx="2018" cy="1024"/>
                          </a:xfrm>
                          <a:custGeom>
                            <a:avLst/>
                            <a:gdLst>
                              <a:gd name="T0" fmla="+- 0 4741 4741"/>
                              <a:gd name="T1" fmla="*/ T0 w 2018"/>
                              <a:gd name="T2" fmla="+- 0 1658 1556"/>
                              <a:gd name="T3" fmla="*/ 1658 h 1024"/>
                              <a:gd name="T4" fmla="+- 0 4749 4741"/>
                              <a:gd name="T5" fmla="*/ T4 w 2018"/>
                              <a:gd name="T6" fmla="+- 0 1619 1556"/>
                              <a:gd name="T7" fmla="*/ 1619 h 1024"/>
                              <a:gd name="T8" fmla="+- 0 4771 4741"/>
                              <a:gd name="T9" fmla="*/ T8 w 2018"/>
                              <a:gd name="T10" fmla="+- 0 1586 1556"/>
                              <a:gd name="T11" fmla="*/ 1586 h 1024"/>
                              <a:gd name="T12" fmla="+- 0 4803 4741"/>
                              <a:gd name="T13" fmla="*/ T12 w 2018"/>
                              <a:gd name="T14" fmla="+- 0 1564 1556"/>
                              <a:gd name="T15" fmla="*/ 1564 h 1024"/>
                              <a:gd name="T16" fmla="+- 0 4843 4741"/>
                              <a:gd name="T17" fmla="*/ T16 w 2018"/>
                              <a:gd name="T18" fmla="+- 0 1556 1556"/>
                              <a:gd name="T19" fmla="*/ 1556 h 1024"/>
                              <a:gd name="T20" fmla="+- 0 6655 4741"/>
                              <a:gd name="T21" fmla="*/ T20 w 2018"/>
                              <a:gd name="T22" fmla="+- 0 1556 1556"/>
                              <a:gd name="T23" fmla="*/ 1556 h 1024"/>
                              <a:gd name="T24" fmla="+- 0 6695 4741"/>
                              <a:gd name="T25" fmla="*/ T24 w 2018"/>
                              <a:gd name="T26" fmla="+- 0 1564 1556"/>
                              <a:gd name="T27" fmla="*/ 1564 h 1024"/>
                              <a:gd name="T28" fmla="+- 0 6728 4741"/>
                              <a:gd name="T29" fmla="*/ T28 w 2018"/>
                              <a:gd name="T30" fmla="+- 0 1586 1556"/>
                              <a:gd name="T31" fmla="*/ 1586 h 1024"/>
                              <a:gd name="T32" fmla="+- 0 6750 4741"/>
                              <a:gd name="T33" fmla="*/ T32 w 2018"/>
                              <a:gd name="T34" fmla="+- 0 1619 1556"/>
                              <a:gd name="T35" fmla="*/ 1619 h 1024"/>
                              <a:gd name="T36" fmla="+- 0 6758 4741"/>
                              <a:gd name="T37" fmla="*/ T36 w 2018"/>
                              <a:gd name="T38" fmla="+- 0 1658 1556"/>
                              <a:gd name="T39" fmla="*/ 1658 h 1024"/>
                              <a:gd name="T40" fmla="+- 0 6758 4741"/>
                              <a:gd name="T41" fmla="*/ T40 w 2018"/>
                              <a:gd name="T42" fmla="+- 0 2477 1556"/>
                              <a:gd name="T43" fmla="*/ 2477 h 1024"/>
                              <a:gd name="T44" fmla="+- 0 6750 4741"/>
                              <a:gd name="T45" fmla="*/ T44 w 2018"/>
                              <a:gd name="T46" fmla="+- 0 2517 1556"/>
                              <a:gd name="T47" fmla="*/ 2517 h 1024"/>
                              <a:gd name="T48" fmla="+- 0 6728 4741"/>
                              <a:gd name="T49" fmla="*/ T48 w 2018"/>
                              <a:gd name="T50" fmla="+- 0 2550 1556"/>
                              <a:gd name="T51" fmla="*/ 2550 h 1024"/>
                              <a:gd name="T52" fmla="+- 0 6695 4741"/>
                              <a:gd name="T53" fmla="*/ T52 w 2018"/>
                              <a:gd name="T54" fmla="+- 0 2572 1556"/>
                              <a:gd name="T55" fmla="*/ 2572 h 1024"/>
                              <a:gd name="T56" fmla="+- 0 6655 4741"/>
                              <a:gd name="T57" fmla="*/ T56 w 2018"/>
                              <a:gd name="T58" fmla="+- 0 2580 1556"/>
                              <a:gd name="T59" fmla="*/ 2580 h 1024"/>
                              <a:gd name="T60" fmla="+- 0 4843 4741"/>
                              <a:gd name="T61" fmla="*/ T60 w 2018"/>
                              <a:gd name="T62" fmla="+- 0 2580 1556"/>
                              <a:gd name="T63" fmla="*/ 2580 h 1024"/>
                              <a:gd name="T64" fmla="+- 0 4803 4741"/>
                              <a:gd name="T65" fmla="*/ T64 w 2018"/>
                              <a:gd name="T66" fmla="+- 0 2572 1556"/>
                              <a:gd name="T67" fmla="*/ 2572 h 1024"/>
                              <a:gd name="T68" fmla="+- 0 4771 4741"/>
                              <a:gd name="T69" fmla="*/ T68 w 2018"/>
                              <a:gd name="T70" fmla="+- 0 2550 1556"/>
                              <a:gd name="T71" fmla="*/ 2550 h 1024"/>
                              <a:gd name="T72" fmla="+- 0 4749 4741"/>
                              <a:gd name="T73" fmla="*/ T72 w 2018"/>
                              <a:gd name="T74" fmla="+- 0 2517 1556"/>
                              <a:gd name="T75" fmla="*/ 2517 h 1024"/>
                              <a:gd name="T76" fmla="+- 0 4741 4741"/>
                              <a:gd name="T77" fmla="*/ T76 w 2018"/>
                              <a:gd name="T78" fmla="+- 0 2477 1556"/>
                              <a:gd name="T79" fmla="*/ 2477 h 1024"/>
                              <a:gd name="T80" fmla="+- 0 4741 4741"/>
                              <a:gd name="T81" fmla="*/ T80 w 2018"/>
                              <a:gd name="T82" fmla="+- 0 1658 1556"/>
                              <a:gd name="T83" fmla="*/ 1658 h 10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2018" h="1024">
                                <a:moveTo>
                                  <a:pt x="0" y="102"/>
                                </a:moveTo>
                                <a:lnTo>
                                  <a:pt x="8" y="63"/>
                                </a:lnTo>
                                <a:lnTo>
                                  <a:pt x="30" y="30"/>
                                </a:lnTo>
                                <a:lnTo>
                                  <a:pt x="62" y="8"/>
                                </a:lnTo>
                                <a:lnTo>
                                  <a:pt x="102" y="0"/>
                                </a:lnTo>
                                <a:lnTo>
                                  <a:pt x="1914" y="0"/>
                                </a:lnTo>
                                <a:lnTo>
                                  <a:pt x="1954" y="8"/>
                                </a:lnTo>
                                <a:lnTo>
                                  <a:pt x="1987" y="30"/>
                                </a:lnTo>
                                <a:lnTo>
                                  <a:pt x="2009" y="63"/>
                                </a:lnTo>
                                <a:lnTo>
                                  <a:pt x="2017" y="102"/>
                                </a:lnTo>
                                <a:lnTo>
                                  <a:pt x="2017" y="921"/>
                                </a:lnTo>
                                <a:lnTo>
                                  <a:pt x="2009" y="961"/>
                                </a:lnTo>
                                <a:lnTo>
                                  <a:pt x="1987" y="994"/>
                                </a:lnTo>
                                <a:lnTo>
                                  <a:pt x="1954" y="1016"/>
                                </a:lnTo>
                                <a:lnTo>
                                  <a:pt x="1914" y="1024"/>
                                </a:lnTo>
                                <a:lnTo>
                                  <a:pt x="102" y="1024"/>
                                </a:lnTo>
                                <a:lnTo>
                                  <a:pt x="62" y="1016"/>
                                </a:lnTo>
                                <a:lnTo>
                                  <a:pt x="30" y="994"/>
                                </a:lnTo>
                                <a:lnTo>
                                  <a:pt x="8" y="961"/>
                                </a:lnTo>
                                <a:lnTo>
                                  <a:pt x="0" y="921"/>
                                </a:lnTo>
                                <a:lnTo>
                                  <a:pt x="0" y="102"/>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4215" y="1341"/>
                            <a:ext cx="761" cy="22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8"/>
                        <wps:cNvSpPr>
                          <a:spLocks/>
                        </wps:cNvSpPr>
                        <wps:spPr bwMode="auto">
                          <a:xfrm>
                            <a:off x="4280" y="1370"/>
                            <a:ext cx="461" cy="2000"/>
                          </a:xfrm>
                          <a:custGeom>
                            <a:avLst/>
                            <a:gdLst>
                              <a:gd name="T0" fmla="+- 0 4561 4280"/>
                              <a:gd name="T1" fmla="*/ T0 w 461"/>
                              <a:gd name="T2" fmla="+- 0 3191 1371"/>
                              <a:gd name="T3" fmla="*/ 3191 h 2000"/>
                              <a:gd name="T4" fmla="+- 0 4561 4280"/>
                              <a:gd name="T5" fmla="*/ T4 w 461"/>
                              <a:gd name="T6" fmla="+- 0 3371 1371"/>
                              <a:gd name="T7" fmla="*/ 3371 h 2000"/>
                              <a:gd name="T8" fmla="+- 0 4681 4280"/>
                              <a:gd name="T9" fmla="*/ T8 w 461"/>
                              <a:gd name="T10" fmla="+- 0 3311 1371"/>
                              <a:gd name="T11" fmla="*/ 3311 h 2000"/>
                              <a:gd name="T12" fmla="+- 0 4591 4280"/>
                              <a:gd name="T13" fmla="*/ T12 w 461"/>
                              <a:gd name="T14" fmla="+- 0 3311 1371"/>
                              <a:gd name="T15" fmla="*/ 3311 h 2000"/>
                              <a:gd name="T16" fmla="+- 0 4591 4280"/>
                              <a:gd name="T17" fmla="*/ T16 w 461"/>
                              <a:gd name="T18" fmla="+- 0 3251 1371"/>
                              <a:gd name="T19" fmla="*/ 3251 h 2000"/>
                              <a:gd name="T20" fmla="+- 0 4681 4280"/>
                              <a:gd name="T21" fmla="*/ T20 w 461"/>
                              <a:gd name="T22" fmla="+- 0 3251 1371"/>
                              <a:gd name="T23" fmla="*/ 3251 h 2000"/>
                              <a:gd name="T24" fmla="+- 0 4561 4280"/>
                              <a:gd name="T25" fmla="*/ T24 w 461"/>
                              <a:gd name="T26" fmla="+- 0 3191 1371"/>
                              <a:gd name="T27" fmla="*/ 3191 h 2000"/>
                              <a:gd name="T28" fmla="+- 0 4340 4280"/>
                              <a:gd name="T29" fmla="*/ T28 w 461"/>
                              <a:gd name="T30" fmla="+- 0 1371 1371"/>
                              <a:gd name="T31" fmla="*/ 1371 h 2000"/>
                              <a:gd name="T32" fmla="+- 0 4280 4280"/>
                              <a:gd name="T33" fmla="*/ T32 w 461"/>
                              <a:gd name="T34" fmla="+- 0 1371 1371"/>
                              <a:gd name="T35" fmla="*/ 1371 h 2000"/>
                              <a:gd name="T36" fmla="+- 0 4280 4280"/>
                              <a:gd name="T37" fmla="*/ T36 w 461"/>
                              <a:gd name="T38" fmla="+- 0 3281 1371"/>
                              <a:gd name="T39" fmla="*/ 3281 h 2000"/>
                              <a:gd name="T40" fmla="+- 0 4283 4280"/>
                              <a:gd name="T41" fmla="*/ T40 w 461"/>
                              <a:gd name="T42" fmla="+- 0 3292 1371"/>
                              <a:gd name="T43" fmla="*/ 3292 h 2000"/>
                              <a:gd name="T44" fmla="+- 0 4289 4280"/>
                              <a:gd name="T45" fmla="*/ T44 w 461"/>
                              <a:gd name="T46" fmla="+- 0 3302 1371"/>
                              <a:gd name="T47" fmla="*/ 3302 h 2000"/>
                              <a:gd name="T48" fmla="+- 0 4299 4280"/>
                              <a:gd name="T49" fmla="*/ T48 w 461"/>
                              <a:gd name="T50" fmla="+- 0 3308 1371"/>
                              <a:gd name="T51" fmla="*/ 3308 h 2000"/>
                              <a:gd name="T52" fmla="+- 0 4310 4280"/>
                              <a:gd name="T53" fmla="*/ T52 w 461"/>
                              <a:gd name="T54" fmla="+- 0 3311 1371"/>
                              <a:gd name="T55" fmla="*/ 3311 h 2000"/>
                              <a:gd name="T56" fmla="+- 0 4561 4280"/>
                              <a:gd name="T57" fmla="*/ T56 w 461"/>
                              <a:gd name="T58" fmla="+- 0 3311 1371"/>
                              <a:gd name="T59" fmla="*/ 3311 h 2000"/>
                              <a:gd name="T60" fmla="+- 0 4561 4280"/>
                              <a:gd name="T61" fmla="*/ T60 w 461"/>
                              <a:gd name="T62" fmla="+- 0 3281 1371"/>
                              <a:gd name="T63" fmla="*/ 3281 h 2000"/>
                              <a:gd name="T64" fmla="+- 0 4340 4280"/>
                              <a:gd name="T65" fmla="*/ T64 w 461"/>
                              <a:gd name="T66" fmla="+- 0 3281 1371"/>
                              <a:gd name="T67" fmla="*/ 3281 h 2000"/>
                              <a:gd name="T68" fmla="+- 0 4310 4280"/>
                              <a:gd name="T69" fmla="*/ T68 w 461"/>
                              <a:gd name="T70" fmla="+- 0 3251 1371"/>
                              <a:gd name="T71" fmla="*/ 3251 h 2000"/>
                              <a:gd name="T72" fmla="+- 0 4340 4280"/>
                              <a:gd name="T73" fmla="*/ T72 w 461"/>
                              <a:gd name="T74" fmla="+- 0 3251 1371"/>
                              <a:gd name="T75" fmla="*/ 3251 h 2000"/>
                              <a:gd name="T76" fmla="+- 0 4340 4280"/>
                              <a:gd name="T77" fmla="*/ T76 w 461"/>
                              <a:gd name="T78" fmla="+- 0 1371 1371"/>
                              <a:gd name="T79" fmla="*/ 1371 h 2000"/>
                              <a:gd name="T80" fmla="+- 0 4681 4280"/>
                              <a:gd name="T81" fmla="*/ T80 w 461"/>
                              <a:gd name="T82" fmla="+- 0 3251 1371"/>
                              <a:gd name="T83" fmla="*/ 3251 h 2000"/>
                              <a:gd name="T84" fmla="+- 0 4591 4280"/>
                              <a:gd name="T85" fmla="*/ T84 w 461"/>
                              <a:gd name="T86" fmla="+- 0 3251 1371"/>
                              <a:gd name="T87" fmla="*/ 3251 h 2000"/>
                              <a:gd name="T88" fmla="+- 0 4591 4280"/>
                              <a:gd name="T89" fmla="*/ T88 w 461"/>
                              <a:gd name="T90" fmla="+- 0 3311 1371"/>
                              <a:gd name="T91" fmla="*/ 3311 h 2000"/>
                              <a:gd name="T92" fmla="+- 0 4681 4280"/>
                              <a:gd name="T93" fmla="*/ T92 w 461"/>
                              <a:gd name="T94" fmla="+- 0 3311 1371"/>
                              <a:gd name="T95" fmla="*/ 3311 h 2000"/>
                              <a:gd name="T96" fmla="+- 0 4741 4280"/>
                              <a:gd name="T97" fmla="*/ T96 w 461"/>
                              <a:gd name="T98" fmla="+- 0 3281 1371"/>
                              <a:gd name="T99" fmla="*/ 3281 h 2000"/>
                              <a:gd name="T100" fmla="+- 0 4681 4280"/>
                              <a:gd name="T101" fmla="*/ T100 w 461"/>
                              <a:gd name="T102" fmla="+- 0 3251 1371"/>
                              <a:gd name="T103" fmla="*/ 3251 h 2000"/>
                              <a:gd name="T104" fmla="+- 0 4340 4280"/>
                              <a:gd name="T105" fmla="*/ T104 w 461"/>
                              <a:gd name="T106" fmla="+- 0 3251 1371"/>
                              <a:gd name="T107" fmla="*/ 3251 h 2000"/>
                              <a:gd name="T108" fmla="+- 0 4310 4280"/>
                              <a:gd name="T109" fmla="*/ T108 w 461"/>
                              <a:gd name="T110" fmla="+- 0 3251 1371"/>
                              <a:gd name="T111" fmla="*/ 3251 h 2000"/>
                              <a:gd name="T112" fmla="+- 0 4340 4280"/>
                              <a:gd name="T113" fmla="*/ T112 w 461"/>
                              <a:gd name="T114" fmla="+- 0 3281 1371"/>
                              <a:gd name="T115" fmla="*/ 3281 h 2000"/>
                              <a:gd name="T116" fmla="+- 0 4340 4280"/>
                              <a:gd name="T117" fmla="*/ T116 w 461"/>
                              <a:gd name="T118" fmla="+- 0 3251 1371"/>
                              <a:gd name="T119" fmla="*/ 3251 h 2000"/>
                              <a:gd name="T120" fmla="+- 0 4561 4280"/>
                              <a:gd name="T121" fmla="*/ T120 w 461"/>
                              <a:gd name="T122" fmla="+- 0 3251 1371"/>
                              <a:gd name="T123" fmla="*/ 3251 h 2000"/>
                              <a:gd name="T124" fmla="+- 0 4340 4280"/>
                              <a:gd name="T125" fmla="*/ T124 w 461"/>
                              <a:gd name="T126" fmla="+- 0 3251 1371"/>
                              <a:gd name="T127" fmla="*/ 3251 h 2000"/>
                              <a:gd name="T128" fmla="+- 0 4340 4280"/>
                              <a:gd name="T129" fmla="*/ T128 w 461"/>
                              <a:gd name="T130" fmla="+- 0 3281 1371"/>
                              <a:gd name="T131" fmla="*/ 3281 h 2000"/>
                              <a:gd name="T132" fmla="+- 0 4561 4280"/>
                              <a:gd name="T133" fmla="*/ T132 w 461"/>
                              <a:gd name="T134" fmla="+- 0 3281 1371"/>
                              <a:gd name="T135" fmla="*/ 3281 h 2000"/>
                              <a:gd name="T136" fmla="+- 0 4561 4280"/>
                              <a:gd name="T137" fmla="*/ T136 w 461"/>
                              <a:gd name="T138" fmla="+- 0 3251 1371"/>
                              <a:gd name="T139" fmla="*/ 3251 h 20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2000">
                                <a:moveTo>
                                  <a:pt x="281" y="1820"/>
                                </a:moveTo>
                                <a:lnTo>
                                  <a:pt x="281" y="2000"/>
                                </a:lnTo>
                                <a:lnTo>
                                  <a:pt x="401" y="1940"/>
                                </a:lnTo>
                                <a:lnTo>
                                  <a:pt x="311" y="1940"/>
                                </a:lnTo>
                                <a:lnTo>
                                  <a:pt x="311" y="1880"/>
                                </a:lnTo>
                                <a:lnTo>
                                  <a:pt x="401" y="1880"/>
                                </a:lnTo>
                                <a:lnTo>
                                  <a:pt x="281" y="1820"/>
                                </a:lnTo>
                                <a:close/>
                                <a:moveTo>
                                  <a:pt x="60" y="0"/>
                                </a:moveTo>
                                <a:lnTo>
                                  <a:pt x="0" y="0"/>
                                </a:lnTo>
                                <a:lnTo>
                                  <a:pt x="0" y="1910"/>
                                </a:lnTo>
                                <a:lnTo>
                                  <a:pt x="3" y="1921"/>
                                </a:lnTo>
                                <a:lnTo>
                                  <a:pt x="9" y="1931"/>
                                </a:lnTo>
                                <a:lnTo>
                                  <a:pt x="19" y="1937"/>
                                </a:lnTo>
                                <a:lnTo>
                                  <a:pt x="30" y="1940"/>
                                </a:lnTo>
                                <a:lnTo>
                                  <a:pt x="281" y="1940"/>
                                </a:lnTo>
                                <a:lnTo>
                                  <a:pt x="281" y="1910"/>
                                </a:lnTo>
                                <a:lnTo>
                                  <a:pt x="60" y="1910"/>
                                </a:lnTo>
                                <a:lnTo>
                                  <a:pt x="30" y="1880"/>
                                </a:lnTo>
                                <a:lnTo>
                                  <a:pt x="60" y="1880"/>
                                </a:lnTo>
                                <a:lnTo>
                                  <a:pt x="60" y="0"/>
                                </a:lnTo>
                                <a:close/>
                                <a:moveTo>
                                  <a:pt x="401" y="1880"/>
                                </a:moveTo>
                                <a:lnTo>
                                  <a:pt x="311" y="1880"/>
                                </a:lnTo>
                                <a:lnTo>
                                  <a:pt x="311" y="1940"/>
                                </a:lnTo>
                                <a:lnTo>
                                  <a:pt x="401" y="1940"/>
                                </a:lnTo>
                                <a:lnTo>
                                  <a:pt x="461" y="1910"/>
                                </a:lnTo>
                                <a:lnTo>
                                  <a:pt x="401" y="1880"/>
                                </a:lnTo>
                                <a:close/>
                                <a:moveTo>
                                  <a:pt x="60" y="1880"/>
                                </a:moveTo>
                                <a:lnTo>
                                  <a:pt x="30" y="1880"/>
                                </a:lnTo>
                                <a:lnTo>
                                  <a:pt x="60" y="1910"/>
                                </a:lnTo>
                                <a:lnTo>
                                  <a:pt x="60" y="1880"/>
                                </a:lnTo>
                                <a:close/>
                                <a:moveTo>
                                  <a:pt x="281" y="1880"/>
                                </a:moveTo>
                                <a:lnTo>
                                  <a:pt x="60" y="1880"/>
                                </a:lnTo>
                                <a:lnTo>
                                  <a:pt x="60" y="1910"/>
                                </a:lnTo>
                                <a:lnTo>
                                  <a:pt x="281" y="1910"/>
                                </a:lnTo>
                                <a:lnTo>
                                  <a:pt x="281" y="188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7"/>
                        <wps:cNvSpPr>
                          <a:spLocks/>
                        </wps:cNvSpPr>
                        <wps:spPr bwMode="auto">
                          <a:xfrm>
                            <a:off x="4740" y="2778"/>
                            <a:ext cx="1866" cy="1006"/>
                          </a:xfrm>
                          <a:custGeom>
                            <a:avLst/>
                            <a:gdLst>
                              <a:gd name="T0" fmla="+- 0 6506 4741"/>
                              <a:gd name="T1" fmla="*/ T0 w 1866"/>
                              <a:gd name="T2" fmla="+- 0 2779 2779"/>
                              <a:gd name="T3" fmla="*/ 2779 h 1006"/>
                              <a:gd name="T4" fmla="+- 0 4841 4741"/>
                              <a:gd name="T5" fmla="*/ T4 w 1866"/>
                              <a:gd name="T6" fmla="+- 0 2779 2779"/>
                              <a:gd name="T7" fmla="*/ 2779 h 1006"/>
                              <a:gd name="T8" fmla="+- 0 4802 4741"/>
                              <a:gd name="T9" fmla="*/ T8 w 1866"/>
                              <a:gd name="T10" fmla="+- 0 2787 2779"/>
                              <a:gd name="T11" fmla="*/ 2787 h 1006"/>
                              <a:gd name="T12" fmla="+- 0 4770 4741"/>
                              <a:gd name="T13" fmla="*/ T12 w 1866"/>
                              <a:gd name="T14" fmla="+- 0 2808 2779"/>
                              <a:gd name="T15" fmla="*/ 2808 h 1006"/>
                              <a:gd name="T16" fmla="+- 0 4748 4741"/>
                              <a:gd name="T17" fmla="*/ T16 w 1866"/>
                              <a:gd name="T18" fmla="+- 0 2840 2779"/>
                              <a:gd name="T19" fmla="*/ 2840 h 1006"/>
                              <a:gd name="T20" fmla="+- 0 4741 4741"/>
                              <a:gd name="T21" fmla="*/ T20 w 1866"/>
                              <a:gd name="T22" fmla="+- 0 2879 2779"/>
                              <a:gd name="T23" fmla="*/ 2879 h 1006"/>
                              <a:gd name="T24" fmla="+- 0 4741 4741"/>
                              <a:gd name="T25" fmla="*/ T24 w 1866"/>
                              <a:gd name="T26" fmla="+- 0 3684 2779"/>
                              <a:gd name="T27" fmla="*/ 3684 h 1006"/>
                              <a:gd name="T28" fmla="+- 0 4748 4741"/>
                              <a:gd name="T29" fmla="*/ T28 w 1866"/>
                              <a:gd name="T30" fmla="+- 0 3723 2779"/>
                              <a:gd name="T31" fmla="*/ 3723 h 1006"/>
                              <a:gd name="T32" fmla="+- 0 4770 4741"/>
                              <a:gd name="T33" fmla="*/ T32 w 1866"/>
                              <a:gd name="T34" fmla="+- 0 3755 2779"/>
                              <a:gd name="T35" fmla="*/ 3755 h 1006"/>
                              <a:gd name="T36" fmla="+- 0 4802 4741"/>
                              <a:gd name="T37" fmla="*/ T36 w 1866"/>
                              <a:gd name="T38" fmla="+- 0 3777 2779"/>
                              <a:gd name="T39" fmla="*/ 3777 h 1006"/>
                              <a:gd name="T40" fmla="+- 0 4841 4741"/>
                              <a:gd name="T41" fmla="*/ T40 w 1866"/>
                              <a:gd name="T42" fmla="+- 0 3784 2779"/>
                              <a:gd name="T43" fmla="*/ 3784 h 1006"/>
                              <a:gd name="T44" fmla="+- 0 6506 4741"/>
                              <a:gd name="T45" fmla="*/ T44 w 1866"/>
                              <a:gd name="T46" fmla="+- 0 3784 2779"/>
                              <a:gd name="T47" fmla="*/ 3784 h 1006"/>
                              <a:gd name="T48" fmla="+- 0 6545 4741"/>
                              <a:gd name="T49" fmla="*/ T48 w 1866"/>
                              <a:gd name="T50" fmla="+- 0 3777 2779"/>
                              <a:gd name="T51" fmla="*/ 3777 h 1006"/>
                              <a:gd name="T52" fmla="+- 0 6577 4741"/>
                              <a:gd name="T53" fmla="*/ T52 w 1866"/>
                              <a:gd name="T54" fmla="+- 0 3755 2779"/>
                              <a:gd name="T55" fmla="*/ 3755 h 1006"/>
                              <a:gd name="T56" fmla="+- 0 6599 4741"/>
                              <a:gd name="T57" fmla="*/ T56 w 1866"/>
                              <a:gd name="T58" fmla="+- 0 3723 2779"/>
                              <a:gd name="T59" fmla="*/ 3723 h 1006"/>
                              <a:gd name="T60" fmla="+- 0 6607 4741"/>
                              <a:gd name="T61" fmla="*/ T60 w 1866"/>
                              <a:gd name="T62" fmla="+- 0 3684 2779"/>
                              <a:gd name="T63" fmla="*/ 3684 h 1006"/>
                              <a:gd name="T64" fmla="+- 0 6607 4741"/>
                              <a:gd name="T65" fmla="*/ T64 w 1866"/>
                              <a:gd name="T66" fmla="+- 0 2879 2779"/>
                              <a:gd name="T67" fmla="*/ 2879 h 1006"/>
                              <a:gd name="T68" fmla="+- 0 6599 4741"/>
                              <a:gd name="T69" fmla="*/ T68 w 1866"/>
                              <a:gd name="T70" fmla="+- 0 2840 2779"/>
                              <a:gd name="T71" fmla="*/ 2840 h 1006"/>
                              <a:gd name="T72" fmla="+- 0 6577 4741"/>
                              <a:gd name="T73" fmla="*/ T72 w 1866"/>
                              <a:gd name="T74" fmla="+- 0 2808 2779"/>
                              <a:gd name="T75" fmla="*/ 2808 h 1006"/>
                              <a:gd name="T76" fmla="+- 0 6545 4741"/>
                              <a:gd name="T77" fmla="*/ T76 w 1866"/>
                              <a:gd name="T78" fmla="+- 0 2787 2779"/>
                              <a:gd name="T79" fmla="*/ 2787 h 1006"/>
                              <a:gd name="T80" fmla="+- 0 6506 4741"/>
                              <a:gd name="T81" fmla="*/ T80 w 1866"/>
                              <a:gd name="T82" fmla="+- 0 2779 2779"/>
                              <a:gd name="T83" fmla="*/ 2779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866" h="1006">
                                <a:moveTo>
                                  <a:pt x="1765" y="0"/>
                                </a:moveTo>
                                <a:lnTo>
                                  <a:pt x="100" y="0"/>
                                </a:lnTo>
                                <a:lnTo>
                                  <a:pt x="61" y="8"/>
                                </a:lnTo>
                                <a:lnTo>
                                  <a:pt x="29" y="29"/>
                                </a:lnTo>
                                <a:lnTo>
                                  <a:pt x="7" y="61"/>
                                </a:lnTo>
                                <a:lnTo>
                                  <a:pt x="0" y="100"/>
                                </a:lnTo>
                                <a:lnTo>
                                  <a:pt x="0" y="905"/>
                                </a:lnTo>
                                <a:lnTo>
                                  <a:pt x="7" y="944"/>
                                </a:lnTo>
                                <a:lnTo>
                                  <a:pt x="29" y="976"/>
                                </a:lnTo>
                                <a:lnTo>
                                  <a:pt x="61" y="998"/>
                                </a:lnTo>
                                <a:lnTo>
                                  <a:pt x="100" y="1005"/>
                                </a:lnTo>
                                <a:lnTo>
                                  <a:pt x="1765" y="1005"/>
                                </a:lnTo>
                                <a:lnTo>
                                  <a:pt x="1804" y="998"/>
                                </a:lnTo>
                                <a:lnTo>
                                  <a:pt x="1836" y="976"/>
                                </a:lnTo>
                                <a:lnTo>
                                  <a:pt x="1858" y="944"/>
                                </a:lnTo>
                                <a:lnTo>
                                  <a:pt x="1866" y="905"/>
                                </a:lnTo>
                                <a:lnTo>
                                  <a:pt x="1866" y="100"/>
                                </a:lnTo>
                                <a:lnTo>
                                  <a:pt x="1858" y="61"/>
                                </a:lnTo>
                                <a:lnTo>
                                  <a:pt x="1836" y="29"/>
                                </a:lnTo>
                                <a:lnTo>
                                  <a:pt x="1804" y="8"/>
                                </a:lnTo>
                                <a:lnTo>
                                  <a:pt x="176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 name="Freeform 26"/>
                        <wps:cNvSpPr>
                          <a:spLocks/>
                        </wps:cNvSpPr>
                        <wps:spPr bwMode="auto">
                          <a:xfrm>
                            <a:off x="4740" y="2778"/>
                            <a:ext cx="1866" cy="1006"/>
                          </a:xfrm>
                          <a:custGeom>
                            <a:avLst/>
                            <a:gdLst>
                              <a:gd name="T0" fmla="+- 0 4741 4741"/>
                              <a:gd name="T1" fmla="*/ T0 w 1866"/>
                              <a:gd name="T2" fmla="+- 0 2879 2779"/>
                              <a:gd name="T3" fmla="*/ 2879 h 1006"/>
                              <a:gd name="T4" fmla="+- 0 4748 4741"/>
                              <a:gd name="T5" fmla="*/ T4 w 1866"/>
                              <a:gd name="T6" fmla="+- 0 2840 2779"/>
                              <a:gd name="T7" fmla="*/ 2840 h 1006"/>
                              <a:gd name="T8" fmla="+- 0 4770 4741"/>
                              <a:gd name="T9" fmla="*/ T8 w 1866"/>
                              <a:gd name="T10" fmla="+- 0 2808 2779"/>
                              <a:gd name="T11" fmla="*/ 2808 h 1006"/>
                              <a:gd name="T12" fmla="+- 0 4802 4741"/>
                              <a:gd name="T13" fmla="*/ T12 w 1866"/>
                              <a:gd name="T14" fmla="+- 0 2787 2779"/>
                              <a:gd name="T15" fmla="*/ 2787 h 1006"/>
                              <a:gd name="T16" fmla="+- 0 4841 4741"/>
                              <a:gd name="T17" fmla="*/ T16 w 1866"/>
                              <a:gd name="T18" fmla="+- 0 2779 2779"/>
                              <a:gd name="T19" fmla="*/ 2779 h 1006"/>
                              <a:gd name="T20" fmla="+- 0 6506 4741"/>
                              <a:gd name="T21" fmla="*/ T20 w 1866"/>
                              <a:gd name="T22" fmla="+- 0 2779 2779"/>
                              <a:gd name="T23" fmla="*/ 2779 h 1006"/>
                              <a:gd name="T24" fmla="+- 0 6545 4741"/>
                              <a:gd name="T25" fmla="*/ T24 w 1866"/>
                              <a:gd name="T26" fmla="+- 0 2787 2779"/>
                              <a:gd name="T27" fmla="*/ 2787 h 1006"/>
                              <a:gd name="T28" fmla="+- 0 6577 4741"/>
                              <a:gd name="T29" fmla="*/ T28 w 1866"/>
                              <a:gd name="T30" fmla="+- 0 2808 2779"/>
                              <a:gd name="T31" fmla="*/ 2808 h 1006"/>
                              <a:gd name="T32" fmla="+- 0 6599 4741"/>
                              <a:gd name="T33" fmla="*/ T32 w 1866"/>
                              <a:gd name="T34" fmla="+- 0 2840 2779"/>
                              <a:gd name="T35" fmla="*/ 2840 h 1006"/>
                              <a:gd name="T36" fmla="+- 0 6607 4741"/>
                              <a:gd name="T37" fmla="*/ T36 w 1866"/>
                              <a:gd name="T38" fmla="+- 0 2879 2779"/>
                              <a:gd name="T39" fmla="*/ 2879 h 1006"/>
                              <a:gd name="T40" fmla="+- 0 6607 4741"/>
                              <a:gd name="T41" fmla="*/ T40 w 1866"/>
                              <a:gd name="T42" fmla="+- 0 3684 2779"/>
                              <a:gd name="T43" fmla="*/ 3684 h 1006"/>
                              <a:gd name="T44" fmla="+- 0 6599 4741"/>
                              <a:gd name="T45" fmla="*/ T44 w 1866"/>
                              <a:gd name="T46" fmla="+- 0 3723 2779"/>
                              <a:gd name="T47" fmla="*/ 3723 h 1006"/>
                              <a:gd name="T48" fmla="+- 0 6577 4741"/>
                              <a:gd name="T49" fmla="*/ T48 w 1866"/>
                              <a:gd name="T50" fmla="+- 0 3755 2779"/>
                              <a:gd name="T51" fmla="*/ 3755 h 1006"/>
                              <a:gd name="T52" fmla="+- 0 6545 4741"/>
                              <a:gd name="T53" fmla="*/ T52 w 1866"/>
                              <a:gd name="T54" fmla="+- 0 3777 2779"/>
                              <a:gd name="T55" fmla="*/ 3777 h 1006"/>
                              <a:gd name="T56" fmla="+- 0 6506 4741"/>
                              <a:gd name="T57" fmla="*/ T56 w 1866"/>
                              <a:gd name="T58" fmla="+- 0 3784 2779"/>
                              <a:gd name="T59" fmla="*/ 3784 h 1006"/>
                              <a:gd name="T60" fmla="+- 0 4841 4741"/>
                              <a:gd name="T61" fmla="*/ T60 w 1866"/>
                              <a:gd name="T62" fmla="+- 0 3784 2779"/>
                              <a:gd name="T63" fmla="*/ 3784 h 1006"/>
                              <a:gd name="T64" fmla="+- 0 4802 4741"/>
                              <a:gd name="T65" fmla="*/ T64 w 1866"/>
                              <a:gd name="T66" fmla="+- 0 3777 2779"/>
                              <a:gd name="T67" fmla="*/ 3777 h 1006"/>
                              <a:gd name="T68" fmla="+- 0 4770 4741"/>
                              <a:gd name="T69" fmla="*/ T68 w 1866"/>
                              <a:gd name="T70" fmla="+- 0 3755 2779"/>
                              <a:gd name="T71" fmla="*/ 3755 h 1006"/>
                              <a:gd name="T72" fmla="+- 0 4748 4741"/>
                              <a:gd name="T73" fmla="*/ T72 w 1866"/>
                              <a:gd name="T74" fmla="+- 0 3723 2779"/>
                              <a:gd name="T75" fmla="*/ 3723 h 1006"/>
                              <a:gd name="T76" fmla="+- 0 4741 4741"/>
                              <a:gd name="T77" fmla="*/ T76 w 1866"/>
                              <a:gd name="T78" fmla="+- 0 3684 2779"/>
                              <a:gd name="T79" fmla="*/ 3684 h 1006"/>
                              <a:gd name="T80" fmla="+- 0 4741 4741"/>
                              <a:gd name="T81" fmla="*/ T80 w 1866"/>
                              <a:gd name="T82" fmla="+- 0 2879 2779"/>
                              <a:gd name="T83" fmla="*/ 2879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866" h="1006">
                                <a:moveTo>
                                  <a:pt x="0" y="100"/>
                                </a:moveTo>
                                <a:lnTo>
                                  <a:pt x="7" y="61"/>
                                </a:lnTo>
                                <a:lnTo>
                                  <a:pt x="29" y="29"/>
                                </a:lnTo>
                                <a:lnTo>
                                  <a:pt x="61" y="8"/>
                                </a:lnTo>
                                <a:lnTo>
                                  <a:pt x="100" y="0"/>
                                </a:lnTo>
                                <a:lnTo>
                                  <a:pt x="1765" y="0"/>
                                </a:lnTo>
                                <a:lnTo>
                                  <a:pt x="1804" y="8"/>
                                </a:lnTo>
                                <a:lnTo>
                                  <a:pt x="1836" y="29"/>
                                </a:lnTo>
                                <a:lnTo>
                                  <a:pt x="1858" y="61"/>
                                </a:lnTo>
                                <a:lnTo>
                                  <a:pt x="1866" y="100"/>
                                </a:lnTo>
                                <a:lnTo>
                                  <a:pt x="1866" y="905"/>
                                </a:lnTo>
                                <a:lnTo>
                                  <a:pt x="1858" y="944"/>
                                </a:lnTo>
                                <a:lnTo>
                                  <a:pt x="1836" y="976"/>
                                </a:lnTo>
                                <a:lnTo>
                                  <a:pt x="1804" y="998"/>
                                </a:lnTo>
                                <a:lnTo>
                                  <a:pt x="1765" y="1005"/>
                                </a:lnTo>
                                <a:lnTo>
                                  <a:pt x="100" y="1005"/>
                                </a:lnTo>
                                <a:lnTo>
                                  <a:pt x="61" y="998"/>
                                </a:lnTo>
                                <a:lnTo>
                                  <a:pt x="29" y="976"/>
                                </a:lnTo>
                                <a:lnTo>
                                  <a:pt x="7" y="944"/>
                                </a:lnTo>
                                <a:lnTo>
                                  <a:pt x="0" y="905"/>
                                </a:lnTo>
                                <a:lnTo>
                                  <a:pt x="0" y="10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215" y="1341"/>
                            <a:ext cx="761" cy="3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AutoShape 24"/>
                        <wps:cNvSpPr>
                          <a:spLocks/>
                        </wps:cNvSpPr>
                        <wps:spPr bwMode="auto">
                          <a:xfrm>
                            <a:off x="4280" y="1370"/>
                            <a:ext cx="461" cy="3205"/>
                          </a:xfrm>
                          <a:custGeom>
                            <a:avLst/>
                            <a:gdLst>
                              <a:gd name="T0" fmla="+- 0 4561 4280"/>
                              <a:gd name="T1" fmla="*/ T0 w 461"/>
                              <a:gd name="T2" fmla="+- 0 4395 1371"/>
                              <a:gd name="T3" fmla="*/ 4395 h 3205"/>
                              <a:gd name="T4" fmla="+- 0 4561 4280"/>
                              <a:gd name="T5" fmla="*/ T4 w 461"/>
                              <a:gd name="T6" fmla="+- 0 4575 1371"/>
                              <a:gd name="T7" fmla="*/ 4575 h 3205"/>
                              <a:gd name="T8" fmla="+- 0 4681 4280"/>
                              <a:gd name="T9" fmla="*/ T8 w 461"/>
                              <a:gd name="T10" fmla="+- 0 4515 1371"/>
                              <a:gd name="T11" fmla="*/ 4515 h 3205"/>
                              <a:gd name="T12" fmla="+- 0 4591 4280"/>
                              <a:gd name="T13" fmla="*/ T12 w 461"/>
                              <a:gd name="T14" fmla="+- 0 4515 1371"/>
                              <a:gd name="T15" fmla="*/ 4515 h 3205"/>
                              <a:gd name="T16" fmla="+- 0 4591 4280"/>
                              <a:gd name="T17" fmla="*/ T16 w 461"/>
                              <a:gd name="T18" fmla="+- 0 4455 1371"/>
                              <a:gd name="T19" fmla="*/ 4455 h 3205"/>
                              <a:gd name="T20" fmla="+- 0 4681 4280"/>
                              <a:gd name="T21" fmla="*/ T20 w 461"/>
                              <a:gd name="T22" fmla="+- 0 4455 1371"/>
                              <a:gd name="T23" fmla="*/ 4455 h 3205"/>
                              <a:gd name="T24" fmla="+- 0 4561 4280"/>
                              <a:gd name="T25" fmla="*/ T24 w 461"/>
                              <a:gd name="T26" fmla="+- 0 4395 1371"/>
                              <a:gd name="T27" fmla="*/ 4395 h 3205"/>
                              <a:gd name="T28" fmla="+- 0 4340 4280"/>
                              <a:gd name="T29" fmla="*/ T28 w 461"/>
                              <a:gd name="T30" fmla="+- 0 1371 1371"/>
                              <a:gd name="T31" fmla="*/ 1371 h 3205"/>
                              <a:gd name="T32" fmla="+- 0 4280 4280"/>
                              <a:gd name="T33" fmla="*/ T32 w 461"/>
                              <a:gd name="T34" fmla="+- 0 1371 1371"/>
                              <a:gd name="T35" fmla="*/ 1371 h 3205"/>
                              <a:gd name="T36" fmla="+- 0 4280 4280"/>
                              <a:gd name="T37" fmla="*/ T36 w 461"/>
                              <a:gd name="T38" fmla="+- 0 4485 1371"/>
                              <a:gd name="T39" fmla="*/ 4485 h 3205"/>
                              <a:gd name="T40" fmla="+- 0 4283 4280"/>
                              <a:gd name="T41" fmla="*/ T40 w 461"/>
                              <a:gd name="T42" fmla="+- 0 4497 1371"/>
                              <a:gd name="T43" fmla="*/ 4497 h 3205"/>
                              <a:gd name="T44" fmla="+- 0 4289 4280"/>
                              <a:gd name="T45" fmla="*/ T44 w 461"/>
                              <a:gd name="T46" fmla="+- 0 4506 1371"/>
                              <a:gd name="T47" fmla="*/ 4506 h 3205"/>
                              <a:gd name="T48" fmla="+- 0 4299 4280"/>
                              <a:gd name="T49" fmla="*/ T48 w 461"/>
                              <a:gd name="T50" fmla="+- 0 4513 1371"/>
                              <a:gd name="T51" fmla="*/ 4513 h 3205"/>
                              <a:gd name="T52" fmla="+- 0 4310 4280"/>
                              <a:gd name="T53" fmla="*/ T52 w 461"/>
                              <a:gd name="T54" fmla="+- 0 4515 1371"/>
                              <a:gd name="T55" fmla="*/ 4515 h 3205"/>
                              <a:gd name="T56" fmla="+- 0 4561 4280"/>
                              <a:gd name="T57" fmla="*/ T56 w 461"/>
                              <a:gd name="T58" fmla="+- 0 4515 1371"/>
                              <a:gd name="T59" fmla="*/ 4515 h 3205"/>
                              <a:gd name="T60" fmla="+- 0 4561 4280"/>
                              <a:gd name="T61" fmla="*/ T60 w 461"/>
                              <a:gd name="T62" fmla="+- 0 4485 1371"/>
                              <a:gd name="T63" fmla="*/ 4485 h 3205"/>
                              <a:gd name="T64" fmla="+- 0 4340 4280"/>
                              <a:gd name="T65" fmla="*/ T64 w 461"/>
                              <a:gd name="T66" fmla="+- 0 4485 1371"/>
                              <a:gd name="T67" fmla="*/ 4485 h 3205"/>
                              <a:gd name="T68" fmla="+- 0 4310 4280"/>
                              <a:gd name="T69" fmla="*/ T68 w 461"/>
                              <a:gd name="T70" fmla="+- 0 4455 1371"/>
                              <a:gd name="T71" fmla="*/ 4455 h 3205"/>
                              <a:gd name="T72" fmla="+- 0 4340 4280"/>
                              <a:gd name="T73" fmla="*/ T72 w 461"/>
                              <a:gd name="T74" fmla="+- 0 4455 1371"/>
                              <a:gd name="T75" fmla="*/ 4455 h 3205"/>
                              <a:gd name="T76" fmla="+- 0 4340 4280"/>
                              <a:gd name="T77" fmla="*/ T76 w 461"/>
                              <a:gd name="T78" fmla="+- 0 1371 1371"/>
                              <a:gd name="T79" fmla="*/ 1371 h 3205"/>
                              <a:gd name="T80" fmla="+- 0 4681 4280"/>
                              <a:gd name="T81" fmla="*/ T80 w 461"/>
                              <a:gd name="T82" fmla="+- 0 4455 1371"/>
                              <a:gd name="T83" fmla="*/ 4455 h 3205"/>
                              <a:gd name="T84" fmla="+- 0 4591 4280"/>
                              <a:gd name="T85" fmla="*/ T84 w 461"/>
                              <a:gd name="T86" fmla="+- 0 4455 1371"/>
                              <a:gd name="T87" fmla="*/ 4455 h 3205"/>
                              <a:gd name="T88" fmla="+- 0 4591 4280"/>
                              <a:gd name="T89" fmla="*/ T88 w 461"/>
                              <a:gd name="T90" fmla="+- 0 4515 1371"/>
                              <a:gd name="T91" fmla="*/ 4515 h 3205"/>
                              <a:gd name="T92" fmla="+- 0 4681 4280"/>
                              <a:gd name="T93" fmla="*/ T92 w 461"/>
                              <a:gd name="T94" fmla="+- 0 4515 1371"/>
                              <a:gd name="T95" fmla="*/ 4515 h 3205"/>
                              <a:gd name="T96" fmla="+- 0 4741 4280"/>
                              <a:gd name="T97" fmla="*/ T96 w 461"/>
                              <a:gd name="T98" fmla="+- 0 4485 1371"/>
                              <a:gd name="T99" fmla="*/ 4485 h 3205"/>
                              <a:gd name="T100" fmla="+- 0 4681 4280"/>
                              <a:gd name="T101" fmla="*/ T100 w 461"/>
                              <a:gd name="T102" fmla="+- 0 4455 1371"/>
                              <a:gd name="T103" fmla="*/ 4455 h 3205"/>
                              <a:gd name="T104" fmla="+- 0 4340 4280"/>
                              <a:gd name="T105" fmla="*/ T104 w 461"/>
                              <a:gd name="T106" fmla="+- 0 4455 1371"/>
                              <a:gd name="T107" fmla="*/ 4455 h 3205"/>
                              <a:gd name="T108" fmla="+- 0 4310 4280"/>
                              <a:gd name="T109" fmla="*/ T108 w 461"/>
                              <a:gd name="T110" fmla="+- 0 4455 1371"/>
                              <a:gd name="T111" fmla="*/ 4455 h 3205"/>
                              <a:gd name="T112" fmla="+- 0 4340 4280"/>
                              <a:gd name="T113" fmla="*/ T112 w 461"/>
                              <a:gd name="T114" fmla="+- 0 4485 1371"/>
                              <a:gd name="T115" fmla="*/ 4485 h 3205"/>
                              <a:gd name="T116" fmla="+- 0 4340 4280"/>
                              <a:gd name="T117" fmla="*/ T116 w 461"/>
                              <a:gd name="T118" fmla="+- 0 4455 1371"/>
                              <a:gd name="T119" fmla="*/ 4455 h 3205"/>
                              <a:gd name="T120" fmla="+- 0 4561 4280"/>
                              <a:gd name="T121" fmla="*/ T120 w 461"/>
                              <a:gd name="T122" fmla="+- 0 4455 1371"/>
                              <a:gd name="T123" fmla="*/ 4455 h 3205"/>
                              <a:gd name="T124" fmla="+- 0 4340 4280"/>
                              <a:gd name="T125" fmla="*/ T124 w 461"/>
                              <a:gd name="T126" fmla="+- 0 4455 1371"/>
                              <a:gd name="T127" fmla="*/ 4455 h 3205"/>
                              <a:gd name="T128" fmla="+- 0 4340 4280"/>
                              <a:gd name="T129" fmla="*/ T128 w 461"/>
                              <a:gd name="T130" fmla="+- 0 4485 1371"/>
                              <a:gd name="T131" fmla="*/ 4485 h 3205"/>
                              <a:gd name="T132" fmla="+- 0 4561 4280"/>
                              <a:gd name="T133" fmla="*/ T132 w 461"/>
                              <a:gd name="T134" fmla="+- 0 4485 1371"/>
                              <a:gd name="T135" fmla="*/ 4485 h 3205"/>
                              <a:gd name="T136" fmla="+- 0 4561 4280"/>
                              <a:gd name="T137" fmla="*/ T136 w 461"/>
                              <a:gd name="T138" fmla="+- 0 4455 1371"/>
                              <a:gd name="T139" fmla="*/ 4455 h 32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3205">
                                <a:moveTo>
                                  <a:pt x="281" y="3024"/>
                                </a:moveTo>
                                <a:lnTo>
                                  <a:pt x="281" y="3204"/>
                                </a:lnTo>
                                <a:lnTo>
                                  <a:pt x="401" y="3144"/>
                                </a:lnTo>
                                <a:lnTo>
                                  <a:pt x="311" y="3144"/>
                                </a:lnTo>
                                <a:lnTo>
                                  <a:pt x="311" y="3084"/>
                                </a:lnTo>
                                <a:lnTo>
                                  <a:pt x="401" y="3084"/>
                                </a:lnTo>
                                <a:lnTo>
                                  <a:pt x="281" y="3024"/>
                                </a:lnTo>
                                <a:close/>
                                <a:moveTo>
                                  <a:pt x="60" y="0"/>
                                </a:moveTo>
                                <a:lnTo>
                                  <a:pt x="0" y="0"/>
                                </a:lnTo>
                                <a:lnTo>
                                  <a:pt x="0" y="3114"/>
                                </a:lnTo>
                                <a:lnTo>
                                  <a:pt x="3" y="3126"/>
                                </a:lnTo>
                                <a:lnTo>
                                  <a:pt x="9" y="3135"/>
                                </a:lnTo>
                                <a:lnTo>
                                  <a:pt x="19" y="3142"/>
                                </a:lnTo>
                                <a:lnTo>
                                  <a:pt x="30" y="3144"/>
                                </a:lnTo>
                                <a:lnTo>
                                  <a:pt x="281" y="3144"/>
                                </a:lnTo>
                                <a:lnTo>
                                  <a:pt x="281" y="3114"/>
                                </a:lnTo>
                                <a:lnTo>
                                  <a:pt x="60" y="3114"/>
                                </a:lnTo>
                                <a:lnTo>
                                  <a:pt x="30" y="3084"/>
                                </a:lnTo>
                                <a:lnTo>
                                  <a:pt x="60" y="3084"/>
                                </a:lnTo>
                                <a:lnTo>
                                  <a:pt x="60" y="0"/>
                                </a:lnTo>
                                <a:close/>
                                <a:moveTo>
                                  <a:pt x="401" y="3084"/>
                                </a:moveTo>
                                <a:lnTo>
                                  <a:pt x="311" y="3084"/>
                                </a:lnTo>
                                <a:lnTo>
                                  <a:pt x="311" y="3144"/>
                                </a:lnTo>
                                <a:lnTo>
                                  <a:pt x="401" y="3144"/>
                                </a:lnTo>
                                <a:lnTo>
                                  <a:pt x="461" y="3114"/>
                                </a:lnTo>
                                <a:lnTo>
                                  <a:pt x="401" y="3084"/>
                                </a:lnTo>
                                <a:close/>
                                <a:moveTo>
                                  <a:pt x="60" y="3084"/>
                                </a:moveTo>
                                <a:lnTo>
                                  <a:pt x="30" y="3084"/>
                                </a:lnTo>
                                <a:lnTo>
                                  <a:pt x="60" y="3114"/>
                                </a:lnTo>
                                <a:lnTo>
                                  <a:pt x="60" y="3084"/>
                                </a:lnTo>
                                <a:close/>
                                <a:moveTo>
                                  <a:pt x="281" y="3084"/>
                                </a:moveTo>
                                <a:lnTo>
                                  <a:pt x="60" y="3084"/>
                                </a:lnTo>
                                <a:lnTo>
                                  <a:pt x="60" y="3114"/>
                                </a:lnTo>
                                <a:lnTo>
                                  <a:pt x="281" y="3114"/>
                                </a:lnTo>
                                <a:lnTo>
                                  <a:pt x="281" y="30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 name="Freeform 23"/>
                        <wps:cNvSpPr>
                          <a:spLocks/>
                        </wps:cNvSpPr>
                        <wps:spPr bwMode="auto">
                          <a:xfrm>
                            <a:off x="4740" y="3982"/>
                            <a:ext cx="1866" cy="1006"/>
                          </a:xfrm>
                          <a:custGeom>
                            <a:avLst/>
                            <a:gdLst>
                              <a:gd name="T0" fmla="+- 0 6506 4741"/>
                              <a:gd name="T1" fmla="*/ T0 w 1866"/>
                              <a:gd name="T2" fmla="+- 0 3982 3982"/>
                              <a:gd name="T3" fmla="*/ 3982 h 1006"/>
                              <a:gd name="T4" fmla="+- 0 4841 4741"/>
                              <a:gd name="T5" fmla="*/ T4 w 1866"/>
                              <a:gd name="T6" fmla="+- 0 3982 3982"/>
                              <a:gd name="T7" fmla="*/ 3982 h 1006"/>
                              <a:gd name="T8" fmla="+- 0 4802 4741"/>
                              <a:gd name="T9" fmla="*/ T8 w 1866"/>
                              <a:gd name="T10" fmla="+- 0 3990 3982"/>
                              <a:gd name="T11" fmla="*/ 3990 h 1006"/>
                              <a:gd name="T12" fmla="+- 0 4770 4741"/>
                              <a:gd name="T13" fmla="*/ T12 w 1866"/>
                              <a:gd name="T14" fmla="+- 0 4012 3982"/>
                              <a:gd name="T15" fmla="*/ 4012 h 1006"/>
                              <a:gd name="T16" fmla="+- 0 4748 4741"/>
                              <a:gd name="T17" fmla="*/ T16 w 1866"/>
                              <a:gd name="T18" fmla="+- 0 4044 3982"/>
                              <a:gd name="T19" fmla="*/ 4044 h 1006"/>
                              <a:gd name="T20" fmla="+- 0 4741 4741"/>
                              <a:gd name="T21" fmla="*/ T20 w 1866"/>
                              <a:gd name="T22" fmla="+- 0 4083 3982"/>
                              <a:gd name="T23" fmla="*/ 4083 h 1006"/>
                              <a:gd name="T24" fmla="+- 0 4741 4741"/>
                              <a:gd name="T25" fmla="*/ T24 w 1866"/>
                              <a:gd name="T26" fmla="+- 0 4887 3982"/>
                              <a:gd name="T27" fmla="*/ 4887 h 1006"/>
                              <a:gd name="T28" fmla="+- 0 4748 4741"/>
                              <a:gd name="T29" fmla="*/ T28 w 1866"/>
                              <a:gd name="T30" fmla="+- 0 4927 3982"/>
                              <a:gd name="T31" fmla="*/ 4927 h 1006"/>
                              <a:gd name="T32" fmla="+- 0 4770 4741"/>
                              <a:gd name="T33" fmla="*/ T32 w 1866"/>
                              <a:gd name="T34" fmla="+- 0 4959 3982"/>
                              <a:gd name="T35" fmla="*/ 4959 h 1006"/>
                              <a:gd name="T36" fmla="+- 0 4802 4741"/>
                              <a:gd name="T37" fmla="*/ T36 w 1866"/>
                              <a:gd name="T38" fmla="+- 0 4980 3982"/>
                              <a:gd name="T39" fmla="*/ 4980 h 1006"/>
                              <a:gd name="T40" fmla="+- 0 4841 4741"/>
                              <a:gd name="T41" fmla="*/ T40 w 1866"/>
                              <a:gd name="T42" fmla="+- 0 4988 3982"/>
                              <a:gd name="T43" fmla="*/ 4988 h 1006"/>
                              <a:gd name="T44" fmla="+- 0 6506 4741"/>
                              <a:gd name="T45" fmla="*/ T44 w 1866"/>
                              <a:gd name="T46" fmla="+- 0 4988 3982"/>
                              <a:gd name="T47" fmla="*/ 4988 h 1006"/>
                              <a:gd name="T48" fmla="+- 0 6545 4741"/>
                              <a:gd name="T49" fmla="*/ T48 w 1866"/>
                              <a:gd name="T50" fmla="+- 0 4980 3982"/>
                              <a:gd name="T51" fmla="*/ 4980 h 1006"/>
                              <a:gd name="T52" fmla="+- 0 6577 4741"/>
                              <a:gd name="T53" fmla="*/ T52 w 1866"/>
                              <a:gd name="T54" fmla="+- 0 4959 3982"/>
                              <a:gd name="T55" fmla="*/ 4959 h 1006"/>
                              <a:gd name="T56" fmla="+- 0 6599 4741"/>
                              <a:gd name="T57" fmla="*/ T56 w 1866"/>
                              <a:gd name="T58" fmla="+- 0 4927 3982"/>
                              <a:gd name="T59" fmla="*/ 4927 h 1006"/>
                              <a:gd name="T60" fmla="+- 0 6607 4741"/>
                              <a:gd name="T61" fmla="*/ T60 w 1866"/>
                              <a:gd name="T62" fmla="+- 0 4887 3982"/>
                              <a:gd name="T63" fmla="*/ 4887 h 1006"/>
                              <a:gd name="T64" fmla="+- 0 6607 4741"/>
                              <a:gd name="T65" fmla="*/ T64 w 1866"/>
                              <a:gd name="T66" fmla="+- 0 4083 3982"/>
                              <a:gd name="T67" fmla="*/ 4083 h 1006"/>
                              <a:gd name="T68" fmla="+- 0 6599 4741"/>
                              <a:gd name="T69" fmla="*/ T68 w 1866"/>
                              <a:gd name="T70" fmla="+- 0 4044 3982"/>
                              <a:gd name="T71" fmla="*/ 4044 h 1006"/>
                              <a:gd name="T72" fmla="+- 0 6577 4741"/>
                              <a:gd name="T73" fmla="*/ T72 w 1866"/>
                              <a:gd name="T74" fmla="+- 0 4012 3982"/>
                              <a:gd name="T75" fmla="*/ 4012 h 1006"/>
                              <a:gd name="T76" fmla="+- 0 6545 4741"/>
                              <a:gd name="T77" fmla="*/ T76 w 1866"/>
                              <a:gd name="T78" fmla="+- 0 3990 3982"/>
                              <a:gd name="T79" fmla="*/ 3990 h 1006"/>
                              <a:gd name="T80" fmla="+- 0 6506 4741"/>
                              <a:gd name="T81" fmla="*/ T80 w 1866"/>
                              <a:gd name="T82" fmla="+- 0 3982 3982"/>
                              <a:gd name="T83" fmla="*/ 3982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866" h="1006">
                                <a:moveTo>
                                  <a:pt x="1765" y="0"/>
                                </a:moveTo>
                                <a:lnTo>
                                  <a:pt x="100" y="0"/>
                                </a:lnTo>
                                <a:lnTo>
                                  <a:pt x="61" y="8"/>
                                </a:lnTo>
                                <a:lnTo>
                                  <a:pt x="29" y="30"/>
                                </a:lnTo>
                                <a:lnTo>
                                  <a:pt x="7" y="62"/>
                                </a:lnTo>
                                <a:lnTo>
                                  <a:pt x="0" y="101"/>
                                </a:lnTo>
                                <a:lnTo>
                                  <a:pt x="0" y="905"/>
                                </a:lnTo>
                                <a:lnTo>
                                  <a:pt x="7" y="945"/>
                                </a:lnTo>
                                <a:lnTo>
                                  <a:pt x="29" y="977"/>
                                </a:lnTo>
                                <a:lnTo>
                                  <a:pt x="61" y="998"/>
                                </a:lnTo>
                                <a:lnTo>
                                  <a:pt x="100" y="1006"/>
                                </a:lnTo>
                                <a:lnTo>
                                  <a:pt x="1765" y="1006"/>
                                </a:lnTo>
                                <a:lnTo>
                                  <a:pt x="1804" y="998"/>
                                </a:lnTo>
                                <a:lnTo>
                                  <a:pt x="1836" y="977"/>
                                </a:lnTo>
                                <a:lnTo>
                                  <a:pt x="1858" y="945"/>
                                </a:lnTo>
                                <a:lnTo>
                                  <a:pt x="1866" y="905"/>
                                </a:lnTo>
                                <a:lnTo>
                                  <a:pt x="1866" y="101"/>
                                </a:lnTo>
                                <a:lnTo>
                                  <a:pt x="1858" y="62"/>
                                </a:lnTo>
                                <a:lnTo>
                                  <a:pt x="1836" y="30"/>
                                </a:lnTo>
                                <a:lnTo>
                                  <a:pt x="1804" y="8"/>
                                </a:lnTo>
                                <a:lnTo>
                                  <a:pt x="1765"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 name="Freeform 22"/>
                        <wps:cNvSpPr>
                          <a:spLocks/>
                        </wps:cNvSpPr>
                        <wps:spPr bwMode="auto">
                          <a:xfrm>
                            <a:off x="4740" y="3982"/>
                            <a:ext cx="1866" cy="1006"/>
                          </a:xfrm>
                          <a:custGeom>
                            <a:avLst/>
                            <a:gdLst>
                              <a:gd name="T0" fmla="+- 0 4741 4741"/>
                              <a:gd name="T1" fmla="*/ T0 w 1866"/>
                              <a:gd name="T2" fmla="+- 0 4083 3982"/>
                              <a:gd name="T3" fmla="*/ 4083 h 1006"/>
                              <a:gd name="T4" fmla="+- 0 4748 4741"/>
                              <a:gd name="T5" fmla="*/ T4 w 1866"/>
                              <a:gd name="T6" fmla="+- 0 4044 3982"/>
                              <a:gd name="T7" fmla="*/ 4044 h 1006"/>
                              <a:gd name="T8" fmla="+- 0 4770 4741"/>
                              <a:gd name="T9" fmla="*/ T8 w 1866"/>
                              <a:gd name="T10" fmla="+- 0 4012 3982"/>
                              <a:gd name="T11" fmla="*/ 4012 h 1006"/>
                              <a:gd name="T12" fmla="+- 0 4802 4741"/>
                              <a:gd name="T13" fmla="*/ T12 w 1866"/>
                              <a:gd name="T14" fmla="+- 0 3990 3982"/>
                              <a:gd name="T15" fmla="*/ 3990 h 1006"/>
                              <a:gd name="T16" fmla="+- 0 4841 4741"/>
                              <a:gd name="T17" fmla="*/ T16 w 1866"/>
                              <a:gd name="T18" fmla="+- 0 3982 3982"/>
                              <a:gd name="T19" fmla="*/ 3982 h 1006"/>
                              <a:gd name="T20" fmla="+- 0 6506 4741"/>
                              <a:gd name="T21" fmla="*/ T20 w 1866"/>
                              <a:gd name="T22" fmla="+- 0 3982 3982"/>
                              <a:gd name="T23" fmla="*/ 3982 h 1006"/>
                              <a:gd name="T24" fmla="+- 0 6545 4741"/>
                              <a:gd name="T25" fmla="*/ T24 w 1866"/>
                              <a:gd name="T26" fmla="+- 0 3990 3982"/>
                              <a:gd name="T27" fmla="*/ 3990 h 1006"/>
                              <a:gd name="T28" fmla="+- 0 6577 4741"/>
                              <a:gd name="T29" fmla="*/ T28 w 1866"/>
                              <a:gd name="T30" fmla="+- 0 4012 3982"/>
                              <a:gd name="T31" fmla="*/ 4012 h 1006"/>
                              <a:gd name="T32" fmla="+- 0 6599 4741"/>
                              <a:gd name="T33" fmla="*/ T32 w 1866"/>
                              <a:gd name="T34" fmla="+- 0 4044 3982"/>
                              <a:gd name="T35" fmla="*/ 4044 h 1006"/>
                              <a:gd name="T36" fmla="+- 0 6607 4741"/>
                              <a:gd name="T37" fmla="*/ T36 w 1866"/>
                              <a:gd name="T38" fmla="+- 0 4083 3982"/>
                              <a:gd name="T39" fmla="*/ 4083 h 1006"/>
                              <a:gd name="T40" fmla="+- 0 6607 4741"/>
                              <a:gd name="T41" fmla="*/ T40 w 1866"/>
                              <a:gd name="T42" fmla="+- 0 4887 3982"/>
                              <a:gd name="T43" fmla="*/ 4887 h 1006"/>
                              <a:gd name="T44" fmla="+- 0 6599 4741"/>
                              <a:gd name="T45" fmla="*/ T44 w 1866"/>
                              <a:gd name="T46" fmla="+- 0 4927 3982"/>
                              <a:gd name="T47" fmla="*/ 4927 h 1006"/>
                              <a:gd name="T48" fmla="+- 0 6577 4741"/>
                              <a:gd name="T49" fmla="*/ T48 w 1866"/>
                              <a:gd name="T50" fmla="+- 0 4959 3982"/>
                              <a:gd name="T51" fmla="*/ 4959 h 1006"/>
                              <a:gd name="T52" fmla="+- 0 6545 4741"/>
                              <a:gd name="T53" fmla="*/ T52 w 1866"/>
                              <a:gd name="T54" fmla="+- 0 4980 3982"/>
                              <a:gd name="T55" fmla="*/ 4980 h 1006"/>
                              <a:gd name="T56" fmla="+- 0 6506 4741"/>
                              <a:gd name="T57" fmla="*/ T56 w 1866"/>
                              <a:gd name="T58" fmla="+- 0 4988 3982"/>
                              <a:gd name="T59" fmla="*/ 4988 h 1006"/>
                              <a:gd name="T60" fmla="+- 0 4841 4741"/>
                              <a:gd name="T61" fmla="*/ T60 w 1866"/>
                              <a:gd name="T62" fmla="+- 0 4988 3982"/>
                              <a:gd name="T63" fmla="*/ 4988 h 1006"/>
                              <a:gd name="T64" fmla="+- 0 4802 4741"/>
                              <a:gd name="T65" fmla="*/ T64 w 1866"/>
                              <a:gd name="T66" fmla="+- 0 4980 3982"/>
                              <a:gd name="T67" fmla="*/ 4980 h 1006"/>
                              <a:gd name="T68" fmla="+- 0 4770 4741"/>
                              <a:gd name="T69" fmla="*/ T68 w 1866"/>
                              <a:gd name="T70" fmla="+- 0 4959 3982"/>
                              <a:gd name="T71" fmla="*/ 4959 h 1006"/>
                              <a:gd name="T72" fmla="+- 0 4748 4741"/>
                              <a:gd name="T73" fmla="*/ T72 w 1866"/>
                              <a:gd name="T74" fmla="+- 0 4927 3982"/>
                              <a:gd name="T75" fmla="*/ 4927 h 1006"/>
                              <a:gd name="T76" fmla="+- 0 4741 4741"/>
                              <a:gd name="T77" fmla="*/ T76 w 1866"/>
                              <a:gd name="T78" fmla="+- 0 4887 3982"/>
                              <a:gd name="T79" fmla="*/ 4887 h 1006"/>
                              <a:gd name="T80" fmla="+- 0 4741 4741"/>
                              <a:gd name="T81" fmla="*/ T80 w 1866"/>
                              <a:gd name="T82" fmla="+- 0 4083 3982"/>
                              <a:gd name="T83" fmla="*/ 4083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866" h="1006">
                                <a:moveTo>
                                  <a:pt x="0" y="101"/>
                                </a:moveTo>
                                <a:lnTo>
                                  <a:pt x="7" y="62"/>
                                </a:lnTo>
                                <a:lnTo>
                                  <a:pt x="29" y="30"/>
                                </a:lnTo>
                                <a:lnTo>
                                  <a:pt x="61" y="8"/>
                                </a:lnTo>
                                <a:lnTo>
                                  <a:pt x="100" y="0"/>
                                </a:lnTo>
                                <a:lnTo>
                                  <a:pt x="1765" y="0"/>
                                </a:lnTo>
                                <a:lnTo>
                                  <a:pt x="1804" y="8"/>
                                </a:lnTo>
                                <a:lnTo>
                                  <a:pt x="1836" y="30"/>
                                </a:lnTo>
                                <a:lnTo>
                                  <a:pt x="1858" y="62"/>
                                </a:lnTo>
                                <a:lnTo>
                                  <a:pt x="1866" y="101"/>
                                </a:lnTo>
                                <a:lnTo>
                                  <a:pt x="1866" y="905"/>
                                </a:lnTo>
                                <a:lnTo>
                                  <a:pt x="1858" y="945"/>
                                </a:lnTo>
                                <a:lnTo>
                                  <a:pt x="1836" y="977"/>
                                </a:lnTo>
                                <a:lnTo>
                                  <a:pt x="1804" y="998"/>
                                </a:lnTo>
                                <a:lnTo>
                                  <a:pt x="1765" y="1006"/>
                                </a:lnTo>
                                <a:lnTo>
                                  <a:pt x="100" y="1006"/>
                                </a:lnTo>
                                <a:lnTo>
                                  <a:pt x="61" y="998"/>
                                </a:lnTo>
                                <a:lnTo>
                                  <a:pt x="29" y="977"/>
                                </a:lnTo>
                                <a:lnTo>
                                  <a:pt x="7" y="945"/>
                                </a:lnTo>
                                <a:lnTo>
                                  <a:pt x="0" y="905"/>
                                </a:lnTo>
                                <a:lnTo>
                                  <a:pt x="0" y="101"/>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1"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4215" y="1341"/>
                            <a:ext cx="761" cy="46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AutoShape 20"/>
                        <wps:cNvSpPr>
                          <a:spLocks/>
                        </wps:cNvSpPr>
                        <wps:spPr bwMode="auto">
                          <a:xfrm>
                            <a:off x="4280" y="1370"/>
                            <a:ext cx="461" cy="4409"/>
                          </a:xfrm>
                          <a:custGeom>
                            <a:avLst/>
                            <a:gdLst>
                              <a:gd name="T0" fmla="+- 0 4561 4280"/>
                              <a:gd name="T1" fmla="*/ T0 w 461"/>
                              <a:gd name="T2" fmla="+- 0 5599 1371"/>
                              <a:gd name="T3" fmla="*/ 5599 h 4409"/>
                              <a:gd name="T4" fmla="+- 0 4561 4280"/>
                              <a:gd name="T5" fmla="*/ T4 w 461"/>
                              <a:gd name="T6" fmla="+- 0 5779 1371"/>
                              <a:gd name="T7" fmla="*/ 5779 h 4409"/>
                              <a:gd name="T8" fmla="+- 0 4681 4280"/>
                              <a:gd name="T9" fmla="*/ T8 w 461"/>
                              <a:gd name="T10" fmla="+- 0 5719 1371"/>
                              <a:gd name="T11" fmla="*/ 5719 h 4409"/>
                              <a:gd name="T12" fmla="+- 0 4591 4280"/>
                              <a:gd name="T13" fmla="*/ T12 w 461"/>
                              <a:gd name="T14" fmla="+- 0 5719 1371"/>
                              <a:gd name="T15" fmla="*/ 5719 h 4409"/>
                              <a:gd name="T16" fmla="+- 0 4591 4280"/>
                              <a:gd name="T17" fmla="*/ T16 w 461"/>
                              <a:gd name="T18" fmla="+- 0 5659 1371"/>
                              <a:gd name="T19" fmla="*/ 5659 h 4409"/>
                              <a:gd name="T20" fmla="+- 0 4681 4280"/>
                              <a:gd name="T21" fmla="*/ T20 w 461"/>
                              <a:gd name="T22" fmla="+- 0 5659 1371"/>
                              <a:gd name="T23" fmla="*/ 5659 h 4409"/>
                              <a:gd name="T24" fmla="+- 0 4561 4280"/>
                              <a:gd name="T25" fmla="*/ T24 w 461"/>
                              <a:gd name="T26" fmla="+- 0 5599 1371"/>
                              <a:gd name="T27" fmla="*/ 5599 h 4409"/>
                              <a:gd name="T28" fmla="+- 0 4340 4280"/>
                              <a:gd name="T29" fmla="*/ T28 w 461"/>
                              <a:gd name="T30" fmla="+- 0 1371 1371"/>
                              <a:gd name="T31" fmla="*/ 1371 h 4409"/>
                              <a:gd name="T32" fmla="+- 0 4280 4280"/>
                              <a:gd name="T33" fmla="*/ T32 w 461"/>
                              <a:gd name="T34" fmla="+- 0 1371 1371"/>
                              <a:gd name="T35" fmla="*/ 1371 h 4409"/>
                              <a:gd name="T36" fmla="+- 0 4280 4280"/>
                              <a:gd name="T37" fmla="*/ T36 w 461"/>
                              <a:gd name="T38" fmla="+- 0 5689 1371"/>
                              <a:gd name="T39" fmla="*/ 5689 h 4409"/>
                              <a:gd name="T40" fmla="+- 0 4283 4280"/>
                              <a:gd name="T41" fmla="*/ T40 w 461"/>
                              <a:gd name="T42" fmla="+- 0 5701 1371"/>
                              <a:gd name="T43" fmla="*/ 5701 h 4409"/>
                              <a:gd name="T44" fmla="+- 0 4289 4280"/>
                              <a:gd name="T45" fmla="*/ T44 w 461"/>
                              <a:gd name="T46" fmla="+- 0 5710 1371"/>
                              <a:gd name="T47" fmla="*/ 5710 h 4409"/>
                              <a:gd name="T48" fmla="+- 0 4299 4280"/>
                              <a:gd name="T49" fmla="*/ T48 w 461"/>
                              <a:gd name="T50" fmla="+- 0 5717 1371"/>
                              <a:gd name="T51" fmla="*/ 5717 h 4409"/>
                              <a:gd name="T52" fmla="+- 0 4310 4280"/>
                              <a:gd name="T53" fmla="*/ T52 w 461"/>
                              <a:gd name="T54" fmla="+- 0 5719 1371"/>
                              <a:gd name="T55" fmla="*/ 5719 h 4409"/>
                              <a:gd name="T56" fmla="+- 0 4561 4280"/>
                              <a:gd name="T57" fmla="*/ T56 w 461"/>
                              <a:gd name="T58" fmla="+- 0 5719 1371"/>
                              <a:gd name="T59" fmla="*/ 5719 h 4409"/>
                              <a:gd name="T60" fmla="+- 0 4561 4280"/>
                              <a:gd name="T61" fmla="*/ T60 w 461"/>
                              <a:gd name="T62" fmla="+- 0 5689 1371"/>
                              <a:gd name="T63" fmla="*/ 5689 h 4409"/>
                              <a:gd name="T64" fmla="+- 0 4340 4280"/>
                              <a:gd name="T65" fmla="*/ T64 w 461"/>
                              <a:gd name="T66" fmla="+- 0 5689 1371"/>
                              <a:gd name="T67" fmla="*/ 5689 h 4409"/>
                              <a:gd name="T68" fmla="+- 0 4310 4280"/>
                              <a:gd name="T69" fmla="*/ T68 w 461"/>
                              <a:gd name="T70" fmla="+- 0 5659 1371"/>
                              <a:gd name="T71" fmla="*/ 5659 h 4409"/>
                              <a:gd name="T72" fmla="+- 0 4340 4280"/>
                              <a:gd name="T73" fmla="*/ T72 w 461"/>
                              <a:gd name="T74" fmla="+- 0 5659 1371"/>
                              <a:gd name="T75" fmla="*/ 5659 h 4409"/>
                              <a:gd name="T76" fmla="+- 0 4340 4280"/>
                              <a:gd name="T77" fmla="*/ T76 w 461"/>
                              <a:gd name="T78" fmla="+- 0 1371 1371"/>
                              <a:gd name="T79" fmla="*/ 1371 h 4409"/>
                              <a:gd name="T80" fmla="+- 0 4681 4280"/>
                              <a:gd name="T81" fmla="*/ T80 w 461"/>
                              <a:gd name="T82" fmla="+- 0 5659 1371"/>
                              <a:gd name="T83" fmla="*/ 5659 h 4409"/>
                              <a:gd name="T84" fmla="+- 0 4591 4280"/>
                              <a:gd name="T85" fmla="*/ T84 w 461"/>
                              <a:gd name="T86" fmla="+- 0 5659 1371"/>
                              <a:gd name="T87" fmla="*/ 5659 h 4409"/>
                              <a:gd name="T88" fmla="+- 0 4591 4280"/>
                              <a:gd name="T89" fmla="*/ T88 w 461"/>
                              <a:gd name="T90" fmla="+- 0 5719 1371"/>
                              <a:gd name="T91" fmla="*/ 5719 h 4409"/>
                              <a:gd name="T92" fmla="+- 0 4681 4280"/>
                              <a:gd name="T93" fmla="*/ T92 w 461"/>
                              <a:gd name="T94" fmla="+- 0 5719 1371"/>
                              <a:gd name="T95" fmla="*/ 5719 h 4409"/>
                              <a:gd name="T96" fmla="+- 0 4741 4280"/>
                              <a:gd name="T97" fmla="*/ T96 w 461"/>
                              <a:gd name="T98" fmla="+- 0 5689 1371"/>
                              <a:gd name="T99" fmla="*/ 5689 h 4409"/>
                              <a:gd name="T100" fmla="+- 0 4681 4280"/>
                              <a:gd name="T101" fmla="*/ T100 w 461"/>
                              <a:gd name="T102" fmla="+- 0 5659 1371"/>
                              <a:gd name="T103" fmla="*/ 5659 h 4409"/>
                              <a:gd name="T104" fmla="+- 0 4340 4280"/>
                              <a:gd name="T105" fmla="*/ T104 w 461"/>
                              <a:gd name="T106" fmla="+- 0 5659 1371"/>
                              <a:gd name="T107" fmla="*/ 5659 h 4409"/>
                              <a:gd name="T108" fmla="+- 0 4310 4280"/>
                              <a:gd name="T109" fmla="*/ T108 w 461"/>
                              <a:gd name="T110" fmla="+- 0 5659 1371"/>
                              <a:gd name="T111" fmla="*/ 5659 h 4409"/>
                              <a:gd name="T112" fmla="+- 0 4340 4280"/>
                              <a:gd name="T113" fmla="*/ T112 w 461"/>
                              <a:gd name="T114" fmla="+- 0 5689 1371"/>
                              <a:gd name="T115" fmla="*/ 5689 h 4409"/>
                              <a:gd name="T116" fmla="+- 0 4340 4280"/>
                              <a:gd name="T117" fmla="*/ T116 w 461"/>
                              <a:gd name="T118" fmla="+- 0 5659 1371"/>
                              <a:gd name="T119" fmla="*/ 5659 h 4409"/>
                              <a:gd name="T120" fmla="+- 0 4561 4280"/>
                              <a:gd name="T121" fmla="*/ T120 w 461"/>
                              <a:gd name="T122" fmla="+- 0 5659 1371"/>
                              <a:gd name="T123" fmla="*/ 5659 h 4409"/>
                              <a:gd name="T124" fmla="+- 0 4340 4280"/>
                              <a:gd name="T125" fmla="*/ T124 w 461"/>
                              <a:gd name="T126" fmla="+- 0 5659 1371"/>
                              <a:gd name="T127" fmla="*/ 5659 h 4409"/>
                              <a:gd name="T128" fmla="+- 0 4340 4280"/>
                              <a:gd name="T129" fmla="*/ T128 w 461"/>
                              <a:gd name="T130" fmla="+- 0 5689 1371"/>
                              <a:gd name="T131" fmla="*/ 5689 h 4409"/>
                              <a:gd name="T132" fmla="+- 0 4561 4280"/>
                              <a:gd name="T133" fmla="*/ T132 w 461"/>
                              <a:gd name="T134" fmla="+- 0 5689 1371"/>
                              <a:gd name="T135" fmla="*/ 5689 h 4409"/>
                              <a:gd name="T136" fmla="+- 0 4561 4280"/>
                              <a:gd name="T137" fmla="*/ T136 w 461"/>
                              <a:gd name="T138" fmla="+- 0 5659 1371"/>
                              <a:gd name="T139" fmla="*/ 5659 h 440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4409">
                                <a:moveTo>
                                  <a:pt x="281" y="4228"/>
                                </a:moveTo>
                                <a:lnTo>
                                  <a:pt x="281" y="4408"/>
                                </a:lnTo>
                                <a:lnTo>
                                  <a:pt x="401" y="4348"/>
                                </a:lnTo>
                                <a:lnTo>
                                  <a:pt x="311" y="4348"/>
                                </a:lnTo>
                                <a:lnTo>
                                  <a:pt x="311" y="4288"/>
                                </a:lnTo>
                                <a:lnTo>
                                  <a:pt x="401" y="4288"/>
                                </a:lnTo>
                                <a:lnTo>
                                  <a:pt x="281" y="4228"/>
                                </a:lnTo>
                                <a:close/>
                                <a:moveTo>
                                  <a:pt x="60" y="0"/>
                                </a:moveTo>
                                <a:lnTo>
                                  <a:pt x="0" y="0"/>
                                </a:lnTo>
                                <a:lnTo>
                                  <a:pt x="0" y="4318"/>
                                </a:lnTo>
                                <a:lnTo>
                                  <a:pt x="3" y="4330"/>
                                </a:lnTo>
                                <a:lnTo>
                                  <a:pt x="9" y="4339"/>
                                </a:lnTo>
                                <a:lnTo>
                                  <a:pt x="19" y="4346"/>
                                </a:lnTo>
                                <a:lnTo>
                                  <a:pt x="30" y="4348"/>
                                </a:lnTo>
                                <a:lnTo>
                                  <a:pt x="281" y="4348"/>
                                </a:lnTo>
                                <a:lnTo>
                                  <a:pt x="281" y="4318"/>
                                </a:lnTo>
                                <a:lnTo>
                                  <a:pt x="60" y="4318"/>
                                </a:lnTo>
                                <a:lnTo>
                                  <a:pt x="30" y="4288"/>
                                </a:lnTo>
                                <a:lnTo>
                                  <a:pt x="60" y="4288"/>
                                </a:lnTo>
                                <a:lnTo>
                                  <a:pt x="60" y="0"/>
                                </a:lnTo>
                                <a:close/>
                                <a:moveTo>
                                  <a:pt x="401" y="4288"/>
                                </a:moveTo>
                                <a:lnTo>
                                  <a:pt x="311" y="4288"/>
                                </a:lnTo>
                                <a:lnTo>
                                  <a:pt x="311" y="4348"/>
                                </a:lnTo>
                                <a:lnTo>
                                  <a:pt x="401" y="4348"/>
                                </a:lnTo>
                                <a:lnTo>
                                  <a:pt x="461" y="4318"/>
                                </a:lnTo>
                                <a:lnTo>
                                  <a:pt x="401" y="4288"/>
                                </a:lnTo>
                                <a:close/>
                                <a:moveTo>
                                  <a:pt x="60" y="4288"/>
                                </a:moveTo>
                                <a:lnTo>
                                  <a:pt x="30" y="4288"/>
                                </a:lnTo>
                                <a:lnTo>
                                  <a:pt x="60" y="4318"/>
                                </a:lnTo>
                                <a:lnTo>
                                  <a:pt x="60" y="4288"/>
                                </a:lnTo>
                                <a:close/>
                                <a:moveTo>
                                  <a:pt x="281" y="4288"/>
                                </a:moveTo>
                                <a:lnTo>
                                  <a:pt x="60" y="4288"/>
                                </a:lnTo>
                                <a:lnTo>
                                  <a:pt x="60" y="4318"/>
                                </a:lnTo>
                                <a:lnTo>
                                  <a:pt x="281" y="4318"/>
                                </a:lnTo>
                                <a:lnTo>
                                  <a:pt x="281" y="428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 name="Freeform 19"/>
                        <wps:cNvSpPr>
                          <a:spLocks/>
                        </wps:cNvSpPr>
                        <wps:spPr bwMode="auto">
                          <a:xfrm>
                            <a:off x="4740" y="5187"/>
                            <a:ext cx="1740" cy="1006"/>
                          </a:xfrm>
                          <a:custGeom>
                            <a:avLst/>
                            <a:gdLst>
                              <a:gd name="T0" fmla="+- 0 6380 4741"/>
                              <a:gd name="T1" fmla="*/ T0 w 1740"/>
                              <a:gd name="T2" fmla="+- 0 5187 5187"/>
                              <a:gd name="T3" fmla="*/ 5187 h 1006"/>
                              <a:gd name="T4" fmla="+- 0 4841 4741"/>
                              <a:gd name="T5" fmla="*/ T4 w 1740"/>
                              <a:gd name="T6" fmla="+- 0 5187 5187"/>
                              <a:gd name="T7" fmla="*/ 5187 h 1006"/>
                              <a:gd name="T8" fmla="+- 0 4802 4741"/>
                              <a:gd name="T9" fmla="*/ T8 w 1740"/>
                              <a:gd name="T10" fmla="+- 0 5195 5187"/>
                              <a:gd name="T11" fmla="*/ 5195 h 1006"/>
                              <a:gd name="T12" fmla="+- 0 4770 4741"/>
                              <a:gd name="T13" fmla="*/ T12 w 1740"/>
                              <a:gd name="T14" fmla="+- 0 5217 5187"/>
                              <a:gd name="T15" fmla="*/ 5217 h 1006"/>
                              <a:gd name="T16" fmla="+- 0 4748 4741"/>
                              <a:gd name="T17" fmla="*/ T16 w 1740"/>
                              <a:gd name="T18" fmla="+- 0 5249 5187"/>
                              <a:gd name="T19" fmla="*/ 5249 h 1006"/>
                              <a:gd name="T20" fmla="+- 0 4741 4741"/>
                              <a:gd name="T21" fmla="*/ T20 w 1740"/>
                              <a:gd name="T22" fmla="+- 0 5288 5187"/>
                              <a:gd name="T23" fmla="*/ 5288 h 1006"/>
                              <a:gd name="T24" fmla="+- 0 4741 4741"/>
                              <a:gd name="T25" fmla="*/ T24 w 1740"/>
                              <a:gd name="T26" fmla="+- 0 6092 5187"/>
                              <a:gd name="T27" fmla="*/ 6092 h 1006"/>
                              <a:gd name="T28" fmla="+- 0 4748 4741"/>
                              <a:gd name="T29" fmla="*/ T28 w 1740"/>
                              <a:gd name="T30" fmla="+- 0 6131 5187"/>
                              <a:gd name="T31" fmla="*/ 6131 h 1006"/>
                              <a:gd name="T32" fmla="+- 0 4770 4741"/>
                              <a:gd name="T33" fmla="*/ T32 w 1740"/>
                              <a:gd name="T34" fmla="+- 0 6163 5187"/>
                              <a:gd name="T35" fmla="*/ 6163 h 1006"/>
                              <a:gd name="T36" fmla="+- 0 4802 4741"/>
                              <a:gd name="T37" fmla="*/ T36 w 1740"/>
                              <a:gd name="T38" fmla="+- 0 6185 5187"/>
                              <a:gd name="T39" fmla="*/ 6185 h 1006"/>
                              <a:gd name="T40" fmla="+- 0 4841 4741"/>
                              <a:gd name="T41" fmla="*/ T40 w 1740"/>
                              <a:gd name="T42" fmla="+- 0 6193 5187"/>
                              <a:gd name="T43" fmla="*/ 6193 h 1006"/>
                              <a:gd name="T44" fmla="+- 0 6380 4741"/>
                              <a:gd name="T45" fmla="*/ T44 w 1740"/>
                              <a:gd name="T46" fmla="+- 0 6193 5187"/>
                              <a:gd name="T47" fmla="*/ 6193 h 1006"/>
                              <a:gd name="T48" fmla="+- 0 6419 4741"/>
                              <a:gd name="T49" fmla="*/ T48 w 1740"/>
                              <a:gd name="T50" fmla="+- 0 6185 5187"/>
                              <a:gd name="T51" fmla="*/ 6185 h 1006"/>
                              <a:gd name="T52" fmla="+- 0 6451 4741"/>
                              <a:gd name="T53" fmla="*/ T52 w 1740"/>
                              <a:gd name="T54" fmla="+- 0 6163 5187"/>
                              <a:gd name="T55" fmla="*/ 6163 h 1006"/>
                              <a:gd name="T56" fmla="+- 0 6473 4741"/>
                              <a:gd name="T57" fmla="*/ T56 w 1740"/>
                              <a:gd name="T58" fmla="+- 0 6131 5187"/>
                              <a:gd name="T59" fmla="*/ 6131 h 1006"/>
                              <a:gd name="T60" fmla="+- 0 6481 4741"/>
                              <a:gd name="T61" fmla="*/ T60 w 1740"/>
                              <a:gd name="T62" fmla="+- 0 6092 5187"/>
                              <a:gd name="T63" fmla="*/ 6092 h 1006"/>
                              <a:gd name="T64" fmla="+- 0 6481 4741"/>
                              <a:gd name="T65" fmla="*/ T64 w 1740"/>
                              <a:gd name="T66" fmla="+- 0 5288 5187"/>
                              <a:gd name="T67" fmla="*/ 5288 h 1006"/>
                              <a:gd name="T68" fmla="+- 0 6473 4741"/>
                              <a:gd name="T69" fmla="*/ T68 w 1740"/>
                              <a:gd name="T70" fmla="+- 0 5249 5187"/>
                              <a:gd name="T71" fmla="*/ 5249 h 1006"/>
                              <a:gd name="T72" fmla="+- 0 6451 4741"/>
                              <a:gd name="T73" fmla="*/ T72 w 1740"/>
                              <a:gd name="T74" fmla="+- 0 5217 5187"/>
                              <a:gd name="T75" fmla="*/ 5217 h 1006"/>
                              <a:gd name="T76" fmla="+- 0 6419 4741"/>
                              <a:gd name="T77" fmla="*/ T76 w 1740"/>
                              <a:gd name="T78" fmla="+- 0 5195 5187"/>
                              <a:gd name="T79" fmla="*/ 5195 h 1006"/>
                              <a:gd name="T80" fmla="+- 0 6380 4741"/>
                              <a:gd name="T81" fmla="*/ T80 w 1740"/>
                              <a:gd name="T82" fmla="+- 0 5187 5187"/>
                              <a:gd name="T83" fmla="*/ 5187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006">
                                <a:moveTo>
                                  <a:pt x="1639" y="0"/>
                                </a:moveTo>
                                <a:lnTo>
                                  <a:pt x="100" y="0"/>
                                </a:lnTo>
                                <a:lnTo>
                                  <a:pt x="61" y="8"/>
                                </a:lnTo>
                                <a:lnTo>
                                  <a:pt x="29" y="30"/>
                                </a:lnTo>
                                <a:lnTo>
                                  <a:pt x="7" y="62"/>
                                </a:lnTo>
                                <a:lnTo>
                                  <a:pt x="0" y="101"/>
                                </a:lnTo>
                                <a:lnTo>
                                  <a:pt x="0" y="905"/>
                                </a:lnTo>
                                <a:lnTo>
                                  <a:pt x="7" y="944"/>
                                </a:lnTo>
                                <a:lnTo>
                                  <a:pt x="29" y="976"/>
                                </a:lnTo>
                                <a:lnTo>
                                  <a:pt x="61" y="998"/>
                                </a:lnTo>
                                <a:lnTo>
                                  <a:pt x="100" y="1006"/>
                                </a:lnTo>
                                <a:lnTo>
                                  <a:pt x="1639" y="1006"/>
                                </a:lnTo>
                                <a:lnTo>
                                  <a:pt x="1678" y="998"/>
                                </a:lnTo>
                                <a:lnTo>
                                  <a:pt x="1710" y="976"/>
                                </a:lnTo>
                                <a:lnTo>
                                  <a:pt x="1732" y="944"/>
                                </a:lnTo>
                                <a:lnTo>
                                  <a:pt x="1740" y="905"/>
                                </a:lnTo>
                                <a:lnTo>
                                  <a:pt x="1740" y="101"/>
                                </a:lnTo>
                                <a:lnTo>
                                  <a:pt x="1732" y="62"/>
                                </a:lnTo>
                                <a:lnTo>
                                  <a:pt x="1710" y="30"/>
                                </a:lnTo>
                                <a:lnTo>
                                  <a:pt x="1678" y="8"/>
                                </a:lnTo>
                                <a:lnTo>
                                  <a:pt x="163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 name="Freeform 18"/>
                        <wps:cNvSpPr>
                          <a:spLocks/>
                        </wps:cNvSpPr>
                        <wps:spPr bwMode="auto">
                          <a:xfrm>
                            <a:off x="4740" y="5187"/>
                            <a:ext cx="1740" cy="1006"/>
                          </a:xfrm>
                          <a:custGeom>
                            <a:avLst/>
                            <a:gdLst>
                              <a:gd name="T0" fmla="+- 0 4741 4741"/>
                              <a:gd name="T1" fmla="*/ T0 w 1740"/>
                              <a:gd name="T2" fmla="+- 0 5288 5187"/>
                              <a:gd name="T3" fmla="*/ 5288 h 1006"/>
                              <a:gd name="T4" fmla="+- 0 4748 4741"/>
                              <a:gd name="T5" fmla="*/ T4 w 1740"/>
                              <a:gd name="T6" fmla="+- 0 5249 5187"/>
                              <a:gd name="T7" fmla="*/ 5249 h 1006"/>
                              <a:gd name="T8" fmla="+- 0 4770 4741"/>
                              <a:gd name="T9" fmla="*/ T8 w 1740"/>
                              <a:gd name="T10" fmla="+- 0 5217 5187"/>
                              <a:gd name="T11" fmla="*/ 5217 h 1006"/>
                              <a:gd name="T12" fmla="+- 0 4802 4741"/>
                              <a:gd name="T13" fmla="*/ T12 w 1740"/>
                              <a:gd name="T14" fmla="+- 0 5195 5187"/>
                              <a:gd name="T15" fmla="*/ 5195 h 1006"/>
                              <a:gd name="T16" fmla="+- 0 4841 4741"/>
                              <a:gd name="T17" fmla="*/ T16 w 1740"/>
                              <a:gd name="T18" fmla="+- 0 5187 5187"/>
                              <a:gd name="T19" fmla="*/ 5187 h 1006"/>
                              <a:gd name="T20" fmla="+- 0 6380 4741"/>
                              <a:gd name="T21" fmla="*/ T20 w 1740"/>
                              <a:gd name="T22" fmla="+- 0 5187 5187"/>
                              <a:gd name="T23" fmla="*/ 5187 h 1006"/>
                              <a:gd name="T24" fmla="+- 0 6419 4741"/>
                              <a:gd name="T25" fmla="*/ T24 w 1740"/>
                              <a:gd name="T26" fmla="+- 0 5195 5187"/>
                              <a:gd name="T27" fmla="*/ 5195 h 1006"/>
                              <a:gd name="T28" fmla="+- 0 6451 4741"/>
                              <a:gd name="T29" fmla="*/ T28 w 1740"/>
                              <a:gd name="T30" fmla="+- 0 5217 5187"/>
                              <a:gd name="T31" fmla="*/ 5217 h 1006"/>
                              <a:gd name="T32" fmla="+- 0 6473 4741"/>
                              <a:gd name="T33" fmla="*/ T32 w 1740"/>
                              <a:gd name="T34" fmla="+- 0 5249 5187"/>
                              <a:gd name="T35" fmla="*/ 5249 h 1006"/>
                              <a:gd name="T36" fmla="+- 0 6481 4741"/>
                              <a:gd name="T37" fmla="*/ T36 w 1740"/>
                              <a:gd name="T38" fmla="+- 0 5288 5187"/>
                              <a:gd name="T39" fmla="*/ 5288 h 1006"/>
                              <a:gd name="T40" fmla="+- 0 6481 4741"/>
                              <a:gd name="T41" fmla="*/ T40 w 1740"/>
                              <a:gd name="T42" fmla="+- 0 6092 5187"/>
                              <a:gd name="T43" fmla="*/ 6092 h 1006"/>
                              <a:gd name="T44" fmla="+- 0 6473 4741"/>
                              <a:gd name="T45" fmla="*/ T44 w 1740"/>
                              <a:gd name="T46" fmla="+- 0 6131 5187"/>
                              <a:gd name="T47" fmla="*/ 6131 h 1006"/>
                              <a:gd name="T48" fmla="+- 0 6451 4741"/>
                              <a:gd name="T49" fmla="*/ T48 w 1740"/>
                              <a:gd name="T50" fmla="+- 0 6163 5187"/>
                              <a:gd name="T51" fmla="*/ 6163 h 1006"/>
                              <a:gd name="T52" fmla="+- 0 6419 4741"/>
                              <a:gd name="T53" fmla="*/ T52 w 1740"/>
                              <a:gd name="T54" fmla="+- 0 6185 5187"/>
                              <a:gd name="T55" fmla="*/ 6185 h 1006"/>
                              <a:gd name="T56" fmla="+- 0 6380 4741"/>
                              <a:gd name="T57" fmla="*/ T56 w 1740"/>
                              <a:gd name="T58" fmla="+- 0 6193 5187"/>
                              <a:gd name="T59" fmla="*/ 6193 h 1006"/>
                              <a:gd name="T60" fmla="+- 0 4841 4741"/>
                              <a:gd name="T61" fmla="*/ T60 w 1740"/>
                              <a:gd name="T62" fmla="+- 0 6193 5187"/>
                              <a:gd name="T63" fmla="*/ 6193 h 1006"/>
                              <a:gd name="T64" fmla="+- 0 4802 4741"/>
                              <a:gd name="T65" fmla="*/ T64 w 1740"/>
                              <a:gd name="T66" fmla="+- 0 6185 5187"/>
                              <a:gd name="T67" fmla="*/ 6185 h 1006"/>
                              <a:gd name="T68" fmla="+- 0 4770 4741"/>
                              <a:gd name="T69" fmla="*/ T68 w 1740"/>
                              <a:gd name="T70" fmla="+- 0 6163 5187"/>
                              <a:gd name="T71" fmla="*/ 6163 h 1006"/>
                              <a:gd name="T72" fmla="+- 0 4748 4741"/>
                              <a:gd name="T73" fmla="*/ T72 w 1740"/>
                              <a:gd name="T74" fmla="+- 0 6131 5187"/>
                              <a:gd name="T75" fmla="*/ 6131 h 1006"/>
                              <a:gd name="T76" fmla="+- 0 4741 4741"/>
                              <a:gd name="T77" fmla="*/ T76 w 1740"/>
                              <a:gd name="T78" fmla="+- 0 6092 5187"/>
                              <a:gd name="T79" fmla="*/ 6092 h 1006"/>
                              <a:gd name="T80" fmla="+- 0 4741 4741"/>
                              <a:gd name="T81" fmla="*/ T80 w 1740"/>
                              <a:gd name="T82" fmla="+- 0 5288 5187"/>
                              <a:gd name="T83" fmla="*/ 5288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006">
                                <a:moveTo>
                                  <a:pt x="0" y="101"/>
                                </a:moveTo>
                                <a:lnTo>
                                  <a:pt x="7" y="62"/>
                                </a:lnTo>
                                <a:lnTo>
                                  <a:pt x="29" y="30"/>
                                </a:lnTo>
                                <a:lnTo>
                                  <a:pt x="61" y="8"/>
                                </a:lnTo>
                                <a:lnTo>
                                  <a:pt x="100" y="0"/>
                                </a:lnTo>
                                <a:lnTo>
                                  <a:pt x="1639" y="0"/>
                                </a:lnTo>
                                <a:lnTo>
                                  <a:pt x="1678" y="8"/>
                                </a:lnTo>
                                <a:lnTo>
                                  <a:pt x="1710" y="30"/>
                                </a:lnTo>
                                <a:lnTo>
                                  <a:pt x="1732" y="62"/>
                                </a:lnTo>
                                <a:lnTo>
                                  <a:pt x="1740" y="101"/>
                                </a:lnTo>
                                <a:lnTo>
                                  <a:pt x="1740" y="905"/>
                                </a:lnTo>
                                <a:lnTo>
                                  <a:pt x="1732" y="944"/>
                                </a:lnTo>
                                <a:lnTo>
                                  <a:pt x="1710" y="976"/>
                                </a:lnTo>
                                <a:lnTo>
                                  <a:pt x="1678" y="998"/>
                                </a:lnTo>
                                <a:lnTo>
                                  <a:pt x="1639" y="1006"/>
                                </a:lnTo>
                                <a:lnTo>
                                  <a:pt x="100" y="1006"/>
                                </a:lnTo>
                                <a:lnTo>
                                  <a:pt x="61" y="998"/>
                                </a:lnTo>
                                <a:lnTo>
                                  <a:pt x="29" y="976"/>
                                </a:lnTo>
                                <a:lnTo>
                                  <a:pt x="7" y="944"/>
                                </a:lnTo>
                                <a:lnTo>
                                  <a:pt x="0" y="905"/>
                                </a:lnTo>
                                <a:lnTo>
                                  <a:pt x="0" y="101"/>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215" y="1341"/>
                            <a:ext cx="761" cy="60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AutoShape 16"/>
                        <wps:cNvSpPr>
                          <a:spLocks/>
                        </wps:cNvSpPr>
                        <wps:spPr bwMode="auto">
                          <a:xfrm>
                            <a:off x="4280" y="1370"/>
                            <a:ext cx="461" cy="5812"/>
                          </a:xfrm>
                          <a:custGeom>
                            <a:avLst/>
                            <a:gdLst>
                              <a:gd name="T0" fmla="+- 0 4561 4280"/>
                              <a:gd name="T1" fmla="*/ T0 w 461"/>
                              <a:gd name="T2" fmla="+- 0 7002 1371"/>
                              <a:gd name="T3" fmla="*/ 7002 h 5812"/>
                              <a:gd name="T4" fmla="+- 0 4561 4280"/>
                              <a:gd name="T5" fmla="*/ T4 w 461"/>
                              <a:gd name="T6" fmla="+- 0 7182 1371"/>
                              <a:gd name="T7" fmla="*/ 7182 h 5812"/>
                              <a:gd name="T8" fmla="+- 0 4681 4280"/>
                              <a:gd name="T9" fmla="*/ T8 w 461"/>
                              <a:gd name="T10" fmla="+- 0 7122 1371"/>
                              <a:gd name="T11" fmla="*/ 7122 h 5812"/>
                              <a:gd name="T12" fmla="+- 0 4591 4280"/>
                              <a:gd name="T13" fmla="*/ T12 w 461"/>
                              <a:gd name="T14" fmla="+- 0 7122 1371"/>
                              <a:gd name="T15" fmla="*/ 7122 h 5812"/>
                              <a:gd name="T16" fmla="+- 0 4591 4280"/>
                              <a:gd name="T17" fmla="*/ T16 w 461"/>
                              <a:gd name="T18" fmla="+- 0 7062 1371"/>
                              <a:gd name="T19" fmla="*/ 7062 h 5812"/>
                              <a:gd name="T20" fmla="+- 0 4681 4280"/>
                              <a:gd name="T21" fmla="*/ T20 w 461"/>
                              <a:gd name="T22" fmla="+- 0 7062 1371"/>
                              <a:gd name="T23" fmla="*/ 7062 h 5812"/>
                              <a:gd name="T24" fmla="+- 0 4561 4280"/>
                              <a:gd name="T25" fmla="*/ T24 w 461"/>
                              <a:gd name="T26" fmla="+- 0 7002 1371"/>
                              <a:gd name="T27" fmla="*/ 7002 h 5812"/>
                              <a:gd name="T28" fmla="+- 0 4340 4280"/>
                              <a:gd name="T29" fmla="*/ T28 w 461"/>
                              <a:gd name="T30" fmla="+- 0 1371 1371"/>
                              <a:gd name="T31" fmla="*/ 1371 h 5812"/>
                              <a:gd name="T32" fmla="+- 0 4280 4280"/>
                              <a:gd name="T33" fmla="*/ T32 w 461"/>
                              <a:gd name="T34" fmla="+- 0 1371 1371"/>
                              <a:gd name="T35" fmla="*/ 1371 h 5812"/>
                              <a:gd name="T36" fmla="+- 0 4280 4280"/>
                              <a:gd name="T37" fmla="*/ T36 w 461"/>
                              <a:gd name="T38" fmla="+- 0 7092 1371"/>
                              <a:gd name="T39" fmla="*/ 7092 h 5812"/>
                              <a:gd name="T40" fmla="+- 0 4283 4280"/>
                              <a:gd name="T41" fmla="*/ T40 w 461"/>
                              <a:gd name="T42" fmla="+- 0 7104 1371"/>
                              <a:gd name="T43" fmla="*/ 7104 h 5812"/>
                              <a:gd name="T44" fmla="+- 0 4289 4280"/>
                              <a:gd name="T45" fmla="*/ T44 w 461"/>
                              <a:gd name="T46" fmla="+- 0 7114 1371"/>
                              <a:gd name="T47" fmla="*/ 7114 h 5812"/>
                              <a:gd name="T48" fmla="+- 0 4299 4280"/>
                              <a:gd name="T49" fmla="*/ T48 w 461"/>
                              <a:gd name="T50" fmla="+- 0 7120 1371"/>
                              <a:gd name="T51" fmla="*/ 7120 h 5812"/>
                              <a:gd name="T52" fmla="+- 0 4310 4280"/>
                              <a:gd name="T53" fmla="*/ T52 w 461"/>
                              <a:gd name="T54" fmla="+- 0 7122 1371"/>
                              <a:gd name="T55" fmla="*/ 7122 h 5812"/>
                              <a:gd name="T56" fmla="+- 0 4561 4280"/>
                              <a:gd name="T57" fmla="*/ T56 w 461"/>
                              <a:gd name="T58" fmla="+- 0 7122 1371"/>
                              <a:gd name="T59" fmla="*/ 7122 h 5812"/>
                              <a:gd name="T60" fmla="+- 0 4561 4280"/>
                              <a:gd name="T61" fmla="*/ T60 w 461"/>
                              <a:gd name="T62" fmla="+- 0 7092 1371"/>
                              <a:gd name="T63" fmla="*/ 7092 h 5812"/>
                              <a:gd name="T64" fmla="+- 0 4340 4280"/>
                              <a:gd name="T65" fmla="*/ T64 w 461"/>
                              <a:gd name="T66" fmla="+- 0 7092 1371"/>
                              <a:gd name="T67" fmla="*/ 7092 h 5812"/>
                              <a:gd name="T68" fmla="+- 0 4310 4280"/>
                              <a:gd name="T69" fmla="*/ T68 w 461"/>
                              <a:gd name="T70" fmla="+- 0 7062 1371"/>
                              <a:gd name="T71" fmla="*/ 7062 h 5812"/>
                              <a:gd name="T72" fmla="+- 0 4340 4280"/>
                              <a:gd name="T73" fmla="*/ T72 w 461"/>
                              <a:gd name="T74" fmla="+- 0 7062 1371"/>
                              <a:gd name="T75" fmla="*/ 7062 h 5812"/>
                              <a:gd name="T76" fmla="+- 0 4340 4280"/>
                              <a:gd name="T77" fmla="*/ T76 w 461"/>
                              <a:gd name="T78" fmla="+- 0 1371 1371"/>
                              <a:gd name="T79" fmla="*/ 1371 h 5812"/>
                              <a:gd name="T80" fmla="+- 0 4681 4280"/>
                              <a:gd name="T81" fmla="*/ T80 w 461"/>
                              <a:gd name="T82" fmla="+- 0 7062 1371"/>
                              <a:gd name="T83" fmla="*/ 7062 h 5812"/>
                              <a:gd name="T84" fmla="+- 0 4591 4280"/>
                              <a:gd name="T85" fmla="*/ T84 w 461"/>
                              <a:gd name="T86" fmla="+- 0 7062 1371"/>
                              <a:gd name="T87" fmla="*/ 7062 h 5812"/>
                              <a:gd name="T88" fmla="+- 0 4591 4280"/>
                              <a:gd name="T89" fmla="*/ T88 w 461"/>
                              <a:gd name="T90" fmla="+- 0 7122 1371"/>
                              <a:gd name="T91" fmla="*/ 7122 h 5812"/>
                              <a:gd name="T92" fmla="+- 0 4681 4280"/>
                              <a:gd name="T93" fmla="*/ T92 w 461"/>
                              <a:gd name="T94" fmla="+- 0 7122 1371"/>
                              <a:gd name="T95" fmla="*/ 7122 h 5812"/>
                              <a:gd name="T96" fmla="+- 0 4741 4280"/>
                              <a:gd name="T97" fmla="*/ T96 w 461"/>
                              <a:gd name="T98" fmla="+- 0 7092 1371"/>
                              <a:gd name="T99" fmla="*/ 7092 h 5812"/>
                              <a:gd name="T100" fmla="+- 0 4681 4280"/>
                              <a:gd name="T101" fmla="*/ T100 w 461"/>
                              <a:gd name="T102" fmla="+- 0 7062 1371"/>
                              <a:gd name="T103" fmla="*/ 7062 h 5812"/>
                              <a:gd name="T104" fmla="+- 0 4340 4280"/>
                              <a:gd name="T105" fmla="*/ T104 w 461"/>
                              <a:gd name="T106" fmla="+- 0 7062 1371"/>
                              <a:gd name="T107" fmla="*/ 7062 h 5812"/>
                              <a:gd name="T108" fmla="+- 0 4310 4280"/>
                              <a:gd name="T109" fmla="*/ T108 w 461"/>
                              <a:gd name="T110" fmla="+- 0 7062 1371"/>
                              <a:gd name="T111" fmla="*/ 7062 h 5812"/>
                              <a:gd name="T112" fmla="+- 0 4340 4280"/>
                              <a:gd name="T113" fmla="*/ T112 w 461"/>
                              <a:gd name="T114" fmla="+- 0 7092 1371"/>
                              <a:gd name="T115" fmla="*/ 7092 h 5812"/>
                              <a:gd name="T116" fmla="+- 0 4340 4280"/>
                              <a:gd name="T117" fmla="*/ T116 w 461"/>
                              <a:gd name="T118" fmla="+- 0 7062 1371"/>
                              <a:gd name="T119" fmla="*/ 7062 h 5812"/>
                              <a:gd name="T120" fmla="+- 0 4561 4280"/>
                              <a:gd name="T121" fmla="*/ T120 w 461"/>
                              <a:gd name="T122" fmla="+- 0 7062 1371"/>
                              <a:gd name="T123" fmla="*/ 7062 h 5812"/>
                              <a:gd name="T124" fmla="+- 0 4340 4280"/>
                              <a:gd name="T125" fmla="*/ T124 w 461"/>
                              <a:gd name="T126" fmla="+- 0 7062 1371"/>
                              <a:gd name="T127" fmla="*/ 7062 h 5812"/>
                              <a:gd name="T128" fmla="+- 0 4340 4280"/>
                              <a:gd name="T129" fmla="*/ T128 w 461"/>
                              <a:gd name="T130" fmla="+- 0 7092 1371"/>
                              <a:gd name="T131" fmla="*/ 7092 h 5812"/>
                              <a:gd name="T132" fmla="+- 0 4561 4280"/>
                              <a:gd name="T133" fmla="*/ T132 w 461"/>
                              <a:gd name="T134" fmla="+- 0 7092 1371"/>
                              <a:gd name="T135" fmla="*/ 7092 h 5812"/>
                              <a:gd name="T136" fmla="+- 0 4561 4280"/>
                              <a:gd name="T137" fmla="*/ T136 w 461"/>
                              <a:gd name="T138" fmla="+- 0 7062 1371"/>
                              <a:gd name="T139" fmla="*/ 7062 h 58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5812">
                                <a:moveTo>
                                  <a:pt x="281" y="5631"/>
                                </a:moveTo>
                                <a:lnTo>
                                  <a:pt x="281" y="5811"/>
                                </a:lnTo>
                                <a:lnTo>
                                  <a:pt x="401" y="5751"/>
                                </a:lnTo>
                                <a:lnTo>
                                  <a:pt x="311" y="5751"/>
                                </a:lnTo>
                                <a:lnTo>
                                  <a:pt x="311" y="5691"/>
                                </a:lnTo>
                                <a:lnTo>
                                  <a:pt x="401" y="5691"/>
                                </a:lnTo>
                                <a:lnTo>
                                  <a:pt x="281" y="5631"/>
                                </a:lnTo>
                                <a:close/>
                                <a:moveTo>
                                  <a:pt x="60" y="0"/>
                                </a:moveTo>
                                <a:lnTo>
                                  <a:pt x="0" y="0"/>
                                </a:lnTo>
                                <a:lnTo>
                                  <a:pt x="0" y="5721"/>
                                </a:lnTo>
                                <a:lnTo>
                                  <a:pt x="3" y="5733"/>
                                </a:lnTo>
                                <a:lnTo>
                                  <a:pt x="9" y="5743"/>
                                </a:lnTo>
                                <a:lnTo>
                                  <a:pt x="19" y="5749"/>
                                </a:lnTo>
                                <a:lnTo>
                                  <a:pt x="30" y="5751"/>
                                </a:lnTo>
                                <a:lnTo>
                                  <a:pt x="281" y="5751"/>
                                </a:lnTo>
                                <a:lnTo>
                                  <a:pt x="281" y="5721"/>
                                </a:lnTo>
                                <a:lnTo>
                                  <a:pt x="60" y="5721"/>
                                </a:lnTo>
                                <a:lnTo>
                                  <a:pt x="30" y="5691"/>
                                </a:lnTo>
                                <a:lnTo>
                                  <a:pt x="60" y="5691"/>
                                </a:lnTo>
                                <a:lnTo>
                                  <a:pt x="60" y="0"/>
                                </a:lnTo>
                                <a:close/>
                                <a:moveTo>
                                  <a:pt x="401" y="5691"/>
                                </a:moveTo>
                                <a:lnTo>
                                  <a:pt x="311" y="5691"/>
                                </a:lnTo>
                                <a:lnTo>
                                  <a:pt x="311" y="5751"/>
                                </a:lnTo>
                                <a:lnTo>
                                  <a:pt x="401" y="5751"/>
                                </a:lnTo>
                                <a:lnTo>
                                  <a:pt x="461" y="5721"/>
                                </a:lnTo>
                                <a:lnTo>
                                  <a:pt x="401" y="5691"/>
                                </a:lnTo>
                                <a:close/>
                                <a:moveTo>
                                  <a:pt x="60" y="5691"/>
                                </a:moveTo>
                                <a:lnTo>
                                  <a:pt x="30" y="5691"/>
                                </a:lnTo>
                                <a:lnTo>
                                  <a:pt x="60" y="5721"/>
                                </a:lnTo>
                                <a:lnTo>
                                  <a:pt x="60" y="5691"/>
                                </a:lnTo>
                                <a:close/>
                                <a:moveTo>
                                  <a:pt x="281" y="5691"/>
                                </a:moveTo>
                                <a:lnTo>
                                  <a:pt x="60" y="5691"/>
                                </a:lnTo>
                                <a:lnTo>
                                  <a:pt x="60" y="5721"/>
                                </a:lnTo>
                                <a:lnTo>
                                  <a:pt x="281" y="5721"/>
                                </a:lnTo>
                                <a:lnTo>
                                  <a:pt x="281" y="569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15"/>
                        <wps:cNvSpPr>
                          <a:spLocks/>
                        </wps:cNvSpPr>
                        <wps:spPr bwMode="auto">
                          <a:xfrm>
                            <a:off x="4740" y="6392"/>
                            <a:ext cx="1740" cy="1403"/>
                          </a:xfrm>
                          <a:custGeom>
                            <a:avLst/>
                            <a:gdLst>
                              <a:gd name="T0" fmla="+- 0 6340 4741"/>
                              <a:gd name="T1" fmla="*/ T0 w 1740"/>
                              <a:gd name="T2" fmla="+- 0 6392 6392"/>
                              <a:gd name="T3" fmla="*/ 6392 h 1403"/>
                              <a:gd name="T4" fmla="+- 0 4881 4741"/>
                              <a:gd name="T5" fmla="*/ T4 w 1740"/>
                              <a:gd name="T6" fmla="+- 0 6392 6392"/>
                              <a:gd name="T7" fmla="*/ 6392 h 1403"/>
                              <a:gd name="T8" fmla="+- 0 4826 4741"/>
                              <a:gd name="T9" fmla="*/ T8 w 1740"/>
                              <a:gd name="T10" fmla="+- 0 6403 6392"/>
                              <a:gd name="T11" fmla="*/ 6403 h 1403"/>
                              <a:gd name="T12" fmla="+- 0 4782 4741"/>
                              <a:gd name="T13" fmla="*/ T12 w 1740"/>
                              <a:gd name="T14" fmla="+- 0 6433 6392"/>
                              <a:gd name="T15" fmla="*/ 6433 h 1403"/>
                              <a:gd name="T16" fmla="+- 0 4752 4741"/>
                              <a:gd name="T17" fmla="*/ T16 w 1740"/>
                              <a:gd name="T18" fmla="+- 0 6478 6392"/>
                              <a:gd name="T19" fmla="*/ 6478 h 1403"/>
                              <a:gd name="T20" fmla="+- 0 4741 4741"/>
                              <a:gd name="T21" fmla="*/ T20 w 1740"/>
                              <a:gd name="T22" fmla="+- 0 6532 6392"/>
                              <a:gd name="T23" fmla="*/ 6532 h 1403"/>
                              <a:gd name="T24" fmla="+- 0 4741 4741"/>
                              <a:gd name="T25" fmla="*/ T24 w 1740"/>
                              <a:gd name="T26" fmla="+- 0 7655 6392"/>
                              <a:gd name="T27" fmla="*/ 7655 h 1403"/>
                              <a:gd name="T28" fmla="+- 0 4752 4741"/>
                              <a:gd name="T29" fmla="*/ T28 w 1740"/>
                              <a:gd name="T30" fmla="+- 0 7709 6392"/>
                              <a:gd name="T31" fmla="*/ 7709 h 1403"/>
                              <a:gd name="T32" fmla="+- 0 4782 4741"/>
                              <a:gd name="T33" fmla="*/ T32 w 1740"/>
                              <a:gd name="T34" fmla="+- 0 7754 6392"/>
                              <a:gd name="T35" fmla="*/ 7754 h 1403"/>
                              <a:gd name="T36" fmla="+- 0 4826 4741"/>
                              <a:gd name="T37" fmla="*/ T36 w 1740"/>
                              <a:gd name="T38" fmla="+- 0 7784 6392"/>
                              <a:gd name="T39" fmla="*/ 7784 h 1403"/>
                              <a:gd name="T40" fmla="+- 0 4881 4741"/>
                              <a:gd name="T41" fmla="*/ T40 w 1740"/>
                              <a:gd name="T42" fmla="+- 0 7795 6392"/>
                              <a:gd name="T43" fmla="*/ 7795 h 1403"/>
                              <a:gd name="T44" fmla="+- 0 6340 4741"/>
                              <a:gd name="T45" fmla="*/ T44 w 1740"/>
                              <a:gd name="T46" fmla="+- 0 7795 6392"/>
                              <a:gd name="T47" fmla="*/ 7795 h 1403"/>
                              <a:gd name="T48" fmla="+- 0 6395 4741"/>
                              <a:gd name="T49" fmla="*/ T48 w 1740"/>
                              <a:gd name="T50" fmla="+- 0 7784 6392"/>
                              <a:gd name="T51" fmla="*/ 7784 h 1403"/>
                              <a:gd name="T52" fmla="+- 0 6440 4741"/>
                              <a:gd name="T53" fmla="*/ T52 w 1740"/>
                              <a:gd name="T54" fmla="+- 0 7754 6392"/>
                              <a:gd name="T55" fmla="*/ 7754 h 1403"/>
                              <a:gd name="T56" fmla="+- 0 6470 4741"/>
                              <a:gd name="T57" fmla="*/ T56 w 1740"/>
                              <a:gd name="T58" fmla="+- 0 7709 6392"/>
                              <a:gd name="T59" fmla="*/ 7709 h 1403"/>
                              <a:gd name="T60" fmla="+- 0 6481 4741"/>
                              <a:gd name="T61" fmla="*/ T60 w 1740"/>
                              <a:gd name="T62" fmla="+- 0 7655 6392"/>
                              <a:gd name="T63" fmla="*/ 7655 h 1403"/>
                              <a:gd name="T64" fmla="+- 0 6481 4741"/>
                              <a:gd name="T65" fmla="*/ T64 w 1740"/>
                              <a:gd name="T66" fmla="+- 0 6532 6392"/>
                              <a:gd name="T67" fmla="*/ 6532 h 1403"/>
                              <a:gd name="T68" fmla="+- 0 6470 4741"/>
                              <a:gd name="T69" fmla="*/ T68 w 1740"/>
                              <a:gd name="T70" fmla="+- 0 6478 6392"/>
                              <a:gd name="T71" fmla="*/ 6478 h 1403"/>
                              <a:gd name="T72" fmla="+- 0 6440 4741"/>
                              <a:gd name="T73" fmla="*/ T72 w 1740"/>
                              <a:gd name="T74" fmla="+- 0 6433 6392"/>
                              <a:gd name="T75" fmla="*/ 6433 h 1403"/>
                              <a:gd name="T76" fmla="+- 0 6395 4741"/>
                              <a:gd name="T77" fmla="*/ T76 w 1740"/>
                              <a:gd name="T78" fmla="+- 0 6403 6392"/>
                              <a:gd name="T79" fmla="*/ 6403 h 1403"/>
                              <a:gd name="T80" fmla="+- 0 6340 4741"/>
                              <a:gd name="T81" fmla="*/ T80 w 1740"/>
                              <a:gd name="T82" fmla="+- 0 6392 6392"/>
                              <a:gd name="T83" fmla="*/ 6392 h 14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403">
                                <a:moveTo>
                                  <a:pt x="1599" y="0"/>
                                </a:moveTo>
                                <a:lnTo>
                                  <a:pt x="140" y="0"/>
                                </a:lnTo>
                                <a:lnTo>
                                  <a:pt x="85" y="11"/>
                                </a:lnTo>
                                <a:lnTo>
                                  <a:pt x="41" y="41"/>
                                </a:lnTo>
                                <a:lnTo>
                                  <a:pt x="11" y="86"/>
                                </a:lnTo>
                                <a:lnTo>
                                  <a:pt x="0" y="140"/>
                                </a:lnTo>
                                <a:lnTo>
                                  <a:pt x="0" y="1263"/>
                                </a:lnTo>
                                <a:lnTo>
                                  <a:pt x="11" y="1317"/>
                                </a:lnTo>
                                <a:lnTo>
                                  <a:pt x="41" y="1362"/>
                                </a:lnTo>
                                <a:lnTo>
                                  <a:pt x="85" y="1392"/>
                                </a:lnTo>
                                <a:lnTo>
                                  <a:pt x="140" y="1403"/>
                                </a:lnTo>
                                <a:lnTo>
                                  <a:pt x="1599" y="1403"/>
                                </a:lnTo>
                                <a:lnTo>
                                  <a:pt x="1654" y="1392"/>
                                </a:lnTo>
                                <a:lnTo>
                                  <a:pt x="1699" y="1362"/>
                                </a:lnTo>
                                <a:lnTo>
                                  <a:pt x="1729" y="1317"/>
                                </a:lnTo>
                                <a:lnTo>
                                  <a:pt x="1740" y="1263"/>
                                </a:lnTo>
                                <a:lnTo>
                                  <a:pt x="1740" y="140"/>
                                </a:lnTo>
                                <a:lnTo>
                                  <a:pt x="1729" y="86"/>
                                </a:lnTo>
                                <a:lnTo>
                                  <a:pt x="1699" y="41"/>
                                </a:lnTo>
                                <a:lnTo>
                                  <a:pt x="1654" y="11"/>
                                </a:lnTo>
                                <a:lnTo>
                                  <a:pt x="159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 name="Freeform 14"/>
                        <wps:cNvSpPr>
                          <a:spLocks/>
                        </wps:cNvSpPr>
                        <wps:spPr bwMode="auto">
                          <a:xfrm>
                            <a:off x="4740" y="6392"/>
                            <a:ext cx="1740" cy="1403"/>
                          </a:xfrm>
                          <a:custGeom>
                            <a:avLst/>
                            <a:gdLst>
                              <a:gd name="T0" fmla="+- 0 4741 4741"/>
                              <a:gd name="T1" fmla="*/ T0 w 1740"/>
                              <a:gd name="T2" fmla="+- 0 6532 6392"/>
                              <a:gd name="T3" fmla="*/ 6532 h 1403"/>
                              <a:gd name="T4" fmla="+- 0 4752 4741"/>
                              <a:gd name="T5" fmla="*/ T4 w 1740"/>
                              <a:gd name="T6" fmla="+- 0 6478 6392"/>
                              <a:gd name="T7" fmla="*/ 6478 h 1403"/>
                              <a:gd name="T8" fmla="+- 0 4782 4741"/>
                              <a:gd name="T9" fmla="*/ T8 w 1740"/>
                              <a:gd name="T10" fmla="+- 0 6433 6392"/>
                              <a:gd name="T11" fmla="*/ 6433 h 1403"/>
                              <a:gd name="T12" fmla="+- 0 4826 4741"/>
                              <a:gd name="T13" fmla="*/ T12 w 1740"/>
                              <a:gd name="T14" fmla="+- 0 6403 6392"/>
                              <a:gd name="T15" fmla="*/ 6403 h 1403"/>
                              <a:gd name="T16" fmla="+- 0 4881 4741"/>
                              <a:gd name="T17" fmla="*/ T16 w 1740"/>
                              <a:gd name="T18" fmla="+- 0 6392 6392"/>
                              <a:gd name="T19" fmla="*/ 6392 h 1403"/>
                              <a:gd name="T20" fmla="+- 0 6340 4741"/>
                              <a:gd name="T21" fmla="*/ T20 w 1740"/>
                              <a:gd name="T22" fmla="+- 0 6392 6392"/>
                              <a:gd name="T23" fmla="*/ 6392 h 1403"/>
                              <a:gd name="T24" fmla="+- 0 6395 4741"/>
                              <a:gd name="T25" fmla="*/ T24 w 1740"/>
                              <a:gd name="T26" fmla="+- 0 6403 6392"/>
                              <a:gd name="T27" fmla="*/ 6403 h 1403"/>
                              <a:gd name="T28" fmla="+- 0 6440 4741"/>
                              <a:gd name="T29" fmla="*/ T28 w 1740"/>
                              <a:gd name="T30" fmla="+- 0 6433 6392"/>
                              <a:gd name="T31" fmla="*/ 6433 h 1403"/>
                              <a:gd name="T32" fmla="+- 0 6470 4741"/>
                              <a:gd name="T33" fmla="*/ T32 w 1740"/>
                              <a:gd name="T34" fmla="+- 0 6478 6392"/>
                              <a:gd name="T35" fmla="*/ 6478 h 1403"/>
                              <a:gd name="T36" fmla="+- 0 6481 4741"/>
                              <a:gd name="T37" fmla="*/ T36 w 1740"/>
                              <a:gd name="T38" fmla="+- 0 6532 6392"/>
                              <a:gd name="T39" fmla="*/ 6532 h 1403"/>
                              <a:gd name="T40" fmla="+- 0 6481 4741"/>
                              <a:gd name="T41" fmla="*/ T40 w 1740"/>
                              <a:gd name="T42" fmla="+- 0 7655 6392"/>
                              <a:gd name="T43" fmla="*/ 7655 h 1403"/>
                              <a:gd name="T44" fmla="+- 0 6470 4741"/>
                              <a:gd name="T45" fmla="*/ T44 w 1740"/>
                              <a:gd name="T46" fmla="+- 0 7709 6392"/>
                              <a:gd name="T47" fmla="*/ 7709 h 1403"/>
                              <a:gd name="T48" fmla="+- 0 6440 4741"/>
                              <a:gd name="T49" fmla="*/ T48 w 1740"/>
                              <a:gd name="T50" fmla="+- 0 7754 6392"/>
                              <a:gd name="T51" fmla="*/ 7754 h 1403"/>
                              <a:gd name="T52" fmla="+- 0 6395 4741"/>
                              <a:gd name="T53" fmla="*/ T52 w 1740"/>
                              <a:gd name="T54" fmla="+- 0 7784 6392"/>
                              <a:gd name="T55" fmla="*/ 7784 h 1403"/>
                              <a:gd name="T56" fmla="+- 0 6340 4741"/>
                              <a:gd name="T57" fmla="*/ T56 w 1740"/>
                              <a:gd name="T58" fmla="+- 0 7795 6392"/>
                              <a:gd name="T59" fmla="*/ 7795 h 1403"/>
                              <a:gd name="T60" fmla="+- 0 4881 4741"/>
                              <a:gd name="T61" fmla="*/ T60 w 1740"/>
                              <a:gd name="T62" fmla="+- 0 7795 6392"/>
                              <a:gd name="T63" fmla="*/ 7795 h 1403"/>
                              <a:gd name="T64" fmla="+- 0 4826 4741"/>
                              <a:gd name="T65" fmla="*/ T64 w 1740"/>
                              <a:gd name="T66" fmla="+- 0 7784 6392"/>
                              <a:gd name="T67" fmla="*/ 7784 h 1403"/>
                              <a:gd name="T68" fmla="+- 0 4782 4741"/>
                              <a:gd name="T69" fmla="*/ T68 w 1740"/>
                              <a:gd name="T70" fmla="+- 0 7754 6392"/>
                              <a:gd name="T71" fmla="*/ 7754 h 1403"/>
                              <a:gd name="T72" fmla="+- 0 4752 4741"/>
                              <a:gd name="T73" fmla="*/ T72 w 1740"/>
                              <a:gd name="T74" fmla="+- 0 7709 6392"/>
                              <a:gd name="T75" fmla="*/ 7709 h 1403"/>
                              <a:gd name="T76" fmla="+- 0 4741 4741"/>
                              <a:gd name="T77" fmla="*/ T76 w 1740"/>
                              <a:gd name="T78" fmla="+- 0 7655 6392"/>
                              <a:gd name="T79" fmla="*/ 7655 h 1403"/>
                              <a:gd name="T80" fmla="+- 0 4741 4741"/>
                              <a:gd name="T81" fmla="*/ T80 w 1740"/>
                              <a:gd name="T82" fmla="+- 0 6532 6392"/>
                              <a:gd name="T83" fmla="*/ 6532 h 140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403">
                                <a:moveTo>
                                  <a:pt x="0" y="140"/>
                                </a:moveTo>
                                <a:lnTo>
                                  <a:pt x="11" y="86"/>
                                </a:lnTo>
                                <a:lnTo>
                                  <a:pt x="41" y="41"/>
                                </a:lnTo>
                                <a:lnTo>
                                  <a:pt x="85" y="11"/>
                                </a:lnTo>
                                <a:lnTo>
                                  <a:pt x="140" y="0"/>
                                </a:lnTo>
                                <a:lnTo>
                                  <a:pt x="1599" y="0"/>
                                </a:lnTo>
                                <a:lnTo>
                                  <a:pt x="1654" y="11"/>
                                </a:lnTo>
                                <a:lnTo>
                                  <a:pt x="1699" y="41"/>
                                </a:lnTo>
                                <a:lnTo>
                                  <a:pt x="1729" y="86"/>
                                </a:lnTo>
                                <a:lnTo>
                                  <a:pt x="1740" y="140"/>
                                </a:lnTo>
                                <a:lnTo>
                                  <a:pt x="1740" y="1263"/>
                                </a:lnTo>
                                <a:lnTo>
                                  <a:pt x="1729" y="1317"/>
                                </a:lnTo>
                                <a:lnTo>
                                  <a:pt x="1699" y="1362"/>
                                </a:lnTo>
                                <a:lnTo>
                                  <a:pt x="1654" y="1392"/>
                                </a:lnTo>
                                <a:lnTo>
                                  <a:pt x="1599" y="1403"/>
                                </a:lnTo>
                                <a:lnTo>
                                  <a:pt x="140" y="1403"/>
                                </a:lnTo>
                                <a:lnTo>
                                  <a:pt x="85" y="1392"/>
                                </a:lnTo>
                                <a:lnTo>
                                  <a:pt x="41" y="1362"/>
                                </a:lnTo>
                                <a:lnTo>
                                  <a:pt x="11" y="1317"/>
                                </a:lnTo>
                                <a:lnTo>
                                  <a:pt x="0" y="1263"/>
                                </a:lnTo>
                                <a:lnTo>
                                  <a:pt x="0" y="14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4215" y="1341"/>
                            <a:ext cx="761" cy="74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AutoShape 12"/>
                        <wps:cNvSpPr>
                          <a:spLocks/>
                        </wps:cNvSpPr>
                        <wps:spPr bwMode="auto">
                          <a:xfrm>
                            <a:off x="4280" y="1370"/>
                            <a:ext cx="461" cy="7216"/>
                          </a:xfrm>
                          <a:custGeom>
                            <a:avLst/>
                            <a:gdLst>
                              <a:gd name="T0" fmla="+- 0 4561 4280"/>
                              <a:gd name="T1" fmla="*/ T0 w 461"/>
                              <a:gd name="T2" fmla="+- 0 8406 1371"/>
                              <a:gd name="T3" fmla="*/ 8406 h 7216"/>
                              <a:gd name="T4" fmla="+- 0 4561 4280"/>
                              <a:gd name="T5" fmla="*/ T4 w 461"/>
                              <a:gd name="T6" fmla="+- 0 8586 1371"/>
                              <a:gd name="T7" fmla="*/ 8586 h 7216"/>
                              <a:gd name="T8" fmla="+- 0 4681 4280"/>
                              <a:gd name="T9" fmla="*/ T8 w 461"/>
                              <a:gd name="T10" fmla="+- 0 8526 1371"/>
                              <a:gd name="T11" fmla="*/ 8526 h 7216"/>
                              <a:gd name="T12" fmla="+- 0 4591 4280"/>
                              <a:gd name="T13" fmla="*/ T12 w 461"/>
                              <a:gd name="T14" fmla="+- 0 8526 1371"/>
                              <a:gd name="T15" fmla="*/ 8526 h 7216"/>
                              <a:gd name="T16" fmla="+- 0 4591 4280"/>
                              <a:gd name="T17" fmla="*/ T16 w 461"/>
                              <a:gd name="T18" fmla="+- 0 8466 1371"/>
                              <a:gd name="T19" fmla="*/ 8466 h 7216"/>
                              <a:gd name="T20" fmla="+- 0 4681 4280"/>
                              <a:gd name="T21" fmla="*/ T20 w 461"/>
                              <a:gd name="T22" fmla="+- 0 8466 1371"/>
                              <a:gd name="T23" fmla="*/ 8466 h 7216"/>
                              <a:gd name="T24" fmla="+- 0 4561 4280"/>
                              <a:gd name="T25" fmla="*/ T24 w 461"/>
                              <a:gd name="T26" fmla="+- 0 8406 1371"/>
                              <a:gd name="T27" fmla="*/ 8406 h 7216"/>
                              <a:gd name="T28" fmla="+- 0 4340 4280"/>
                              <a:gd name="T29" fmla="*/ T28 w 461"/>
                              <a:gd name="T30" fmla="+- 0 1371 1371"/>
                              <a:gd name="T31" fmla="*/ 1371 h 7216"/>
                              <a:gd name="T32" fmla="+- 0 4280 4280"/>
                              <a:gd name="T33" fmla="*/ T32 w 461"/>
                              <a:gd name="T34" fmla="+- 0 1371 1371"/>
                              <a:gd name="T35" fmla="*/ 1371 h 7216"/>
                              <a:gd name="T36" fmla="+- 0 4280 4280"/>
                              <a:gd name="T37" fmla="*/ T36 w 461"/>
                              <a:gd name="T38" fmla="+- 0 8496 1371"/>
                              <a:gd name="T39" fmla="*/ 8496 h 7216"/>
                              <a:gd name="T40" fmla="+- 0 4283 4280"/>
                              <a:gd name="T41" fmla="*/ T40 w 461"/>
                              <a:gd name="T42" fmla="+- 0 8508 1371"/>
                              <a:gd name="T43" fmla="*/ 8508 h 7216"/>
                              <a:gd name="T44" fmla="+- 0 4289 4280"/>
                              <a:gd name="T45" fmla="*/ T44 w 461"/>
                              <a:gd name="T46" fmla="+- 0 8517 1371"/>
                              <a:gd name="T47" fmla="*/ 8517 h 7216"/>
                              <a:gd name="T48" fmla="+- 0 4299 4280"/>
                              <a:gd name="T49" fmla="*/ T48 w 461"/>
                              <a:gd name="T50" fmla="+- 0 8524 1371"/>
                              <a:gd name="T51" fmla="*/ 8524 h 7216"/>
                              <a:gd name="T52" fmla="+- 0 4310 4280"/>
                              <a:gd name="T53" fmla="*/ T52 w 461"/>
                              <a:gd name="T54" fmla="+- 0 8526 1371"/>
                              <a:gd name="T55" fmla="*/ 8526 h 7216"/>
                              <a:gd name="T56" fmla="+- 0 4561 4280"/>
                              <a:gd name="T57" fmla="*/ T56 w 461"/>
                              <a:gd name="T58" fmla="+- 0 8526 1371"/>
                              <a:gd name="T59" fmla="*/ 8526 h 7216"/>
                              <a:gd name="T60" fmla="+- 0 4561 4280"/>
                              <a:gd name="T61" fmla="*/ T60 w 461"/>
                              <a:gd name="T62" fmla="+- 0 8496 1371"/>
                              <a:gd name="T63" fmla="*/ 8496 h 7216"/>
                              <a:gd name="T64" fmla="+- 0 4340 4280"/>
                              <a:gd name="T65" fmla="*/ T64 w 461"/>
                              <a:gd name="T66" fmla="+- 0 8496 1371"/>
                              <a:gd name="T67" fmla="*/ 8496 h 7216"/>
                              <a:gd name="T68" fmla="+- 0 4310 4280"/>
                              <a:gd name="T69" fmla="*/ T68 w 461"/>
                              <a:gd name="T70" fmla="+- 0 8466 1371"/>
                              <a:gd name="T71" fmla="*/ 8466 h 7216"/>
                              <a:gd name="T72" fmla="+- 0 4340 4280"/>
                              <a:gd name="T73" fmla="*/ T72 w 461"/>
                              <a:gd name="T74" fmla="+- 0 8466 1371"/>
                              <a:gd name="T75" fmla="*/ 8466 h 7216"/>
                              <a:gd name="T76" fmla="+- 0 4340 4280"/>
                              <a:gd name="T77" fmla="*/ T76 w 461"/>
                              <a:gd name="T78" fmla="+- 0 1371 1371"/>
                              <a:gd name="T79" fmla="*/ 1371 h 7216"/>
                              <a:gd name="T80" fmla="+- 0 4681 4280"/>
                              <a:gd name="T81" fmla="*/ T80 w 461"/>
                              <a:gd name="T82" fmla="+- 0 8466 1371"/>
                              <a:gd name="T83" fmla="*/ 8466 h 7216"/>
                              <a:gd name="T84" fmla="+- 0 4591 4280"/>
                              <a:gd name="T85" fmla="*/ T84 w 461"/>
                              <a:gd name="T86" fmla="+- 0 8466 1371"/>
                              <a:gd name="T87" fmla="*/ 8466 h 7216"/>
                              <a:gd name="T88" fmla="+- 0 4591 4280"/>
                              <a:gd name="T89" fmla="*/ T88 w 461"/>
                              <a:gd name="T90" fmla="+- 0 8526 1371"/>
                              <a:gd name="T91" fmla="*/ 8526 h 7216"/>
                              <a:gd name="T92" fmla="+- 0 4681 4280"/>
                              <a:gd name="T93" fmla="*/ T92 w 461"/>
                              <a:gd name="T94" fmla="+- 0 8526 1371"/>
                              <a:gd name="T95" fmla="*/ 8526 h 7216"/>
                              <a:gd name="T96" fmla="+- 0 4741 4280"/>
                              <a:gd name="T97" fmla="*/ T96 w 461"/>
                              <a:gd name="T98" fmla="+- 0 8496 1371"/>
                              <a:gd name="T99" fmla="*/ 8496 h 7216"/>
                              <a:gd name="T100" fmla="+- 0 4681 4280"/>
                              <a:gd name="T101" fmla="*/ T100 w 461"/>
                              <a:gd name="T102" fmla="+- 0 8466 1371"/>
                              <a:gd name="T103" fmla="*/ 8466 h 7216"/>
                              <a:gd name="T104" fmla="+- 0 4340 4280"/>
                              <a:gd name="T105" fmla="*/ T104 w 461"/>
                              <a:gd name="T106" fmla="+- 0 8466 1371"/>
                              <a:gd name="T107" fmla="*/ 8466 h 7216"/>
                              <a:gd name="T108" fmla="+- 0 4310 4280"/>
                              <a:gd name="T109" fmla="*/ T108 w 461"/>
                              <a:gd name="T110" fmla="+- 0 8466 1371"/>
                              <a:gd name="T111" fmla="*/ 8466 h 7216"/>
                              <a:gd name="T112" fmla="+- 0 4340 4280"/>
                              <a:gd name="T113" fmla="*/ T112 w 461"/>
                              <a:gd name="T114" fmla="+- 0 8496 1371"/>
                              <a:gd name="T115" fmla="*/ 8496 h 7216"/>
                              <a:gd name="T116" fmla="+- 0 4340 4280"/>
                              <a:gd name="T117" fmla="*/ T116 w 461"/>
                              <a:gd name="T118" fmla="+- 0 8466 1371"/>
                              <a:gd name="T119" fmla="*/ 8466 h 7216"/>
                              <a:gd name="T120" fmla="+- 0 4561 4280"/>
                              <a:gd name="T121" fmla="*/ T120 w 461"/>
                              <a:gd name="T122" fmla="+- 0 8466 1371"/>
                              <a:gd name="T123" fmla="*/ 8466 h 7216"/>
                              <a:gd name="T124" fmla="+- 0 4340 4280"/>
                              <a:gd name="T125" fmla="*/ T124 w 461"/>
                              <a:gd name="T126" fmla="+- 0 8466 1371"/>
                              <a:gd name="T127" fmla="*/ 8466 h 7216"/>
                              <a:gd name="T128" fmla="+- 0 4340 4280"/>
                              <a:gd name="T129" fmla="*/ T128 w 461"/>
                              <a:gd name="T130" fmla="+- 0 8496 1371"/>
                              <a:gd name="T131" fmla="*/ 8496 h 7216"/>
                              <a:gd name="T132" fmla="+- 0 4561 4280"/>
                              <a:gd name="T133" fmla="*/ T132 w 461"/>
                              <a:gd name="T134" fmla="+- 0 8496 1371"/>
                              <a:gd name="T135" fmla="*/ 8496 h 7216"/>
                              <a:gd name="T136" fmla="+- 0 4561 4280"/>
                              <a:gd name="T137" fmla="*/ T136 w 461"/>
                              <a:gd name="T138" fmla="+- 0 8466 1371"/>
                              <a:gd name="T139" fmla="*/ 8466 h 72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7216">
                                <a:moveTo>
                                  <a:pt x="281" y="7035"/>
                                </a:moveTo>
                                <a:lnTo>
                                  <a:pt x="281" y="7215"/>
                                </a:lnTo>
                                <a:lnTo>
                                  <a:pt x="401" y="7155"/>
                                </a:lnTo>
                                <a:lnTo>
                                  <a:pt x="311" y="7155"/>
                                </a:lnTo>
                                <a:lnTo>
                                  <a:pt x="311" y="7095"/>
                                </a:lnTo>
                                <a:lnTo>
                                  <a:pt x="401" y="7095"/>
                                </a:lnTo>
                                <a:lnTo>
                                  <a:pt x="281" y="7035"/>
                                </a:lnTo>
                                <a:close/>
                                <a:moveTo>
                                  <a:pt x="60" y="0"/>
                                </a:moveTo>
                                <a:lnTo>
                                  <a:pt x="0" y="0"/>
                                </a:lnTo>
                                <a:lnTo>
                                  <a:pt x="0" y="7125"/>
                                </a:lnTo>
                                <a:lnTo>
                                  <a:pt x="3" y="7137"/>
                                </a:lnTo>
                                <a:lnTo>
                                  <a:pt x="9" y="7146"/>
                                </a:lnTo>
                                <a:lnTo>
                                  <a:pt x="19" y="7153"/>
                                </a:lnTo>
                                <a:lnTo>
                                  <a:pt x="30" y="7155"/>
                                </a:lnTo>
                                <a:lnTo>
                                  <a:pt x="281" y="7155"/>
                                </a:lnTo>
                                <a:lnTo>
                                  <a:pt x="281" y="7125"/>
                                </a:lnTo>
                                <a:lnTo>
                                  <a:pt x="60" y="7125"/>
                                </a:lnTo>
                                <a:lnTo>
                                  <a:pt x="30" y="7095"/>
                                </a:lnTo>
                                <a:lnTo>
                                  <a:pt x="60" y="7095"/>
                                </a:lnTo>
                                <a:lnTo>
                                  <a:pt x="60" y="0"/>
                                </a:lnTo>
                                <a:close/>
                                <a:moveTo>
                                  <a:pt x="401" y="7095"/>
                                </a:moveTo>
                                <a:lnTo>
                                  <a:pt x="311" y="7095"/>
                                </a:lnTo>
                                <a:lnTo>
                                  <a:pt x="311" y="7155"/>
                                </a:lnTo>
                                <a:lnTo>
                                  <a:pt x="401" y="7155"/>
                                </a:lnTo>
                                <a:lnTo>
                                  <a:pt x="461" y="7125"/>
                                </a:lnTo>
                                <a:lnTo>
                                  <a:pt x="401" y="7095"/>
                                </a:lnTo>
                                <a:close/>
                                <a:moveTo>
                                  <a:pt x="60" y="7095"/>
                                </a:moveTo>
                                <a:lnTo>
                                  <a:pt x="30" y="7095"/>
                                </a:lnTo>
                                <a:lnTo>
                                  <a:pt x="60" y="7125"/>
                                </a:lnTo>
                                <a:lnTo>
                                  <a:pt x="60" y="7095"/>
                                </a:lnTo>
                                <a:close/>
                                <a:moveTo>
                                  <a:pt x="281" y="7095"/>
                                </a:moveTo>
                                <a:lnTo>
                                  <a:pt x="60" y="7095"/>
                                </a:lnTo>
                                <a:lnTo>
                                  <a:pt x="60" y="7125"/>
                                </a:lnTo>
                                <a:lnTo>
                                  <a:pt x="281" y="7125"/>
                                </a:lnTo>
                                <a:lnTo>
                                  <a:pt x="281" y="70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1" name="Freeform 11"/>
                        <wps:cNvSpPr>
                          <a:spLocks/>
                        </wps:cNvSpPr>
                        <wps:spPr bwMode="auto">
                          <a:xfrm>
                            <a:off x="4740" y="7994"/>
                            <a:ext cx="1740" cy="1006"/>
                          </a:xfrm>
                          <a:custGeom>
                            <a:avLst/>
                            <a:gdLst>
                              <a:gd name="T0" fmla="+- 0 6380 4741"/>
                              <a:gd name="T1" fmla="*/ T0 w 1740"/>
                              <a:gd name="T2" fmla="+- 0 7994 7994"/>
                              <a:gd name="T3" fmla="*/ 7994 h 1006"/>
                              <a:gd name="T4" fmla="+- 0 4841 4741"/>
                              <a:gd name="T5" fmla="*/ T4 w 1740"/>
                              <a:gd name="T6" fmla="+- 0 7994 7994"/>
                              <a:gd name="T7" fmla="*/ 7994 h 1006"/>
                              <a:gd name="T8" fmla="+- 0 4802 4741"/>
                              <a:gd name="T9" fmla="*/ T8 w 1740"/>
                              <a:gd name="T10" fmla="+- 0 8002 7994"/>
                              <a:gd name="T11" fmla="*/ 8002 h 1006"/>
                              <a:gd name="T12" fmla="+- 0 4770 4741"/>
                              <a:gd name="T13" fmla="*/ T12 w 1740"/>
                              <a:gd name="T14" fmla="+- 0 8024 7994"/>
                              <a:gd name="T15" fmla="*/ 8024 h 1006"/>
                              <a:gd name="T16" fmla="+- 0 4748 4741"/>
                              <a:gd name="T17" fmla="*/ T16 w 1740"/>
                              <a:gd name="T18" fmla="+- 0 8055 7994"/>
                              <a:gd name="T19" fmla="*/ 8055 h 1006"/>
                              <a:gd name="T20" fmla="+- 0 4741 4741"/>
                              <a:gd name="T21" fmla="*/ T20 w 1740"/>
                              <a:gd name="T22" fmla="+- 0 8095 7994"/>
                              <a:gd name="T23" fmla="*/ 8095 h 1006"/>
                              <a:gd name="T24" fmla="+- 0 4741 4741"/>
                              <a:gd name="T25" fmla="*/ T24 w 1740"/>
                              <a:gd name="T26" fmla="+- 0 8899 7994"/>
                              <a:gd name="T27" fmla="*/ 8899 h 1006"/>
                              <a:gd name="T28" fmla="+- 0 4748 4741"/>
                              <a:gd name="T29" fmla="*/ T28 w 1740"/>
                              <a:gd name="T30" fmla="+- 0 8938 7994"/>
                              <a:gd name="T31" fmla="*/ 8938 h 1006"/>
                              <a:gd name="T32" fmla="+- 0 4770 4741"/>
                              <a:gd name="T33" fmla="*/ T32 w 1740"/>
                              <a:gd name="T34" fmla="+- 0 8970 7994"/>
                              <a:gd name="T35" fmla="*/ 8970 h 1006"/>
                              <a:gd name="T36" fmla="+- 0 4802 4741"/>
                              <a:gd name="T37" fmla="*/ T36 w 1740"/>
                              <a:gd name="T38" fmla="+- 0 8992 7994"/>
                              <a:gd name="T39" fmla="*/ 8992 h 1006"/>
                              <a:gd name="T40" fmla="+- 0 4841 4741"/>
                              <a:gd name="T41" fmla="*/ T40 w 1740"/>
                              <a:gd name="T42" fmla="+- 0 9000 7994"/>
                              <a:gd name="T43" fmla="*/ 9000 h 1006"/>
                              <a:gd name="T44" fmla="+- 0 6380 4741"/>
                              <a:gd name="T45" fmla="*/ T44 w 1740"/>
                              <a:gd name="T46" fmla="+- 0 9000 7994"/>
                              <a:gd name="T47" fmla="*/ 9000 h 1006"/>
                              <a:gd name="T48" fmla="+- 0 6419 4741"/>
                              <a:gd name="T49" fmla="*/ T48 w 1740"/>
                              <a:gd name="T50" fmla="+- 0 8992 7994"/>
                              <a:gd name="T51" fmla="*/ 8992 h 1006"/>
                              <a:gd name="T52" fmla="+- 0 6451 4741"/>
                              <a:gd name="T53" fmla="*/ T52 w 1740"/>
                              <a:gd name="T54" fmla="+- 0 8970 7994"/>
                              <a:gd name="T55" fmla="*/ 8970 h 1006"/>
                              <a:gd name="T56" fmla="+- 0 6473 4741"/>
                              <a:gd name="T57" fmla="*/ T56 w 1740"/>
                              <a:gd name="T58" fmla="+- 0 8938 7994"/>
                              <a:gd name="T59" fmla="*/ 8938 h 1006"/>
                              <a:gd name="T60" fmla="+- 0 6481 4741"/>
                              <a:gd name="T61" fmla="*/ T60 w 1740"/>
                              <a:gd name="T62" fmla="+- 0 8899 7994"/>
                              <a:gd name="T63" fmla="*/ 8899 h 1006"/>
                              <a:gd name="T64" fmla="+- 0 6481 4741"/>
                              <a:gd name="T65" fmla="*/ T64 w 1740"/>
                              <a:gd name="T66" fmla="+- 0 8095 7994"/>
                              <a:gd name="T67" fmla="*/ 8095 h 1006"/>
                              <a:gd name="T68" fmla="+- 0 6473 4741"/>
                              <a:gd name="T69" fmla="*/ T68 w 1740"/>
                              <a:gd name="T70" fmla="+- 0 8055 7994"/>
                              <a:gd name="T71" fmla="*/ 8055 h 1006"/>
                              <a:gd name="T72" fmla="+- 0 6451 4741"/>
                              <a:gd name="T73" fmla="*/ T72 w 1740"/>
                              <a:gd name="T74" fmla="+- 0 8024 7994"/>
                              <a:gd name="T75" fmla="*/ 8024 h 1006"/>
                              <a:gd name="T76" fmla="+- 0 6419 4741"/>
                              <a:gd name="T77" fmla="*/ T76 w 1740"/>
                              <a:gd name="T78" fmla="+- 0 8002 7994"/>
                              <a:gd name="T79" fmla="*/ 8002 h 1006"/>
                              <a:gd name="T80" fmla="+- 0 6380 4741"/>
                              <a:gd name="T81" fmla="*/ T80 w 1740"/>
                              <a:gd name="T82" fmla="+- 0 7994 7994"/>
                              <a:gd name="T83" fmla="*/ 7994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006">
                                <a:moveTo>
                                  <a:pt x="1639" y="0"/>
                                </a:moveTo>
                                <a:lnTo>
                                  <a:pt x="100" y="0"/>
                                </a:lnTo>
                                <a:lnTo>
                                  <a:pt x="61" y="8"/>
                                </a:lnTo>
                                <a:lnTo>
                                  <a:pt x="29" y="30"/>
                                </a:lnTo>
                                <a:lnTo>
                                  <a:pt x="7" y="61"/>
                                </a:lnTo>
                                <a:lnTo>
                                  <a:pt x="0" y="101"/>
                                </a:lnTo>
                                <a:lnTo>
                                  <a:pt x="0" y="905"/>
                                </a:lnTo>
                                <a:lnTo>
                                  <a:pt x="7" y="944"/>
                                </a:lnTo>
                                <a:lnTo>
                                  <a:pt x="29" y="976"/>
                                </a:lnTo>
                                <a:lnTo>
                                  <a:pt x="61" y="998"/>
                                </a:lnTo>
                                <a:lnTo>
                                  <a:pt x="100" y="1006"/>
                                </a:lnTo>
                                <a:lnTo>
                                  <a:pt x="1639" y="1006"/>
                                </a:lnTo>
                                <a:lnTo>
                                  <a:pt x="1678" y="998"/>
                                </a:lnTo>
                                <a:lnTo>
                                  <a:pt x="1710" y="976"/>
                                </a:lnTo>
                                <a:lnTo>
                                  <a:pt x="1732" y="944"/>
                                </a:lnTo>
                                <a:lnTo>
                                  <a:pt x="1740" y="905"/>
                                </a:lnTo>
                                <a:lnTo>
                                  <a:pt x="1740" y="101"/>
                                </a:lnTo>
                                <a:lnTo>
                                  <a:pt x="1732" y="61"/>
                                </a:lnTo>
                                <a:lnTo>
                                  <a:pt x="1710" y="30"/>
                                </a:lnTo>
                                <a:lnTo>
                                  <a:pt x="1678" y="8"/>
                                </a:lnTo>
                                <a:lnTo>
                                  <a:pt x="163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DF5F56" w:rsidRDefault="00DF5F56" w:rsidP="00B079B1">
                              <w:pPr>
                                <w:spacing w:before="12" w:line="216" w:lineRule="auto"/>
                                <w:ind w:left="-1" w:right="18" w:firstLine="2"/>
                                <w:jc w:val="center"/>
                                <w:rPr>
                                  <w:sz w:val="24"/>
                                </w:rPr>
                              </w:pPr>
                              <w:r>
                                <w:rPr>
                                  <w:sz w:val="24"/>
                                </w:rPr>
                                <w:t>(Heating, Ventilation, and Air-Conditioning)</w:t>
                              </w:r>
                            </w:p>
                            <w:p w:rsidR="00DF5F56" w:rsidRDefault="00DF5F56" w:rsidP="00B079B1">
                              <w:pPr>
                                <w:jc w:val="center"/>
                              </w:pPr>
                            </w:p>
                          </w:txbxContent>
                        </wps:txbx>
                        <wps:bodyPr rot="0" vert="horz" wrap="square" lIns="91440" tIns="45720" rIns="91440" bIns="45720" anchor="t" anchorCtr="0" upright="1">
                          <a:noAutofit/>
                        </wps:bodyPr>
                      </wps:wsp>
                      <wps:wsp>
                        <wps:cNvPr id="42" name="Freeform 10"/>
                        <wps:cNvSpPr>
                          <a:spLocks/>
                        </wps:cNvSpPr>
                        <wps:spPr bwMode="auto">
                          <a:xfrm>
                            <a:off x="4740" y="7994"/>
                            <a:ext cx="1740" cy="1006"/>
                          </a:xfrm>
                          <a:custGeom>
                            <a:avLst/>
                            <a:gdLst>
                              <a:gd name="T0" fmla="+- 0 4741 4741"/>
                              <a:gd name="T1" fmla="*/ T0 w 1740"/>
                              <a:gd name="T2" fmla="+- 0 8095 7994"/>
                              <a:gd name="T3" fmla="*/ 8095 h 1006"/>
                              <a:gd name="T4" fmla="+- 0 4748 4741"/>
                              <a:gd name="T5" fmla="*/ T4 w 1740"/>
                              <a:gd name="T6" fmla="+- 0 8055 7994"/>
                              <a:gd name="T7" fmla="*/ 8055 h 1006"/>
                              <a:gd name="T8" fmla="+- 0 4770 4741"/>
                              <a:gd name="T9" fmla="*/ T8 w 1740"/>
                              <a:gd name="T10" fmla="+- 0 8024 7994"/>
                              <a:gd name="T11" fmla="*/ 8024 h 1006"/>
                              <a:gd name="T12" fmla="+- 0 4802 4741"/>
                              <a:gd name="T13" fmla="*/ T12 w 1740"/>
                              <a:gd name="T14" fmla="+- 0 8002 7994"/>
                              <a:gd name="T15" fmla="*/ 8002 h 1006"/>
                              <a:gd name="T16" fmla="+- 0 4841 4741"/>
                              <a:gd name="T17" fmla="*/ T16 w 1740"/>
                              <a:gd name="T18" fmla="+- 0 7994 7994"/>
                              <a:gd name="T19" fmla="*/ 7994 h 1006"/>
                              <a:gd name="T20" fmla="+- 0 6380 4741"/>
                              <a:gd name="T21" fmla="*/ T20 w 1740"/>
                              <a:gd name="T22" fmla="+- 0 7994 7994"/>
                              <a:gd name="T23" fmla="*/ 7994 h 1006"/>
                              <a:gd name="T24" fmla="+- 0 6419 4741"/>
                              <a:gd name="T25" fmla="*/ T24 w 1740"/>
                              <a:gd name="T26" fmla="+- 0 8002 7994"/>
                              <a:gd name="T27" fmla="*/ 8002 h 1006"/>
                              <a:gd name="T28" fmla="+- 0 6451 4741"/>
                              <a:gd name="T29" fmla="*/ T28 w 1740"/>
                              <a:gd name="T30" fmla="+- 0 8024 7994"/>
                              <a:gd name="T31" fmla="*/ 8024 h 1006"/>
                              <a:gd name="T32" fmla="+- 0 6473 4741"/>
                              <a:gd name="T33" fmla="*/ T32 w 1740"/>
                              <a:gd name="T34" fmla="+- 0 8055 7994"/>
                              <a:gd name="T35" fmla="*/ 8055 h 1006"/>
                              <a:gd name="T36" fmla="+- 0 6481 4741"/>
                              <a:gd name="T37" fmla="*/ T36 w 1740"/>
                              <a:gd name="T38" fmla="+- 0 8095 7994"/>
                              <a:gd name="T39" fmla="*/ 8095 h 1006"/>
                              <a:gd name="T40" fmla="+- 0 6481 4741"/>
                              <a:gd name="T41" fmla="*/ T40 w 1740"/>
                              <a:gd name="T42" fmla="+- 0 8899 7994"/>
                              <a:gd name="T43" fmla="*/ 8899 h 1006"/>
                              <a:gd name="T44" fmla="+- 0 6473 4741"/>
                              <a:gd name="T45" fmla="*/ T44 w 1740"/>
                              <a:gd name="T46" fmla="+- 0 8938 7994"/>
                              <a:gd name="T47" fmla="*/ 8938 h 1006"/>
                              <a:gd name="T48" fmla="+- 0 6451 4741"/>
                              <a:gd name="T49" fmla="*/ T48 w 1740"/>
                              <a:gd name="T50" fmla="+- 0 8970 7994"/>
                              <a:gd name="T51" fmla="*/ 8970 h 1006"/>
                              <a:gd name="T52" fmla="+- 0 6419 4741"/>
                              <a:gd name="T53" fmla="*/ T52 w 1740"/>
                              <a:gd name="T54" fmla="+- 0 8992 7994"/>
                              <a:gd name="T55" fmla="*/ 8992 h 1006"/>
                              <a:gd name="T56" fmla="+- 0 6380 4741"/>
                              <a:gd name="T57" fmla="*/ T56 w 1740"/>
                              <a:gd name="T58" fmla="+- 0 9000 7994"/>
                              <a:gd name="T59" fmla="*/ 9000 h 1006"/>
                              <a:gd name="T60" fmla="+- 0 4841 4741"/>
                              <a:gd name="T61" fmla="*/ T60 w 1740"/>
                              <a:gd name="T62" fmla="+- 0 9000 7994"/>
                              <a:gd name="T63" fmla="*/ 9000 h 1006"/>
                              <a:gd name="T64" fmla="+- 0 4802 4741"/>
                              <a:gd name="T65" fmla="*/ T64 w 1740"/>
                              <a:gd name="T66" fmla="+- 0 8992 7994"/>
                              <a:gd name="T67" fmla="*/ 8992 h 1006"/>
                              <a:gd name="T68" fmla="+- 0 4770 4741"/>
                              <a:gd name="T69" fmla="*/ T68 w 1740"/>
                              <a:gd name="T70" fmla="+- 0 8970 7994"/>
                              <a:gd name="T71" fmla="*/ 8970 h 1006"/>
                              <a:gd name="T72" fmla="+- 0 4748 4741"/>
                              <a:gd name="T73" fmla="*/ T72 w 1740"/>
                              <a:gd name="T74" fmla="+- 0 8938 7994"/>
                              <a:gd name="T75" fmla="*/ 8938 h 1006"/>
                              <a:gd name="T76" fmla="+- 0 4741 4741"/>
                              <a:gd name="T77" fmla="*/ T76 w 1740"/>
                              <a:gd name="T78" fmla="+- 0 8899 7994"/>
                              <a:gd name="T79" fmla="*/ 8899 h 1006"/>
                              <a:gd name="T80" fmla="+- 0 4741 4741"/>
                              <a:gd name="T81" fmla="*/ T80 w 1740"/>
                              <a:gd name="T82" fmla="+- 0 8095 7994"/>
                              <a:gd name="T83" fmla="*/ 8095 h 10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006">
                                <a:moveTo>
                                  <a:pt x="0" y="101"/>
                                </a:moveTo>
                                <a:lnTo>
                                  <a:pt x="7" y="61"/>
                                </a:lnTo>
                                <a:lnTo>
                                  <a:pt x="29" y="30"/>
                                </a:lnTo>
                                <a:lnTo>
                                  <a:pt x="61" y="8"/>
                                </a:lnTo>
                                <a:lnTo>
                                  <a:pt x="100" y="0"/>
                                </a:lnTo>
                                <a:lnTo>
                                  <a:pt x="1639" y="0"/>
                                </a:lnTo>
                                <a:lnTo>
                                  <a:pt x="1678" y="8"/>
                                </a:lnTo>
                                <a:lnTo>
                                  <a:pt x="1710" y="30"/>
                                </a:lnTo>
                                <a:lnTo>
                                  <a:pt x="1732" y="61"/>
                                </a:lnTo>
                                <a:lnTo>
                                  <a:pt x="1740" y="101"/>
                                </a:lnTo>
                                <a:lnTo>
                                  <a:pt x="1740" y="905"/>
                                </a:lnTo>
                                <a:lnTo>
                                  <a:pt x="1732" y="944"/>
                                </a:lnTo>
                                <a:lnTo>
                                  <a:pt x="1710" y="976"/>
                                </a:lnTo>
                                <a:lnTo>
                                  <a:pt x="1678" y="998"/>
                                </a:lnTo>
                                <a:lnTo>
                                  <a:pt x="1639" y="1006"/>
                                </a:lnTo>
                                <a:lnTo>
                                  <a:pt x="100" y="1006"/>
                                </a:lnTo>
                                <a:lnTo>
                                  <a:pt x="61" y="998"/>
                                </a:lnTo>
                                <a:lnTo>
                                  <a:pt x="29" y="976"/>
                                </a:lnTo>
                                <a:lnTo>
                                  <a:pt x="7" y="944"/>
                                </a:lnTo>
                                <a:lnTo>
                                  <a:pt x="0" y="905"/>
                                </a:lnTo>
                                <a:lnTo>
                                  <a:pt x="0" y="101"/>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4215" y="1341"/>
                            <a:ext cx="761" cy="8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AutoShape 8"/>
                        <wps:cNvSpPr>
                          <a:spLocks/>
                        </wps:cNvSpPr>
                        <wps:spPr bwMode="auto">
                          <a:xfrm>
                            <a:off x="4280" y="1370"/>
                            <a:ext cx="461" cy="8420"/>
                          </a:xfrm>
                          <a:custGeom>
                            <a:avLst/>
                            <a:gdLst>
                              <a:gd name="T0" fmla="+- 0 4561 4280"/>
                              <a:gd name="T1" fmla="*/ T0 w 461"/>
                              <a:gd name="T2" fmla="+- 0 9610 1371"/>
                              <a:gd name="T3" fmla="*/ 9610 h 8420"/>
                              <a:gd name="T4" fmla="+- 0 4561 4280"/>
                              <a:gd name="T5" fmla="*/ T4 w 461"/>
                              <a:gd name="T6" fmla="+- 0 9790 1371"/>
                              <a:gd name="T7" fmla="*/ 9790 h 8420"/>
                              <a:gd name="T8" fmla="+- 0 4681 4280"/>
                              <a:gd name="T9" fmla="*/ T8 w 461"/>
                              <a:gd name="T10" fmla="+- 0 9730 1371"/>
                              <a:gd name="T11" fmla="*/ 9730 h 8420"/>
                              <a:gd name="T12" fmla="+- 0 4591 4280"/>
                              <a:gd name="T13" fmla="*/ T12 w 461"/>
                              <a:gd name="T14" fmla="+- 0 9730 1371"/>
                              <a:gd name="T15" fmla="*/ 9730 h 8420"/>
                              <a:gd name="T16" fmla="+- 0 4591 4280"/>
                              <a:gd name="T17" fmla="*/ T16 w 461"/>
                              <a:gd name="T18" fmla="+- 0 9670 1371"/>
                              <a:gd name="T19" fmla="*/ 9670 h 8420"/>
                              <a:gd name="T20" fmla="+- 0 4681 4280"/>
                              <a:gd name="T21" fmla="*/ T20 w 461"/>
                              <a:gd name="T22" fmla="+- 0 9670 1371"/>
                              <a:gd name="T23" fmla="*/ 9670 h 8420"/>
                              <a:gd name="T24" fmla="+- 0 4561 4280"/>
                              <a:gd name="T25" fmla="*/ T24 w 461"/>
                              <a:gd name="T26" fmla="+- 0 9610 1371"/>
                              <a:gd name="T27" fmla="*/ 9610 h 8420"/>
                              <a:gd name="T28" fmla="+- 0 4340 4280"/>
                              <a:gd name="T29" fmla="*/ T28 w 461"/>
                              <a:gd name="T30" fmla="+- 0 1371 1371"/>
                              <a:gd name="T31" fmla="*/ 1371 h 8420"/>
                              <a:gd name="T32" fmla="+- 0 4280 4280"/>
                              <a:gd name="T33" fmla="*/ T32 w 461"/>
                              <a:gd name="T34" fmla="+- 0 1371 1371"/>
                              <a:gd name="T35" fmla="*/ 1371 h 8420"/>
                              <a:gd name="T36" fmla="+- 0 4280 4280"/>
                              <a:gd name="T37" fmla="*/ T36 w 461"/>
                              <a:gd name="T38" fmla="+- 0 9700 1371"/>
                              <a:gd name="T39" fmla="*/ 9700 h 8420"/>
                              <a:gd name="T40" fmla="+- 0 4283 4280"/>
                              <a:gd name="T41" fmla="*/ T40 w 461"/>
                              <a:gd name="T42" fmla="+- 0 9712 1371"/>
                              <a:gd name="T43" fmla="*/ 9712 h 8420"/>
                              <a:gd name="T44" fmla="+- 0 4289 4280"/>
                              <a:gd name="T45" fmla="*/ T44 w 461"/>
                              <a:gd name="T46" fmla="+- 0 9721 1371"/>
                              <a:gd name="T47" fmla="*/ 9721 h 8420"/>
                              <a:gd name="T48" fmla="+- 0 4299 4280"/>
                              <a:gd name="T49" fmla="*/ T48 w 461"/>
                              <a:gd name="T50" fmla="+- 0 9728 1371"/>
                              <a:gd name="T51" fmla="*/ 9728 h 8420"/>
                              <a:gd name="T52" fmla="+- 0 4310 4280"/>
                              <a:gd name="T53" fmla="*/ T52 w 461"/>
                              <a:gd name="T54" fmla="+- 0 9730 1371"/>
                              <a:gd name="T55" fmla="*/ 9730 h 8420"/>
                              <a:gd name="T56" fmla="+- 0 4561 4280"/>
                              <a:gd name="T57" fmla="*/ T56 w 461"/>
                              <a:gd name="T58" fmla="+- 0 9730 1371"/>
                              <a:gd name="T59" fmla="*/ 9730 h 8420"/>
                              <a:gd name="T60" fmla="+- 0 4561 4280"/>
                              <a:gd name="T61" fmla="*/ T60 w 461"/>
                              <a:gd name="T62" fmla="+- 0 9700 1371"/>
                              <a:gd name="T63" fmla="*/ 9700 h 8420"/>
                              <a:gd name="T64" fmla="+- 0 4340 4280"/>
                              <a:gd name="T65" fmla="*/ T64 w 461"/>
                              <a:gd name="T66" fmla="+- 0 9700 1371"/>
                              <a:gd name="T67" fmla="*/ 9700 h 8420"/>
                              <a:gd name="T68" fmla="+- 0 4310 4280"/>
                              <a:gd name="T69" fmla="*/ T68 w 461"/>
                              <a:gd name="T70" fmla="+- 0 9670 1371"/>
                              <a:gd name="T71" fmla="*/ 9670 h 8420"/>
                              <a:gd name="T72" fmla="+- 0 4340 4280"/>
                              <a:gd name="T73" fmla="*/ T72 w 461"/>
                              <a:gd name="T74" fmla="+- 0 9670 1371"/>
                              <a:gd name="T75" fmla="*/ 9670 h 8420"/>
                              <a:gd name="T76" fmla="+- 0 4340 4280"/>
                              <a:gd name="T77" fmla="*/ T76 w 461"/>
                              <a:gd name="T78" fmla="+- 0 1371 1371"/>
                              <a:gd name="T79" fmla="*/ 1371 h 8420"/>
                              <a:gd name="T80" fmla="+- 0 4681 4280"/>
                              <a:gd name="T81" fmla="*/ T80 w 461"/>
                              <a:gd name="T82" fmla="+- 0 9670 1371"/>
                              <a:gd name="T83" fmla="*/ 9670 h 8420"/>
                              <a:gd name="T84" fmla="+- 0 4591 4280"/>
                              <a:gd name="T85" fmla="*/ T84 w 461"/>
                              <a:gd name="T86" fmla="+- 0 9670 1371"/>
                              <a:gd name="T87" fmla="*/ 9670 h 8420"/>
                              <a:gd name="T88" fmla="+- 0 4591 4280"/>
                              <a:gd name="T89" fmla="*/ T88 w 461"/>
                              <a:gd name="T90" fmla="+- 0 9730 1371"/>
                              <a:gd name="T91" fmla="*/ 9730 h 8420"/>
                              <a:gd name="T92" fmla="+- 0 4681 4280"/>
                              <a:gd name="T93" fmla="*/ T92 w 461"/>
                              <a:gd name="T94" fmla="+- 0 9730 1371"/>
                              <a:gd name="T95" fmla="*/ 9730 h 8420"/>
                              <a:gd name="T96" fmla="+- 0 4741 4280"/>
                              <a:gd name="T97" fmla="*/ T96 w 461"/>
                              <a:gd name="T98" fmla="+- 0 9700 1371"/>
                              <a:gd name="T99" fmla="*/ 9700 h 8420"/>
                              <a:gd name="T100" fmla="+- 0 4681 4280"/>
                              <a:gd name="T101" fmla="*/ T100 w 461"/>
                              <a:gd name="T102" fmla="+- 0 9670 1371"/>
                              <a:gd name="T103" fmla="*/ 9670 h 8420"/>
                              <a:gd name="T104" fmla="+- 0 4340 4280"/>
                              <a:gd name="T105" fmla="*/ T104 w 461"/>
                              <a:gd name="T106" fmla="+- 0 9670 1371"/>
                              <a:gd name="T107" fmla="*/ 9670 h 8420"/>
                              <a:gd name="T108" fmla="+- 0 4310 4280"/>
                              <a:gd name="T109" fmla="*/ T108 w 461"/>
                              <a:gd name="T110" fmla="+- 0 9670 1371"/>
                              <a:gd name="T111" fmla="*/ 9670 h 8420"/>
                              <a:gd name="T112" fmla="+- 0 4340 4280"/>
                              <a:gd name="T113" fmla="*/ T112 w 461"/>
                              <a:gd name="T114" fmla="+- 0 9700 1371"/>
                              <a:gd name="T115" fmla="*/ 9700 h 8420"/>
                              <a:gd name="T116" fmla="+- 0 4340 4280"/>
                              <a:gd name="T117" fmla="*/ T116 w 461"/>
                              <a:gd name="T118" fmla="+- 0 9670 1371"/>
                              <a:gd name="T119" fmla="*/ 9670 h 8420"/>
                              <a:gd name="T120" fmla="+- 0 4561 4280"/>
                              <a:gd name="T121" fmla="*/ T120 w 461"/>
                              <a:gd name="T122" fmla="+- 0 9670 1371"/>
                              <a:gd name="T123" fmla="*/ 9670 h 8420"/>
                              <a:gd name="T124" fmla="+- 0 4340 4280"/>
                              <a:gd name="T125" fmla="*/ T124 w 461"/>
                              <a:gd name="T126" fmla="+- 0 9670 1371"/>
                              <a:gd name="T127" fmla="*/ 9670 h 8420"/>
                              <a:gd name="T128" fmla="+- 0 4340 4280"/>
                              <a:gd name="T129" fmla="*/ T128 w 461"/>
                              <a:gd name="T130" fmla="+- 0 9700 1371"/>
                              <a:gd name="T131" fmla="*/ 9700 h 8420"/>
                              <a:gd name="T132" fmla="+- 0 4561 4280"/>
                              <a:gd name="T133" fmla="*/ T132 w 461"/>
                              <a:gd name="T134" fmla="+- 0 9700 1371"/>
                              <a:gd name="T135" fmla="*/ 9700 h 8420"/>
                              <a:gd name="T136" fmla="+- 0 4561 4280"/>
                              <a:gd name="T137" fmla="*/ T136 w 461"/>
                              <a:gd name="T138" fmla="+- 0 9670 1371"/>
                              <a:gd name="T139" fmla="*/ 9670 h 84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461" h="8420">
                                <a:moveTo>
                                  <a:pt x="281" y="8239"/>
                                </a:moveTo>
                                <a:lnTo>
                                  <a:pt x="281" y="8419"/>
                                </a:lnTo>
                                <a:lnTo>
                                  <a:pt x="401" y="8359"/>
                                </a:lnTo>
                                <a:lnTo>
                                  <a:pt x="311" y="8359"/>
                                </a:lnTo>
                                <a:lnTo>
                                  <a:pt x="311" y="8299"/>
                                </a:lnTo>
                                <a:lnTo>
                                  <a:pt x="401" y="8299"/>
                                </a:lnTo>
                                <a:lnTo>
                                  <a:pt x="281" y="8239"/>
                                </a:lnTo>
                                <a:close/>
                                <a:moveTo>
                                  <a:pt x="60" y="0"/>
                                </a:moveTo>
                                <a:lnTo>
                                  <a:pt x="0" y="0"/>
                                </a:lnTo>
                                <a:lnTo>
                                  <a:pt x="0" y="8329"/>
                                </a:lnTo>
                                <a:lnTo>
                                  <a:pt x="3" y="8341"/>
                                </a:lnTo>
                                <a:lnTo>
                                  <a:pt x="9" y="8350"/>
                                </a:lnTo>
                                <a:lnTo>
                                  <a:pt x="19" y="8357"/>
                                </a:lnTo>
                                <a:lnTo>
                                  <a:pt x="30" y="8359"/>
                                </a:lnTo>
                                <a:lnTo>
                                  <a:pt x="281" y="8359"/>
                                </a:lnTo>
                                <a:lnTo>
                                  <a:pt x="281" y="8329"/>
                                </a:lnTo>
                                <a:lnTo>
                                  <a:pt x="60" y="8329"/>
                                </a:lnTo>
                                <a:lnTo>
                                  <a:pt x="30" y="8299"/>
                                </a:lnTo>
                                <a:lnTo>
                                  <a:pt x="60" y="8299"/>
                                </a:lnTo>
                                <a:lnTo>
                                  <a:pt x="60" y="0"/>
                                </a:lnTo>
                                <a:close/>
                                <a:moveTo>
                                  <a:pt x="401" y="8299"/>
                                </a:moveTo>
                                <a:lnTo>
                                  <a:pt x="311" y="8299"/>
                                </a:lnTo>
                                <a:lnTo>
                                  <a:pt x="311" y="8359"/>
                                </a:lnTo>
                                <a:lnTo>
                                  <a:pt x="401" y="8359"/>
                                </a:lnTo>
                                <a:lnTo>
                                  <a:pt x="461" y="8329"/>
                                </a:lnTo>
                                <a:lnTo>
                                  <a:pt x="401" y="8299"/>
                                </a:lnTo>
                                <a:close/>
                                <a:moveTo>
                                  <a:pt x="60" y="8299"/>
                                </a:moveTo>
                                <a:lnTo>
                                  <a:pt x="30" y="8299"/>
                                </a:lnTo>
                                <a:lnTo>
                                  <a:pt x="60" y="8329"/>
                                </a:lnTo>
                                <a:lnTo>
                                  <a:pt x="60" y="8299"/>
                                </a:lnTo>
                                <a:close/>
                                <a:moveTo>
                                  <a:pt x="281" y="8299"/>
                                </a:moveTo>
                                <a:lnTo>
                                  <a:pt x="60" y="8299"/>
                                </a:lnTo>
                                <a:lnTo>
                                  <a:pt x="60" y="8329"/>
                                </a:lnTo>
                                <a:lnTo>
                                  <a:pt x="281" y="8329"/>
                                </a:lnTo>
                                <a:lnTo>
                                  <a:pt x="281" y="829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 name="Freeform 7"/>
                        <wps:cNvSpPr>
                          <a:spLocks/>
                        </wps:cNvSpPr>
                        <wps:spPr bwMode="auto">
                          <a:xfrm>
                            <a:off x="4740" y="9198"/>
                            <a:ext cx="1740" cy="1005"/>
                          </a:xfrm>
                          <a:custGeom>
                            <a:avLst/>
                            <a:gdLst>
                              <a:gd name="T0" fmla="+- 0 6380 4741"/>
                              <a:gd name="T1" fmla="*/ T0 w 1740"/>
                              <a:gd name="T2" fmla="+- 0 9199 9199"/>
                              <a:gd name="T3" fmla="*/ 9199 h 1005"/>
                              <a:gd name="T4" fmla="+- 0 4841 4741"/>
                              <a:gd name="T5" fmla="*/ T4 w 1740"/>
                              <a:gd name="T6" fmla="+- 0 9199 9199"/>
                              <a:gd name="T7" fmla="*/ 9199 h 1005"/>
                              <a:gd name="T8" fmla="+- 0 4802 4741"/>
                              <a:gd name="T9" fmla="*/ T8 w 1740"/>
                              <a:gd name="T10" fmla="+- 0 9207 9199"/>
                              <a:gd name="T11" fmla="*/ 9207 h 1005"/>
                              <a:gd name="T12" fmla="+- 0 4770 4741"/>
                              <a:gd name="T13" fmla="*/ T12 w 1740"/>
                              <a:gd name="T14" fmla="+- 0 9228 9199"/>
                              <a:gd name="T15" fmla="*/ 9228 h 1005"/>
                              <a:gd name="T16" fmla="+- 0 4748 4741"/>
                              <a:gd name="T17" fmla="*/ T16 w 1740"/>
                              <a:gd name="T18" fmla="+- 0 9260 9199"/>
                              <a:gd name="T19" fmla="*/ 9260 h 1005"/>
                              <a:gd name="T20" fmla="+- 0 4741 4741"/>
                              <a:gd name="T21" fmla="*/ T20 w 1740"/>
                              <a:gd name="T22" fmla="+- 0 9299 9199"/>
                              <a:gd name="T23" fmla="*/ 9299 h 1005"/>
                              <a:gd name="T24" fmla="+- 0 4741 4741"/>
                              <a:gd name="T25" fmla="*/ T24 w 1740"/>
                              <a:gd name="T26" fmla="+- 0 10103 9199"/>
                              <a:gd name="T27" fmla="*/ 10103 h 1005"/>
                              <a:gd name="T28" fmla="+- 0 4748 4741"/>
                              <a:gd name="T29" fmla="*/ T28 w 1740"/>
                              <a:gd name="T30" fmla="+- 0 10142 9199"/>
                              <a:gd name="T31" fmla="*/ 10142 h 1005"/>
                              <a:gd name="T32" fmla="+- 0 4770 4741"/>
                              <a:gd name="T33" fmla="*/ T32 w 1740"/>
                              <a:gd name="T34" fmla="+- 0 10174 9199"/>
                              <a:gd name="T35" fmla="*/ 10174 h 1005"/>
                              <a:gd name="T36" fmla="+- 0 4802 4741"/>
                              <a:gd name="T37" fmla="*/ T36 w 1740"/>
                              <a:gd name="T38" fmla="+- 0 10195 9199"/>
                              <a:gd name="T39" fmla="*/ 10195 h 1005"/>
                              <a:gd name="T40" fmla="+- 0 4841 4741"/>
                              <a:gd name="T41" fmla="*/ T40 w 1740"/>
                              <a:gd name="T42" fmla="+- 0 10203 9199"/>
                              <a:gd name="T43" fmla="*/ 10203 h 1005"/>
                              <a:gd name="T44" fmla="+- 0 6380 4741"/>
                              <a:gd name="T45" fmla="*/ T44 w 1740"/>
                              <a:gd name="T46" fmla="+- 0 10203 9199"/>
                              <a:gd name="T47" fmla="*/ 10203 h 1005"/>
                              <a:gd name="T48" fmla="+- 0 6419 4741"/>
                              <a:gd name="T49" fmla="*/ T48 w 1740"/>
                              <a:gd name="T50" fmla="+- 0 10195 9199"/>
                              <a:gd name="T51" fmla="*/ 10195 h 1005"/>
                              <a:gd name="T52" fmla="+- 0 6451 4741"/>
                              <a:gd name="T53" fmla="*/ T52 w 1740"/>
                              <a:gd name="T54" fmla="+- 0 10174 9199"/>
                              <a:gd name="T55" fmla="*/ 10174 h 1005"/>
                              <a:gd name="T56" fmla="+- 0 6473 4741"/>
                              <a:gd name="T57" fmla="*/ T56 w 1740"/>
                              <a:gd name="T58" fmla="+- 0 10142 9199"/>
                              <a:gd name="T59" fmla="*/ 10142 h 1005"/>
                              <a:gd name="T60" fmla="+- 0 6481 4741"/>
                              <a:gd name="T61" fmla="*/ T60 w 1740"/>
                              <a:gd name="T62" fmla="+- 0 10103 9199"/>
                              <a:gd name="T63" fmla="*/ 10103 h 1005"/>
                              <a:gd name="T64" fmla="+- 0 6481 4741"/>
                              <a:gd name="T65" fmla="*/ T64 w 1740"/>
                              <a:gd name="T66" fmla="+- 0 9299 9199"/>
                              <a:gd name="T67" fmla="*/ 9299 h 1005"/>
                              <a:gd name="T68" fmla="+- 0 6473 4741"/>
                              <a:gd name="T69" fmla="*/ T68 w 1740"/>
                              <a:gd name="T70" fmla="+- 0 9260 9199"/>
                              <a:gd name="T71" fmla="*/ 9260 h 1005"/>
                              <a:gd name="T72" fmla="+- 0 6451 4741"/>
                              <a:gd name="T73" fmla="*/ T72 w 1740"/>
                              <a:gd name="T74" fmla="+- 0 9228 9199"/>
                              <a:gd name="T75" fmla="*/ 9228 h 1005"/>
                              <a:gd name="T76" fmla="+- 0 6419 4741"/>
                              <a:gd name="T77" fmla="*/ T76 w 1740"/>
                              <a:gd name="T78" fmla="+- 0 9207 9199"/>
                              <a:gd name="T79" fmla="*/ 9207 h 1005"/>
                              <a:gd name="T80" fmla="+- 0 6380 4741"/>
                              <a:gd name="T81" fmla="*/ T80 w 1740"/>
                              <a:gd name="T82" fmla="+- 0 9199 9199"/>
                              <a:gd name="T83" fmla="*/ 9199 h 10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005">
                                <a:moveTo>
                                  <a:pt x="1639" y="0"/>
                                </a:moveTo>
                                <a:lnTo>
                                  <a:pt x="100" y="0"/>
                                </a:lnTo>
                                <a:lnTo>
                                  <a:pt x="61" y="8"/>
                                </a:lnTo>
                                <a:lnTo>
                                  <a:pt x="29" y="29"/>
                                </a:lnTo>
                                <a:lnTo>
                                  <a:pt x="7" y="61"/>
                                </a:lnTo>
                                <a:lnTo>
                                  <a:pt x="0" y="100"/>
                                </a:lnTo>
                                <a:lnTo>
                                  <a:pt x="0" y="904"/>
                                </a:lnTo>
                                <a:lnTo>
                                  <a:pt x="7" y="943"/>
                                </a:lnTo>
                                <a:lnTo>
                                  <a:pt x="29" y="975"/>
                                </a:lnTo>
                                <a:lnTo>
                                  <a:pt x="61" y="996"/>
                                </a:lnTo>
                                <a:lnTo>
                                  <a:pt x="100" y="1004"/>
                                </a:lnTo>
                                <a:lnTo>
                                  <a:pt x="1639" y="1004"/>
                                </a:lnTo>
                                <a:lnTo>
                                  <a:pt x="1678" y="996"/>
                                </a:lnTo>
                                <a:lnTo>
                                  <a:pt x="1710" y="975"/>
                                </a:lnTo>
                                <a:lnTo>
                                  <a:pt x="1732" y="943"/>
                                </a:lnTo>
                                <a:lnTo>
                                  <a:pt x="1740" y="904"/>
                                </a:lnTo>
                                <a:lnTo>
                                  <a:pt x="1740" y="100"/>
                                </a:lnTo>
                                <a:lnTo>
                                  <a:pt x="1732" y="61"/>
                                </a:lnTo>
                                <a:lnTo>
                                  <a:pt x="1710" y="29"/>
                                </a:lnTo>
                                <a:lnTo>
                                  <a:pt x="1678" y="8"/>
                                </a:lnTo>
                                <a:lnTo>
                                  <a:pt x="1639"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Freeform 6"/>
                        <wps:cNvSpPr>
                          <a:spLocks/>
                        </wps:cNvSpPr>
                        <wps:spPr bwMode="auto">
                          <a:xfrm>
                            <a:off x="4740" y="9198"/>
                            <a:ext cx="1740" cy="1005"/>
                          </a:xfrm>
                          <a:custGeom>
                            <a:avLst/>
                            <a:gdLst>
                              <a:gd name="T0" fmla="+- 0 4741 4741"/>
                              <a:gd name="T1" fmla="*/ T0 w 1740"/>
                              <a:gd name="T2" fmla="+- 0 9299 9199"/>
                              <a:gd name="T3" fmla="*/ 9299 h 1005"/>
                              <a:gd name="T4" fmla="+- 0 4748 4741"/>
                              <a:gd name="T5" fmla="*/ T4 w 1740"/>
                              <a:gd name="T6" fmla="+- 0 9260 9199"/>
                              <a:gd name="T7" fmla="*/ 9260 h 1005"/>
                              <a:gd name="T8" fmla="+- 0 4770 4741"/>
                              <a:gd name="T9" fmla="*/ T8 w 1740"/>
                              <a:gd name="T10" fmla="+- 0 9228 9199"/>
                              <a:gd name="T11" fmla="*/ 9228 h 1005"/>
                              <a:gd name="T12" fmla="+- 0 4802 4741"/>
                              <a:gd name="T13" fmla="*/ T12 w 1740"/>
                              <a:gd name="T14" fmla="+- 0 9207 9199"/>
                              <a:gd name="T15" fmla="*/ 9207 h 1005"/>
                              <a:gd name="T16" fmla="+- 0 4841 4741"/>
                              <a:gd name="T17" fmla="*/ T16 w 1740"/>
                              <a:gd name="T18" fmla="+- 0 9199 9199"/>
                              <a:gd name="T19" fmla="*/ 9199 h 1005"/>
                              <a:gd name="T20" fmla="+- 0 6380 4741"/>
                              <a:gd name="T21" fmla="*/ T20 w 1740"/>
                              <a:gd name="T22" fmla="+- 0 9199 9199"/>
                              <a:gd name="T23" fmla="*/ 9199 h 1005"/>
                              <a:gd name="T24" fmla="+- 0 6419 4741"/>
                              <a:gd name="T25" fmla="*/ T24 w 1740"/>
                              <a:gd name="T26" fmla="+- 0 9207 9199"/>
                              <a:gd name="T27" fmla="*/ 9207 h 1005"/>
                              <a:gd name="T28" fmla="+- 0 6451 4741"/>
                              <a:gd name="T29" fmla="*/ T28 w 1740"/>
                              <a:gd name="T30" fmla="+- 0 9228 9199"/>
                              <a:gd name="T31" fmla="*/ 9228 h 1005"/>
                              <a:gd name="T32" fmla="+- 0 6473 4741"/>
                              <a:gd name="T33" fmla="*/ T32 w 1740"/>
                              <a:gd name="T34" fmla="+- 0 9260 9199"/>
                              <a:gd name="T35" fmla="*/ 9260 h 1005"/>
                              <a:gd name="T36" fmla="+- 0 6481 4741"/>
                              <a:gd name="T37" fmla="*/ T36 w 1740"/>
                              <a:gd name="T38" fmla="+- 0 9299 9199"/>
                              <a:gd name="T39" fmla="*/ 9299 h 1005"/>
                              <a:gd name="T40" fmla="+- 0 6481 4741"/>
                              <a:gd name="T41" fmla="*/ T40 w 1740"/>
                              <a:gd name="T42" fmla="+- 0 10103 9199"/>
                              <a:gd name="T43" fmla="*/ 10103 h 1005"/>
                              <a:gd name="T44" fmla="+- 0 6473 4741"/>
                              <a:gd name="T45" fmla="*/ T44 w 1740"/>
                              <a:gd name="T46" fmla="+- 0 10142 9199"/>
                              <a:gd name="T47" fmla="*/ 10142 h 1005"/>
                              <a:gd name="T48" fmla="+- 0 6451 4741"/>
                              <a:gd name="T49" fmla="*/ T48 w 1740"/>
                              <a:gd name="T50" fmla="+- 0 10174 9199"/>
                              <a:gd name="T51" fmla="*/ 10174 h 1005"/>
                              <a:gd name="T52" fmla="+- 0 6419 4741"/>
                              <a:gd name="T53" fmla="*/ T52 w 1740"/>
                              <a:gd name="T54" fmla="+- 0 10195 9199"/>
                              <a:gd name="T55" fmla="*/ 10195 h 1005"/>
                              <a:gd name="T56" fmla="+- 0 6380 4741"/>
                              <a:gd name="T57" fmla="*/ T56 w 1740"/>
                              <a:gd name="T58" fmla="+- 0 10203 9199"/>
                              <a:gd name="T59" fmla="*/ 10203 h 1005"/>
                              <a:gd name="T60" fmla="+- 0 4841 4741"/>
                              <a:gd name="T61" fmla="*/ T60 w 1740"/>
                              <a:gd name="T62" fmla="+- 0 10203 9199"/>
                              <a:gd name="T63" fmla="*/ 10203 h 1005"/>
                              <a:gd name="T64" fmla="+- 0 4802 4741"/>
                              <a:gd name="T65" fmla="*/ T64 w 1740"/>
                              <a:gd name="T66" fmla="+- 0 10195 9199"/>
                              <a:gd name="T67" fmla="*/ 10195 h 1005"/>
                              <a:gd name="T68" fmla="+- 0 4770 4741"/>
                              <a:gd name="T69" fmla="*/ T68 w 1740"/>
                              <a:gd name="T70" fmla="+- 0 10174 9199"/>
                              <a:gd name="T71" fmla="*/ 10174 h 1005"/>
                              <a:gd name="T72" fmla="+- 0 4748 4741"/>
                              <a:gd name="T73" fmla="*/ T72 w 1740"/>
                              <a:gd name="T74" fmla="+- 0 10142 9199"/>
                              <a:gd name="T75" fmla="*/ 10142 h 1005"/>
                              <a:gd name="T76" fmla="+- 0 4741 4741"/>
                              <a:gd name="T77" fmla="*/ T76 w 1740"/>
                              <a:gd name="T78" fmla="+- 0 10103 9199"/>
                              <a:gd name="T79" fmla="*/ 10103 h 1005"/>
                              <a:gd name="T80" fmla="+- 0 4741 4741"/>
                              <a:gd name="T81" fmla="*/ T80 w 1740"/>
                              <a:gd name="T82" fmla="+- 0 9299 9199"/>
                              <a:gd name="T83" fmla="*/ 9299 h 10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740" h="1005">
                                <a:moveTo>
                                  <a:pt x="0" y="100"/>
                                </a:moveTo>
                                <a:lnTo>
                                  <a:pt x="7" y="61"/>
                                </a:lnTo>
                                <a:lnTo>
                                  <a:pt x="29" y="29"/>
                                </a:lnTo>
                                <a:lnTo>
                                  <a:pt x="61" y="8"/>
                                </a:lnTo>
                                <a:lnTo>
                                  <a:pt x="100" y="0"/>
                                </a:lnTo>
                                <a:lnTo>
                                  <a:pt x="1639" y="0"/>
                                </a:lnTo>
                                <a:lnTo>
                                  <a:pt x="1678" y="8"/>
                                </a:lnTo>
                                <a:lnTo>
                                  <a:pt x="1710" y="29"/>
                                </a:lnTo>
                                <a:lnTo>
                                  <a:pt x="1732" y="61"/>
                                </a:lnTo>
                                <a:lnTo>
                                  <a:pt x="1740" y="100"/>
                                </a:lnTo>
                                <a:lnTo>
                                  <a:pt x="1740" y="904"/>
                                </a:lnTo>
                                <a:lnTo>
                                  <a:pt x="1732" y="943"/>
                                </a:lnTo>
                                <a:lnTo>
                                  <a:pt x="1710" y="975"/>
                                </a:lnTo>
                                <a:lnTo>
                                  <a:pt x="1678" y="996"/>
                                </a:lnTo>
                                <a:lnTo>
                                  <a:pt x="1639" y="1004"/>
                                </a:lnTo>
                                <a:lnTo>
                                  <a:pt x="100" y="1004"/>
                                </a:lnTo>
                                <a:lnTo>
                                  <a:pt x="61" y="996"/>
                                </a:lnTo>
                                <a:lnTo>
                                  <a:pt x="29" y="975"/>
                                </a:lnTo>
                                <a:lnTo>
                                  <a:pt x="7" y="943"/>
                                </a:lnTo>
                                <a:lnTo>
                                  <a:pt x="0" y="904"/>
                                </a:lnTo>
                                <a:lnTo>
                                  <a:pt x="0" y="100"/>
                                </a:lnTo>
                                <a:close/>
                              </a:path>
                            </a:pathLst>
                          </a:custGeom>
                          <a:noFill/>
                          <a:ln w="2514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Text Box 5"/>
                        <wps:cNvSpPr txBox="1">
                          <a:spLocks noChangeArrowheads="1"/>
                        </wps:cNvSpPr>
                        <wps:spPr bwMode="auto">
                          <a:xfrm>
                            <a:off x="4828" y="1934"/>
                            <a:ext cx="1760" cy="43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F56" w:rsidRDefault="00DF5F56" w:rsidP="00B079B1">
                              <w:pPr>
                                <w:spacing w:before="12" w:line="216" w:lineRule="auto"/>
                                <w:ind w:left="-1" w:right="18" w:firstLine="2"/>
                                <w:rPr>
                                  <w:sz w:val="24"/>
                                </w:rPr>
                              </w:pPr>
                              <w:r>
                                <w:rPr>
                                  <w:sz w:val="24"/>
                                </w:rPr>
                                <w:t xml:space="preserve">HVAC system filter </w:t>
                              </w:r>
                            </w:p>
                            <w:p w:rsidR="00DF5F56" w:rsidRDefault="00DF5F56" w:rsidP="00B079B1">
                              <w:pPr>
                                <w:spacing w:before="1"/>
                                <w:rPr>
                                  <w:sz w:val="29"/>
                                </w:rPr>
                              </w:pPr>
                            </w:p>
                            <w:p w:rsidR="00DF5F56" w:rsidRDefault="00DF5F56" w:rsidP="00B079B1">
                              <w:pPr>
                                <w:spacing w:line="216" w:lineRule="auto"/>
                                <w:ind w:right="196"/>
                                <w:rPr>
                                  <w:spacing w:val="-4"/>
                                  <w:sz w:val="24"/>
                                </w:rPr>
                              </w:pPr>
                              <w:r>
                                <w:rPr>
                                  <w:spacing w:val="-6"/>
                                  <w:sz w:val="24"/>
                                </w:rPr>
                                <w:t xml:space="preserve">ULPA </w:t>
                              </w:r>
                              <w:r>
                                <w:rPr>
                                  <w:sz w:val="24"/>
                                </w:rPr>
                                <w:t xml:space="preserve">filters (Ultra Low Penetration </w:t>
                              </w:r>
                              <w:r>
                                <w:rPr>
                                  <w:spacing w:val="-4"/>
                                  <w:sz w:val="24"/>
                                </w:rPr>
                                <w:t>Air)</w:t>
                              </w:r>
                            </w:p>
                            <w:p w:rsidR="00DF5F56" w:rsidRDefault="00DF5F56" w:rsidP="00B079B1">
                              <w:pPr>
                                <w:spacing w:before="12" w:line="216" w:lineRule="auto"/>
                                <w:ind w:left="-1" w:right="18" w:firstLine="2"/>
                                <w:rPr>
                                  <w:sz w:val="24"/>
                                </w:rPr>
                              </w:pPr>
                            </w:p>
                            <w:p w:rsidR="00DF5F56" w:rsidRDefault="00DF5F56" w:rsidP="00B079B1">
                              <w:pPr>
                                <w:spacing w:before="12" w:line="216" w:lineRule="auto"/>
                                <w:ind w:left="-1" w:right="18" w:firstLine="2"/>
                                <w:rPr>
                                  <w:sz w:val="24"/>
                                </w:rPr>
                              </w:pPr>
                              <w:r>
                                <w:rPr>
                                  <w:sz w:val="24"/>
                                </w:rPr>
                                <w:t>HEPA (high- efficiency particulate arresting)</w:t>
                              </w:r>
                            </w:p>
                            <w:p w:rsidR="00DF5F56" w:rsidRDefault="00DF5F56" w:rsidP="00B079B1">
                              <w:pPr>
                                <w:spacing w:line="216" w:lineRule="auto"/>
                                <w:ind w:right="196"/>
                                <w:rPr>
                                  <w:sz w:val="24"/>
                                </w:rPr>
                              </w:pPr>
                            </w:p>
                          </w:txbxContent>
                        </wps:txbx>
                        <wps:bodyPr rot="0" vert="horz" wrap="square" lIns="0" tIns="0" rIns="0" bIns="0" anchor="t" anchorCtr="0" upright="1">
                          <a:noAutofit/>
                        </wps:bodyPr>
                      </wps:wsp>
                      <wps:wsp>
                        <wps:cNvPr id="48" name="Text Box 4"/>
                        <wps:cNvSpPr txBox="1">
                          <a:spLocks noChangeArrowheads="1"/>
                        </wps:cNvSpPr>
                        <wps:spPr bwMode="auto">
                          <a:xfrm>
                            <a:off x="4858" y="5318"/>
                            <a:ext cx="1526" cy="2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F56" w:rsidRDefault="00DF5F56" w:rsidP="00B079B1">
                              <w:pPr>
                                <w:spacing w:before="12" w:line="216" w:lineRule="auto"/>
                                <w:ind w:right="18"/>
                                <w:jc w:val="center"/>
                                <w:rPr>
                                  <w:sz w:val="24"/>
                                </w:rPr>
                              </w:pPr>
                              <w:r>
                                <w:rPr>
                                  <w:sz w:val="24"/>
                                </w:rPr>
                                <w:t>Air, oil, fuel filters for automotive,</w:t>
                              </w:r>
                            </w:p>
                            <w:p w:rsidR="00DF5F56" w:rsidRDefault="00DF5F56" w:rsidP="00B079B1">
                              <w:pPr>
                                <w:spacing w:before="7"/>
                                <w:rPr>
                                  <w:sz w:val="35"/>
                                </w:rPr>
                              </w:pPr>
                            </w:p>
                            <w:p w:rsidR="00DF5F56" w:rsidRDefault="00DF5F56" w:rsidP="00B079B1">
                              <w:pPr>
                                <w:spacing w:line="216" w:lineRule="auto"/>
                                <w:ind w:left="141" w:right="160" w:hanging="1"/>
                                <w:jc w:val="center"/>
                                <w:rPr>
                                  <w:sz w:val="24"/>
                                </w:rPr>
                              </w:pPr>
                              <w:r>
                                <w:rPr>
                                  <w:sz w:val="24"/>
                                </w:rPr>
                                <w:t>Filters for beverage, pharmacy, medical applications,</w:t>
                              </w:r>
                            </w:p>
                            <w:p w:rsidR="00DF5F56" w:rsidRDefault="00DF5F56" w:rsidP="00B079B1">
                              <w:pPr>
                                <w:spacing w:before="8"/>
                                <w:rPr>
                                  <w:sz w:val="35"/>
                                </w:rPr>
                              </w:pPr>
                            </w:p>
                            <w:p w:rsidR="00DF5F56" w:rsidRDefault="00DF5F56" w:rsidP="00B079B1">
                              <w:pPr>
                                <w:spacing w:line="216" w:lineRule="auto"/>
                                <w:ind w:left="-1" w:right="18"/>
                                <w:jc w:val="center"/>
                                <w:rPr>
                                  <w:sz w:val="24"/>
                                </w:rPr>
                              </w:pPr>
                              <w:r>
                                <w:rPr>
                                  <w:sz w:val="24"/>
                                </w:rPr>
                                <w:t xml:space="preserve">Filter media </w:t>
                              </w:r>
                              <w:r>
                                <w:rPr>
                                  <w:spacing w:val="-6"/>
                                  <w:sz w:val="24"/>
                                </w:rPr>
                                <w:t xml:space="preserve">for </w:t>
                              </w:r>
                              <w:r>
                                <w:rPr>
                                  <w:sz w:val="24"/>
                                </w:rPr>
                                <w:t>new air and liquid</w:t>
                              </w:r>
                              <w:r>
                                <w:rPr>
                                  <w:spacing w:val="-2"/>
                                  <w:sz w:val="24"/>
                                </w:rPr>
                                <w:t xml:space="preserve"> </w:t>
                              </w:r>
                              <w:r>
                                <w:rPr>
                                  <w:sz w:val="24"/>
                                </w:rPr>
                                <w:t>filtration</w:t>
                              </w:r>
                            </w:p>
                          </w:txbxContent>
                        </wps:txbx>
                        <wps:bodyPr rot="0" vert="horz" wrap="square" lIns="0" tIns="0" rIns="0" bIns="0" anchor="t" anchorCtr="0" upright="1">
                          <a:noAutofit/>
                        </wps:bodyPr>
                      </wps:wsp>
                      <wps:wsp>
                        <wps:cNvPr id="49" name="Text Box 3"/>
                        <wps:cNvSpPr txBox="1">
                          <a:spLocks noChangeArrowheads="1"/>
                        </wps:cNvSpPr>
                        <wps:spPr bwMode="auto">
                          <a:xfrm>
                            <a:off x="4852" y="9311"/>
                            <a:ext cx="1540" cy="7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F5F56" w:rsidRDefault="00DF5F56" w:rsidP="00B079B1">
                              <w:pPr>
                                <w:spacing w:before="12" w:line="216" w:lineRule="auto"/>
                                <w:ind w:left="-1" w:right="18" w:hanging="3"/>
                                <w:jc w:val="center"/>
                                <w:rPr>
                                  <w:sz w:val="24"/>
                                </w:rPr>
                              </w:pPr>
                              <w:r>
                                <w:rPr>
                                  <w:sz w:val="24"/>
                                </w:rPr>
                                <w:t>Applications, such as vacuum cleaners.</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053107" id="Group 2" o:spid="_x0000_s1057" style="position:absolute;margin-left:351.8pt;margin-top:15.5pt;width:221.2pt;height:492.9pt;z-index:-251660288;mso-wrap-distance-left:0;mso-wrap-distance-right:0;mso-position-horizontal-relative:page" coordorigin="3967,345" coordsize="2843,98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">
                <v:shape id="Picture 35" o:spid="_x0000_s1058" type="#_x0000_t75" style="position:absolute;left:3967;top:345;width:2843;height:11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KCvfDAAAA2gAAAA8AAABkcnMvZG93bnJldi54bWxEj8FuwjAMhu+T9g6RJ3Eb6XqArRAqNECw&#10;ww5jExI3qzFtReNUTYDw9vNh0o7W7/+zv3mZXKeuNITWs4GXcQaKuPK25drAz/fm+RVUiMgWO89k&#10;4E4BysXjwxwL62/8Rdd9rJVAOBRooImxL7QOVUMOw9j3xJKd/OAwyjjU2g54E7jrdJ5lE+2wZbnQ&#10;YE/vDVXn/cUZaD+rdZ62O1wJ/ONwn6a3Y5eMGT2l5QxUpBT/l//aO2tAfhUV0QC9+A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6QoK98MAAADaAAAADwAAAAAAAAAAAAAAAACf&#10;AgAAZHJzL2Rvd25yZXYueG1sUEsFBgAAAAAEAAQA9wAAAI8DAAAAAA==&#10;">
                  <v:imagedata r:id="rId34" o:title=""/>
                </v:shape>
                <v:shape id="Picture 34" o:spid="_x0000_s1059" type="#_x0000_t75" style="position:absolute;left:4032;top:357;width:2724;height:1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9r/ePFAAAA2wAAAA8AAABkcnMvZG93bnJldi54bWxEj0FvwjAMhe9I+w+RJ3EbKaAhVAgITQKx&#10;3SiMcTSN13ZrnKrJoOzXz4dJ3Gy95/c+z5edq9WF2lB5NjAcJKCIc28rLgwc9uunKagQkS3WnsnA&#10;jQIsFw+9OabWX3lHlywWSkI4pGigjLFJtQ55SQ7DwDfEon361mGUtS20bfEq4a7WoySZaIcVS0OJ&#10;Db2UlH9nP87AaVNP3o/n8dcHvq1H1TF7PdvfZ2P6j91qBipSF+/m/+utFXyhl19kAL3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va/3jxQAAANsAAAAPAAAAAAAAAAAAAAAA&#10;AJ8CAABkcnMvZG93bnJldi54bWxQSwUGAAAAAAQABAD3AAAAkQMAAAAA&#10;">
                  <v:imagedata r:id="rId35" o:title=""/>
                </v:shape>
                <v:shape id="Picture 33" o:spid="_x0000_s1060" type="#_x0000_t75" style="position:absolute;left:4215;top:1341;width:761;height:9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cUEIrDAAAA2wAAAA8AAABkcnMvZG93bnJldi54bWxET01rwkAQvRf8D8sIXopulEYkuopIhVB6&#10;qYrgbcyOSTQ7m2a3Mf77bkHobR7vcxarzlSipcaVlhWMRxEI4szqknMFh/12OAPhPLLGyjIpeJCD&#10;1bL3ssBE2zt/UbvzuQgh7BJUUHhfJ1K6rCCDbmRr4sBdbGPQB9jkUjd4D+GmkpMomkqDJYeGAmva&#10;FJTddj9GwfsjPtXXj9f2nKbfn5sqPl2Pb7FSg363noPw1Pl/8dOd6jB/An+/hAPk8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xQQisMAAADbAAAADwAAAAAAAAAAAAAAAACf&#10;AgAAZHJzL2Rvd25yZXYueG1sUEsFBgAAAAAEAAQA9wAAAI8DAAAAAA==&#10;">
                  <v:imagedata r:id="rId36" o:title=""/>
                </v:shape>
                <v:shape id="AutoShape 32" o:spid="_x0000_s1061" style="position:absolute;left:4280;top:1370;width:461;height:787;visibility:visible;mso-wrap-style:square;v-text-anchor:top" coordsize="461,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hHBcEA&#10;AADbAAAADwAAAGRycy9kb3ducmV2LnhtbERPTWsCMRC9F/ofwhS8iGZXZZGtUUQQPAlue+lt3Iyb&#10;xWSy3URd/31TKPQ2j/c5q83grLhTH1rPCvJpBoK49rrlRsHnx36yBBEiskbrmRQ8KcBm/fqywlL7&#10;B5/oXsVGpBAOJSowMXallKE25DBMfUecuIvvHcYE+0bqHh8p3Fk5y7JCOmw5NRjsaGeovlY3p6Bo&#10;2C6up6/5mOfVYXw859Z850qN3obtO4hIQ/wX/7kPOs1fwO8v6QC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YRwXBAAAA2wAAAA8AAAAAAAAAAAAAAAAAmAIAAGRycy9kb3du&#10;cmV2LnhtbFBLBQYAAAAABAAEAPUAAACGAwAAAAA=&#10;" path="m281,606r,180l401,726r-90,l311,666r90,l281,606xm60,l,,,696r3,12l9,717r10,7l30,726r251,l281,696r-221,l30,666r30,l60,xm401,666r-90,l311,726r90,l461,696,401,666xm60,666r-30,l60,696r,-30xm281,666r-221,l60,696r221,l281,666xe" fillcolor="black" stroked="f">
                  <v:path arrowok="t" o:connecttype="custom" o:connectlocs="281,1977;281,2157;401,2097;311,2097;311,2037;401,2037;281,1977;60,1371;0,1371;0,2067;3,2079;9,2088;19,2095;30,2097;281,2097;281,2067;60,2067;30,2037;60,2037;60,1371;401,2037;311,2037;311,2097;401,2097;461,2067;401,2037;60,2037;30,2037;60,2067;60,2037;281,2037;60,2037;60,2067;281,2067;281,2037" o:connectangles="0,0,0,0,0,0,0,0,0,0,0,0,0,0,0,0,0,0,0,0,0,0,0,0,0,0,0,0,0,0,0,0,0,0,0"/>
                </v:shape>
                <v:shape id="Freeform 31" o:spid="_x0000_s1062" style="position:absolute;left:4740;top:1556;width:2018;height:1024;visibility:visible;mso-wrap-style:square;v-text-anchor:top" coordsize="2018,10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IVz8MA&#10;AADbAAAADwAAAGRycy9kb3ducmV2LnhtbERPTWvCQBC9C/0PyxR6042FBomuYkUxggSaVnods9Mk&#10;bXY2ZFcT/323IPQ2j/c5i9VgGnGlztWWFUwnEQjiwuqaSwUf77vxDITzyBoby6TgRg5Wy4fRAhNt&#10;e36ja+5LEULYJaig8r5NpHRFRQbdxLbEgfuynUEfYFdK3WEfwk0jn6MolgZrDg0VtrSpqPjJL0bB&#10;9+l1m32eX/Qxmx42zXafrs99qtTT47Ceg/A0+H/x3Z3qMD+Gv1/C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DIVz8MAAADbAAAADwAAAAAAAAAAAAAAAACYAgAAZHJzL2Rv&#10;d25yZXYueG1sUEsFBgAAAAAEAAQA9QAAAIgDAAAAAA==&#10;" path="m1914,l102,,62,8,30,30,8,63,,102,,921r8,40l30,994r32,22l102,1024r1812,l1954,1016r33,-22l2009,961r8,-40l2017,102r-8,-39l1987,30,1954,8,1914,xe" stroked="f">
                  <v:path arrowok="t" o:connecttype="custom" o:connectlocs="1914,1556;102,1556;62,1564;30,1586;8,1619;0,1658;0,2477;8,2517;30,2550;62,2572;102,2580;1914,2580;1954,2572;1987,2550;2009,2517;2017,2477;2017,1658;2009,1619;1987,1586;1954,1564;1914,1556" o:connectangles="0,0,0,0,0,0,0,0,0,0,0,0,0,0,0,0,0,0,0,0,0"/>
                </v:shape>
                <v:shape id="Freeform 30" o:spid="_x0000_s1063" style="position:absolute;left:4740;top:1556;width:2018;height:1024;visibility:visible;mso-wrap-style:square;v-text-anchor:top" coordsize="2018,10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diA8QA&#10;AADbAAAADwAAAGRycy9kb3ducmV2LnhtbESPQW/CMAyF70j7D5En7QbpepigIyC0MY0LhwESV6vx&#10;km6N0zUByr/Hh0ncbL3n9z7Pl0No1Zn61EQ28DwpQBHX0TbsDBz2H+MpqJSRLbaRycCVEiwXD6M5&#10;VjZe+IvOu+yUhHCq0IDPuau0TrWngGkSO2LRvmMfMMvaO217vEh4aHVZFC86YMPS4LGjN0/17+4U&#10;DDg3C+VmfSxPP39r/dn69+3quDfm6XFYvYLKNOS7+f96YwVfYOUXG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XYgPEAAAA2wAAAA8AAAAAAAAAAAAAAAAAmAIAAGRycy9k&#10;b3ducmV2LnhtbFBLBQYAAAAABAAEAPUAAACJAwAAAAA=&#10;" path="m,102l8,63,30,30,62,8,102,,1914,r40,8l1987,30r22,33l2017,102r,819l2009,961r-22,33l1954,1016r-40,8l102,1024r-40,-8l30,994,8,961,,921,,102xe" filled="f" strokeweight="1.98pt">
                  <v:path arrowok="t" o:connecttype="custom" o:connectlocs="0,1658;8,1619;30,1586;62,1564;102,1556;1914,1556;1954,1564;1987,1586;2009,1619;2017,1658;2017,2477;2009,2517;1987,2550;1954,2572;1914,2580;102,2580;62,2572;30,2550;8,2517;0,2477;0,1658" o:connectangles="0,0,0,0,0,0,0,0,0,0,0,0,0,0,0,0,0,0,0,0,0"/>
                </v:shape>
                <v:shape id="Picture 29" o:spid="_x0000_s1064" type="#_x0000_t75" style="position:absolute;left:4215;top:1341;width:761;height:2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HaS7BAAAA2wAAAA8AAABkcnMvZG93bnJldi54bWxETz1vwjAQ3ZH6H6yr1A0cUFWqgINQVaoO&#10;DCVlYTviI45in6PYQODX10Mlxqf3vVwNzooL9aHxrGA6yUAQV143XCvY/27G7yBCRNZoPZOCGwVY&#10;FU+jJebaX3lHlzLWIoVwyFGBibHLpQyVIYdh4jvixJ187zAm2NdS93hN4c7KWZa9SYcNpwaDHX0Y&#10;qtry7BQcjGvv1h4/X+m+/9o1Qyh/5lulXp6H9QJEpCE+xP/ub61gltanL+kHyOI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CHaS7BAAAA2wAAAA8AAAAAAAAAAAAAAAAAnwIA&#10;AGRycy9kb3ducmV2LnhtbFBLBQYAAAAABAAEAPcAAACNAwAAAAA=&#10;">
                  <v:imagedata r:id="rId37" o:title=""/>
                </v:shape>
                <v:shape id="AutoShape 28" o:spid="_x0000_s1065" style="position:absolute;left:4280;top:1370;width:461;height:2000;visibility:visible;mso-wrap-style:square;v-text-anchor:top" coordsize="461,2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5af8UA&#10;AADbAAAADwAAAGRycy9kb3ducmV2LnhtbESPQWvCQBSE7wX/w/KEXkrdNAcbUtdgSwseRGgUpLdH&#10;9jUJZt+G3W2S/ntXEDwOM/MNsyom04mBnG8tK3hZJCCIK6tbrhUcD1/PGQgfkDV2lknBP3ko1rOH&#10;FebajvxNQxlqESHsc1TQhNDnUvqqIYN+YXvi6P1aZzBE6WqpHY4RbjqZJslSGmw5LjTY00dD1bn8&#10;Mwq2n/pnCMl+t2wHes88vT6dTk6px/m0eQMRaAr38K291QrSFK5f4g+Q6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lrlp/xQAAANsAAAAPAAAAAAAAAAAAAAAAAJgCAABkcnMv&#10;ZG93bnJldi54bWxQSwUGAAAAAAQABAD1AAAAigMAAAAA&#10;" path="m281,1820r,180l401,1940r-90,l311,1880r90,l281,1820xm60,l,,,1910r3,11l9,1931r10,6l30,1940r251,l281,1910r-221,l30,1880r30,l60,xm401,1880r-90,l311,1940r90,l461,1910r-60,-30xm60,1880r-30,l60,1910r,-30xm281,1880r-221,l60,1910r221,l281,1880xe" fillcolor="black" stroked="f">
                  <v:path arrowok="t" o:connecttype="custom" o:connectlocs="281,3191;281,3371;401,3311;311,3311;311,3251;401,3251;281,3191;60,1371;0,1371;0,3281;3,3292;9,3302;19,3308;30,3311;281,3311;281,3281;60,3281;30,3251;60,3251;60,1371;401,3251;311,3251;311,3311;401,3311;461,3281;401,3251;60,3251;30,3251;60,3281;60,3251;281,3251;60,3251;60,3281;281,3281;281,3251" o:connectangles="0,0,0,0,0,0,0,0,0,0,0,0,0,0,0,0,0,0,0,0,0,0,0,0,0,0,0,0,0,0,0,0,0,0,0"/>
                </v:shape>
                <v:shape id="Freeform 27" o:spid="_x0000_s1066" style="position:absolute;left:4740;top:2778;width:1866;height:1006;visibility:visible;mso-wrap-style:square;v-text-anchor:top" coordsize="1866,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JFdcIA&#10;AADbAAAADwAAAGRycy9kb3ducmV2LnhtbESPQYvCMBSE7wv+h/AEL4umW0SkGkVcFjzsZasHj8/k&#10;2Rabl5Jka/33mwXB4zAz3zDr7WBb0ZMPjWMFH7MMBLF2puFKwen4NV2CCBHZYOuYFDwowHYzeltj&#10;Ydydf6gvYyUShEOBCuoYu0LKoGuyGGauI07e1XmLMUlfSePxnuC2lXmWLaTFhtNCjR3ta9K38tcq&#10;sHy2nxdNj3P//t2US3/TizxTajIedisQkYb4Cj/bB6Mgn8P/l/QD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qYkV1wgAAANsAAAAPAAAAAAAAAAAAAAAAAJgCAABkcnMvZG93&#10;bnJldi54bWxQSwUGAAAAAAQABAD1AAAAhwMAAAAA&#10;" path="m1765,l100,,61,8,29,29,7,61,,100,,905r7,39l29,976r32,22l100,1005r1665,l1804,998r32,-22l1858,944r8,-39l1866,100r-8,-39l1836,29,1804,8,1765,xe" stroked="f">
                  <v:path arrowok="t" o:connecttype="custom" o:connectlocs="1765,2779;100,2779;61,2787;29,2808;7,2840;0,2879;0,3684;7,3723;29,3755;61,3777;100,3784;1765,3784;1804,3777;1836,3755;1858,3723;1866,3684;1866,2879;1858,2840;1836,2808;1804,2787;1765,2779" o:connectangles="0,0,0,0,0,0,0,0,0,0,0,0,0,0,0,0,0,0,0,0,0"/>
                </v:shape>
                <v:shape id="Freeform 26" o:spid="_x0000_s1067" style="position:absolute;left:4740;top:2778;width:1866;height:1006;visibility:visible;mso-wrap-style:square;v-text-anchor:top" coordsize="1866,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WbJcQA&#10;AADbAAAADwAAAGRycy9kb3ducmV2LnhtbESPQWvCQBSE70L/w/IKvUjd6EEkzSolVaiHHkx76e2R&#10;fc2mzb4Nu2uM/nq3IHgcZuYbptiMthMD+dA6VjCfZSCIa6dbbhR8fe6eVyBCRNbYOSYFZwqwWT9M&#10;Csy1O/GBhio2IkE45KjAxNjnUobakMUwcz1x8n6ctxiT9I3UHk8Jbju5yLKltNhyWjDYU2mo/quO&#10;VgF/TL9HU267oax8hr/hgrx/U+rpcXx9ARFpjPfwrf2uFSyW8P8l/QC5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1myXEAAAA2wAAAA8AAAAAAAAAAAAAAAAAmAIAAGRycy9k&#10;b3ducmV2LnhtbFBLBQYAAAAABAAEAPUAAACJAwAAAAA=&#10;" path="m,100l7,61,29,29,61,8,100,,1765,r39,8l1836,29r22,32l1866,100r,805l1858,944r-22,32l1804,998r-39,7l100,1005,61,998,29,976,7,944,,905,,100xe" filled="f" strokeweight="1.98pt">
                  <v:path arrowok="t" o:connecttype="custom" o:connectlocs="0,2879;7,2840;29,2808;61,2787;100,2779;1765,2779;1804,2787;1836,2808;1858,2840;1866,2879;1866,3684;1858,3723;1836,3755;1804,3777;1765,3784;100,3784;61,3777;29,3755;7,3723;0,3684;0,2879" o:connectangles="0,0,0,0,0,0,0,0,0,0,0,0,0,0,0,0,0,0,0,0,0"/>
                </v:shape>
                <v:shape id="Picture 25" o:spid="_x0000_s1068" type="#_x0000_t75" style="position:absolute;left:4215;top:1341;width:761;height:34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Wj1DEAAAA2wAAAA8AAABkcnMvZG93bnJldi54bWxEj19rwkAQxN8L/Q7HCn2rGwPWEj1FCqWV&#10;tkLjn+cltybB3F7InRr76XtCoY/DzPyGmS1626gzd752omE0TECxFM7UUmrYbl4fn0H5QGKoccIa&#10;ruxhMb+/m1Fm3EW++ZyHUkWI+Iw0VCG0GaIvKrbkh65lid7BdZZClF2JpqNLhNsG0yR5Qku1xIWK&#10;Wn6puDjmJ6thj1/rH/zY5TJGqldjSd+un1brh0G/nIIK3If/8F/73WhIJ3D7En8Az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lWj1DEAAAA2wAAAA8AAAAAAAAAAAAAAAAA&#10;nwIAAGRycy9kb3ducmV2LnhtbFBLBQYAAAAABAAEAPcAAACQAwAAAAA=&#10;">
                  <v:imagedata r:id="rId38" o:title=""/>
                </v:shape>
                <v:shape id="AutoShape 24" o:spid="_x0000_s1069" style="position:absolute;left:4280;top:1370;width:461;height:3205;visibility:visible;mso-wrap-style:square;v-text-anchor:top" coordsize="461,32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3ROUMAA&#10;AADbAAAADwAAAGRycy9kb3ducmV2LnhtbERPu27CMBTdK/EP1kViKw4MtA0YhHiISkylgfkqvsQR&#10;8XVkmxD+vh4qMR6d92LV20Z05EPtWMFknIEgLp2uuVJQ/O7fP0GEiKyxcUwKnhRgtRy8LTDX7sE/&#10;1J1iJVIIhxwVmBjbXMpQGrIYxq4lTtzVeYsxQV9J7fGRwm0jp1k2kxZrTg0GW9oYKm+nu1Xgd931&#10;cPxwxe15McXu/MXZZXtQajTs13MQkfr4Ev+7v7WCaRqbvqQfIJ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3ROUMAAAADbAAAADwAAAAAAAAAAAAAAAACYAgAAZHJzL2Rvd25y&#10;ZXYueG1sUEsFBgAAAAAEAAQA9QAAAIUDAAAAAA==&#10;" path="m281,3024r,180l401,3144r-90,l311,3084r90,l281,3024xm60,l,,,3114r3,12l9,3135r10,7l30,3144r251,l281,3114r-221,l30,3084r30,l60,xm401,3084r-90,l311,3144r90,l461,3114r-60,-30xm60,3084r-30,l60,3114r,-30xm281,3084r-221,l60,3114r221,l281,3084xe" fillcolor="black" stroked="f">
                  <v:path arrowok="t" o:connecttype="custom" o:connectlocs="281,4395;281,4575;401,4515;311,4515;311,4455;401,4455;281,4395;60,1371;0,1371;0,4485;3,4497;9,4506;19,4513;30,4515;281,4515;281,4485;60,4485;30,4455;60,4455;60,1371;401,4455;311,4455;311,4515;401,4515;461,4485;401,4455;60,4455;30,4455;60,4485;60,4455;281,4455;60,4455;60,4485;281,4485;281,4455" o:connectangles="0,0,0,0,0,0,0,0,0,0,0,0,0,0,0,0,0,0,0,0,0,0,0,0,0,0,0,0,0,0,0,0,0,0,0"/>
                </v:shape>
                <v:shape id="Freeform 23" o:spid="_x0000_s1070" style="position:absolute;left:4740;top:3982;width:1866;height:1006;visibility:visible;mso-wrap-style:square;v-text-anchor:top" coordsize="1866,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Pq68MA&#10;AADbAAAADwAAAGRycy9kb3ducmV2LnhtbESPQWvCQBSE70L/w/IKvUjdmIPY1FVEETz0Yuohx9fd&#10;ZxLMvg27a4z/vlsQehxm5htmtRltJwbyoXWsYD7LQBBrZ1quFZy/D+9LECEiG+wck4IHBdisXyYr&#10;LIy784mGMtYiQTgUqKCJsS+kDLohi2HmeuLkXZy3GJP0tTQe7wluO5ln2UJabDktNNjTriF9LW9W&#10;geXK7n80Paph+tWWS3/VizxT6u113H6CiDTG//CzfTQK8g/4+5J+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Pq68MAAADbAAAADwAAAAAAAAAAAAAAAACYAgAAZHJzL2Rv&#10;d25yZXYueG1sUEsFBgAAAAAEAAQA9QAAAIgDAAAAAA==&#10;" path="m1765,l100,,61,8,29,30,7,62,,101,,905r7,40l29,977r32,21l100,1006r1665,l1804,998r32,-21l1858,945r8,-40l1866,101r-8,-39l1836,30,1804,8,1765,xe" stroked="f">
                  <v:path arrowok="t" o:connecttype="custom" o:connectlocs="1765,3982;100,3982;61,3990;29,4012;7,4044;0,4083;0,4887;7,4927;29,4959;61,4980;100,4988;1765,4988;1804,4980;1836,4959;1858,4927;1866,4887;1866,4083;1858,4044;1836,4012;1804,3990;1765,3982" o:connectangles="0,0,0,0,0,0,0,0,0,0,0,0,0,0,0,0,0,0,0,0,0"/>
                </v:shape>
                <v:shape id="Freeform 22" o:spid="_x0000_s1071" style="position:absolute;left:4740;top:3982;width:1866;height:1006;visibility:visible;mso-wrap-style:square;v-text-anchor:top" coordsize="1866,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kwF8EA&#10;AADbAAAADwAAAGRycy9kb3ducmV2LnhtbERPz2vCMBS+C/sfwhvsIjbdBiLVKKNzsB12sHrx9mie&#10;TV3zUpJYu/31y0Hw+PH9Xm1G24mBfGgdK3jOchDEtdMtNwoO+4/ZAkSIyBo7x6TglwJs1g+TFRba&#10;XXlHQxUbkUI4FKjAxNgXUobakMWQuZ44cSfnLcYEfSO1x2sKt518yfO5tNhyajDYU2mo/qkuVgF/&#10;T4+jKbfdUFY+x3P4Q/56V+rpcXxbgog0xrv45v7UCl7T+vQl/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OJMBfBAAAA2wAAAA8AAAAAAAAAAAAAAAAAmAIAAGRycy9kb3du&#10;cmV2LnhtbFBLBQYAAAAABAAEAPUAAACGAwAAAAA=&#10;" path="m,101l7,62,29,30,61,8,100,,1765,r39,8l1836,30r22,32l1866,101r,804l1858,945r-22,32l1804,998r-39,8l100,1006,61,998,29,977,7,945,,905,,101xe" filled="f" strokeweight="1.98pt">
                  <v:path arrowok="t" o:connecttype="custom" o:connectlocs="0,4083;7,4044;29,4012;61,3990;100,3982;1765,3982;1804,3990;1836,4012;1858,4044;1866,4083;1866,4887;1858,4927;1836,4959;1804,4980;1765,4988;100,4988;61,4980;29,4959;7,4927;0,4887;0,4083" o:connectangles="0,0,0,0,0,0,0,0,0,0,0,0,0,0,0,0,0,0,0,0,0"/>
                </v:shape>
                <v:shape id="Picture 21" o:spid="_x0000_s1072" type="#_x0000_t75" style="position:absolute;left:4215;top:1341;width:761;height:46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YyzTCAAAA2wAAAA8AAABkcnMvZG93bnJldi54bWxEj81qwzAQhO+FvIPYQG+NbBdK60QJISEQ&#10;eqnr5gEWa2OZWCtjyT95+6hQ6HGYmW+YzW62rRip941jBekqAUFcOd1wreDyc3p5B+EDssbWMSm4&#10;k4fddvG0wVy7ib9pLEMtIoR9jgpMCF0upa8MWfQr1xFH7+p6iyHKvpa6xynCbSuzJHmTFhuOCwY7&#10;OhiqbuVgFXg9lfwps48hNN3RfI1FpYu9Us/Leb8GEWgO/+G/9lkreE3h90v8AXL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mMs0wgAAANsAAAAPAAAAAAAAAAAAAAAAAJ8C&#10;AABkcnMvZG93bnJldi54bWxQSwUGAAAAAAQABAD3AAAAjgMAAAAA&#10;">
                  <v:imagedata r:id="rId39" o:title=""/>
                </v:shape>
                <v:shape id="AutoShape 20" o:spid="_x0000_s1073" style="position:absolute;left:4280;top:1370;width:461;height:4409;visibility:visible;mso-wrap-style:square;v-text-anchor:top" coordsize="461,44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lSwcMA&#10;AADbAAAADwAAAGRycy9kb3ducmV2LnhtbESP0WrCQBRE34X+w3KFvunGFKpGV6mWFt/E6Adcstds&#10;NHs3ZLea+vWuIPg4zMwZZr7sbC0u1PrKsYLRMAFBXDhdcangsP8ZTED4gKyxdkwK/snDcvHWm2Om&#10;3ZV3dMlDKSKEfYYKTAhNJqUvDFn0Q9cQR+/oWoshyraUusVrhNtapknyKS1WHBcMNrQ2VJzzP6tg&#10;9VuPitP5Nk3N9jZOtfzeVPlJqfd+9zUDEagLr/CzvdEKPlJ4fIk/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QlSwcMAAADbAAAADwAAAAAAAAAAAAAAAACYAgAAZHJzL2Rv&#10;d25yZXYueG1sUEsFBgAAAAAEAAQA9QAAAIgDAAAAAA==&#10;" path="m281,4228r,180l401,4348r-90,l311,4288r90,l281,4228xm60,l,,,4318r3,12l9,4339r10,7l30,4348r251,l281,4318r-221,l30,4288r30,l60,xm401,4288r-90,l311,4348r90,l461,4318r-60,-30xm60,4288r-30,l60,4318r,-30xm281,4288r-221,l60,4318r221,l281,4288xe" fillcolor="black" stroked="f">
                  <v:path arrowok="t" o:connecttype="custom" o:connectlocs="281,5599;281,5779;401,5719;311,5719;311,5659;401,5659;281,5599;60,1371;0,1371;0,5689;3,5701;9,5710;19,5717;30,5719;281,5719;281,5689;60,5689;30,5659;60,5659;60,1371;401,5659;311,5659;311,5719;401,5719;461,5689;401,5659;60,5659;30,5659;60,5689;60,5659;281,5659;60,5659;60,5689;281,5689;281,5659" o:connectangles="0,0,0,0,0,0,0,0,0,0,0,0,0,0,0,0,0,0,0,0,0,0,0,0,0,0,0,0,0,0,0,0,0,0,0"/>
                </v:shape>
                <v:shape id="Freeform 19" o:spid="_x0000_s1074" style="position:absolute;left:4740;top:5187;width:1740;height:1006;visibility:visible;mso-wrap-style:square;v-text-anchor:top" coordsize="1740,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dna8QA&#10;AADbAAAADwAAAGRycy9kb3ducmV2LnhtbESPT2vCQBTE7wW/w/IEb7rxLzW6igiCHjxULe3xkX0m&#10;Idm3MbvGtJ/eLQg9DjPzG2a5bk0pGqpdblnBcBCBIE6szjlVcDnv+u8gnEfWWFomBT/kYL3qvC0x&#10;1vbBH9ScfCoChF2MCjLvq1hKl2Rk0A1sRRy8q60N+iDrVOoaHwFuSjmKopk0mHNYyLCibUZJcbob&#10;Bd+/n3w7ltvLYTKNvqqime+TQivV67abBQhPrf8Pv9p7rWA8hr8v4QfI1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XZ2vEAAAA2wAAAA8AAAAAAAAAAAAAAAAAmAIAAGRycy9k&#10;b3ducmV2LnhtbFBLBQYAAAAABAAEAPUAAACJAwAAAAA=&#10;" path="m1639,l100,,61,8,29,30,7,62,,101,,905r7,39l29,976r32,22l100,1006r1539,l1678,998r32,-22l1732,944r8,-39l1740,101r-8,-39l1710,30,1678,8,1639,xe" stroked="f">
                  <v:path arrowok="t" o:connecttype="custom" o:connectlocs="1639,5187;100,5187;61,5195;29,5217;7,5249;0,5288;0,6092;7,6131;29,6163;61,6185;100,6193;1639,6193;1678,6185;1710,6163;1732,6131;1740,6092;1740,5288;1732,5249;1710,5217;1678,5195;1639,5187" o:connectangles="0,0,0,0,0,0,0,0,0,0,0,0,0,0,0,0,0,0,0,0,0"/>
                </v:shape>
                <v:shape id="Freeform 18" o:spid="_x0000_s1075" style="position:absolute;left:4740;top:5187;width:1740;height:1006;visibility:visible;mso-wrap-style:square;v-text-anchor:top" coordsize="1740,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w2z8QA&#10;AADbAAAADwAAAGRycy9kb3ducmV2LnhtbESPQWsCMRSE74L/IbyCN83aSlm2RqktFemtWUGPj81z&#10;d+nmZU1SXf99Uyh4HGbmG2a5HmwnLuRD61jBfJaBIK6cablWsC8/pjmIEJENdo5JwY0CrFfj0RIL&#10;4678RRcda5EgHApU0MTYF1KGqiGLYeZ64uSdnLcYk/S1NB6vCW47+Zhlz9Jiy2mhwZ7eGqq+9Y9V&#10;4PPhnJXvenua98fb+bjRh89cKzV5GF5fQEQa4j38394ZBU8L+PuSf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cNs/EAAAA2wAAAA8AAAAAAAAAAAAAAAAAmAIAAGRycy9k&#10;b3ducmV2LnhtbFBLBQYAAAAABAAEAPUAAACJAwAAAAA=&#10;" path="m,101l7,62,29,30,61,8,100,,1639,r39,8l1710,30r22,32l1740,101r,804l1732,944r-22,32l1678,998r-39,8l100,1006,61,998,29,976,7,944,,905,,101xe" filled="f" strokeweight="1.98pt">
                  <v:path arrowok="t" o:connecttype="custom" o:connectlocs="0,5288;7,5249;29,5217;61,5195;100,5187;1639,5187;1678,5195;1710,5217;1732,5249;1740,5288;1740,6092;1732,6131;1710,6163;1678,6185;1639,6193;100,6193;61,6185;29,6163;7,6131;0,6092;0,5288" o:connectangles="0,0,0,0,0,0,0,0,0,0,0,0,0,0,0,0,0,0,0,0,0"/>
                </v:shape>
                <v:shape id="Picture 17" o:spid="_x0000_s1076" type="#_x0000_t75" style="position:absolute;left:4215;top:1341;width:761;height:6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QLFPDFAAAA2wAAAA8AAABkcnMvZG93bnJldi54bWxEj0FrwkAUhO9C/8PyCt50o9IiqasYQRBv&#10;tbGlt0f2NQnNvo27q4n+erdQ8DjMzDfMYtWbRlzI+dqygsk4AUFcWF1zqSD/2I7mIHxA1thYJgVX&#10;8rBaPg0WmGrb8TtdDqEUEcI+RQVVCG0qpS8qMujHtiWO3o91BkOUrpTaYRfhppHTJHmVBmuOCxW2&#10;tKmo+D2cjYLjzmVZPrnS5/f6a3+bZnl3miVKDZ/79RuIQH14hP/bO61g9gJ/X+IPkM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kCxTwxQAAANsAAAAPAAAAAAAAAAAAAAAA&#10;AJ8CAABkcnMvZG93bnJldi54bWxQSwUGAAAAAAQABAD3AAAAkQMAAAAA&#10;">
                  <v:imagedata r:id="rId40" o:title=""/>
                </v:shape>
                <v:shape id="AutoShape 16" o:spid="_x0000_s1077" style="position:absolute;left:4280;top:1370;width:461;height:5812;visibility:visible;mso-wrap-style:square;v-text-anchor:top" coordsize="461,58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Xlm8UA&#10;AADbAAAADwAAAGRycy9kb3ducmV2LnhtbESPQWvCQBSE7wX/w/KE3szGClFiNtIKhUAvNuqht9fs&#10;MwnNvg3Z1aT++m6h0OMwM98w2W4ynbjR4FrLCpZRDIK4srrlWsHp+LrYgHAeWWNnmRR8k4NdPnvI&#10;MNV25He6lb4WAcIuRQWN930qpasaMugi2xMH72IHgz7IoZZ6wDHATSef4jiRBlsOCw32tG+o+iqv&#10;RkFX9M4uz4eXxPF9/1lc1/HH6k2px/n0vAXhafL/4b92oRWsEvj9En6Az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ZeWbxQAAANsAAAAPAAAAAAAAAAAAAAAAAJgCAABkcnMv&#10;ZG93bnJldi54bWxQSwUGAAAAAAQABAD1AAAAigMAAAAA&#10;" path="m281,5631r,180l401,5751r-90,l311,5691r90,l281,5631xm60,l,,,5721r3,12l9,5743r10,6l30,5751r251,l281,5721r-221,l30,5691r30,l60,xm401,5691r-90,l311,5751r90,l461,5721r-60,-30xm60,5691r-30,l60,5721r,-30xm281,5691r-221,l60,5721r221,l281,5691xe" fillcolor="black" stroked="f">
                  <v:path arrowok="t" o:connecttype="custom" o:connectlocs="281,7002;281,7182;401,7122;311,7122;311,7062;401,7062;281,7002;60,1371;0,1371;0,7092;3,7104;9,7114;19,7120;30,7122;281,7122;281,7092;60,7092;30,7062;60,7062;60,1371;401,7062;311,7062;311,7122;401,7122;461,7092;401,7062;60,7062;30,7062;60,7092;60,7062;281,7062;60,7062;60,7092;281,7092;281,7062" o:connectangles="0,0,0,0,0,0,0,0,0,0,0,0,0,0,0,0,0,0,0,0,0,0,0,0,0,0,0,0,0,0,0,0,0,0,0"/>
                </v:shape>
                <v:shape id="Freeform 15" o:spid="_x0000_s1078" style="position:absolute;left:4740;top:6392;width:1740;height:1403;visibility:visible;mso-wrap-style:square;v-text-anchor:top" coordsize="1740,14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9rJ8UA&#10;AADbAAAADwAAAGRycy9kb3ducmV2LnhtbESPT2sCMRTE7wW/Q3hCbzVbi/+2RlHBogdBbQWPr5vX&#10;3cXNy5Kkun57Iwgeh5n5DTOeNqYSZ3K+tKzgvZOAIM6sLjlX8PO9fBuC8AFZY2WZFFzJw3TSehlj&#10;qu2Fd3Teh1xECPsUFRQh1KmUPivIoO/Ymjh6f9YZDFG6XGqHlwg3lewmSV8aLDkuFFjToqDstP83&#10;CnoHP1x/7UY5Hbej6neznLvreq7Ua7uZfYII1IRn+NFeaQUfA7h/iT9AT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2snxQAAANsAAAAPAAAAAAAAAAAAAAAAAJgCAABkcnMv&#10;ZG93bnJldi54bWxQSwUGAAAAAAQABAD1AAAAigMAAAAA&#10;" path="m1599,l140,,85,11,41,41,11,86,,140,,1263r11,54l41,1362r44,30l140,1403r1459,l1654,1392r45,-30l1729,1317r11,-54l1740,140,1729,86,1699,41,1654,11,1599,xe" stroked="f">
                  <v:path arrowok="t" o:connecttype="custom" o:connectlocs="1599,6392;140,6392;85,6403;41,6433;11,6478;0,6532;0,7655;11,7709;41,7754;85,7784;140,7795;1599,7795;1654,7784;1699,7754;1729,7709;1740,7655;1740,6532;1729,6478;1699,6433;1654,6403;1599,6392" o:connectangles="0,0,0,0,0,0,0,0,0,0,0,0,0,0,0,0,0,0,0,0,0"/>
                </v:shape>
                <v:shape id="Freeform 14" o:spid="_x0000_s1079" style="position:absolute;left:4740;top:6392;width:1740;height:1403;visibility:visible;mso-wrap-style:square;v-text-anchor:top" coordsize="1740,140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a9YsEA&#10;AADbAAAADwAAAGRycy9kb3ducmV2LnhtbERPz2vCMBS+C/sfwhvsIjPthDE6o4yJsIMXXaU7Pppn&#10;E9u8lCaz3X+/HASPH9/v1WZynbjSEKxnBfkiA0Fce225UVB+757fQISIrLHzTAr+KMBm/TBbYaH9&#10;yAe6HmMjUgiHAhWYGPtCylAbchgWvidO3NkPDmOCQyP1gGMKd518ybJX6dByajDY06ehuj3+OgXV&#10;Plz2P/PWbqvylBs7To5Go9TT4/TxDiLSFO/im/tLK1imselL+g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LWvWLBAAAA2wAAAA8AAAAAAAAAAAAAAAAAmAIAAGRycy9kb3du&#10;cmV2LnhtbFBLBQYAAAAABAAEAPUAAACGAwAAAAA=&#10;" path="m,140l11,86,41,41,85,11,140,,1599,r55,11l1699,41r30,45l1740,140r,1123l1729,1317r-30,45l1654,1392r-55,11l140,1403,85,1392,41,1362,11,1317,,1263,,140xe" filled="f" strokeweight="1.98pt">
                  <v:path arrowok="t" o:connecttype="custom" o:connectlocs="0,6532;11,6478;41,6433;85,6403;140,6392;1599,6392;1654,6403;1699,6433;1729,6478;1740,6532;1740,7655;1729,7709;1699,7754;1654,7784;1599,7795;140,7795;85,7784;41,7754;11,7709;0,7655;0,6532" o:connectangles="0,0,0,0,0,0,0,0,0,0,0,0,0,0,0,0,0,0,0,0,0"/>
                </v:shape>
                <v:shape id="Picture 13" o:spid="_x0000_s1080" type="#_x0000_t75" style="position:absolute;left:4215;top:1341;width:761;height:7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tHNTFAAAA2wAAAA8AAABkcnMvZG93bnJldi54bWxEj09rAjEUxO9Cv0N4hd662VYtujXK1lrw&#10;4KH+Aa+Pzetm6eZlSaKu394UCh6HmfkNM1v0thVn8qFxrOAly0EQV043XCs47L+eJyBCRNbYOiYF&#10;VwqwmD8MZlhod+EtnXexFgnCoUAFJsaukDJUhiyGzHXEyftx3mJM0tdSe7wkuG3la56/SYsNpwWD&#10;HS0NVb+7k1XQf+5P8mNqam/HuW5Wx7Icbb6Venrsy3cQkfp4D/+311rBcAp/X9IPkP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LRzUxQAAANsAAAAPAAAAAAAAAAAAAAAA&#10;AJ8CAABkcnMvZG93bnJldi54bWxQSwUGAAAAAAQABAD3AAAAkQMAAAAA&#10;">
                  <v:imagedata r:id="rId41" o:title=""/>
                </v:shape>
                <v:shape id="AutoShape 12" o:spid="_x0000_s1081" style="position:absolute;left:4280;top:1370;width:461;height:7216;visibility:visible;mso-wrap-style:square;v-text-anchor:top" coordsize="461,72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PYUcIA&#10;AADbAAAADwAAAGRycy9kb3ducmV2LnhtbERPTWuDQBC9B/Iflin0FteE0oh1Exqh0FB6iInkOrhT&#10;lbizxt2q/ffdQ6HHx/vO9rPpxEiDay0rWEcxCOLK6pZrBZfz2yoB4Tyyxs4yKfghB/vdcpFhqu3E&#10;JxoLX4sQwi5FBY33fSqlqxoy6CLbEwfuyw4GfYBDLfWAUwg3ndzE8bM02HJoaLCnvKHqVnwbBZ9l&#10;ss2Lw60f7X19LY9YfdhjotTjw/z6AsLT7P/Ff+53reAprA9fw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Y9hRwgAAANsAAAAPAAAAAAAAAAAAAAAAAJgCAABkcnMvZG93&#10;bnJldi54bWxQSwUGAAAAAAQABAD1AAAAhwMAAAAA&#10;" path="m281,7035r,180l401,7155r-90,l311,7095r90,l281,7035xm60,l,,,7125r3,12l9,7146r10,7l30,7155r251,l281,7125r-221,l30,7095r30,l60,xm401,7095r-90,l311,7155r90,l461,7125r-60,-30xm60,7095r-30,l60,7125r,-30xm281,7095r-221,l60,7125r221,l281,7095xe" fillcolor="black" stroked="f">
                  <v:path arrowok="t" o:connecttype="custom" o:connectlocs="281,8406;281,8586;401,8526;311,8526;311,8466;401,8466;281,8406;60,1371;0,1371;0,8496;3,8508;9,8517;19,8524;30,8526;281,8526;281,8496;60,8496;30,8466;60,8466;60,1371;401,8466;311,8466;311,8526;401,8526;461,8496;401,8466;60,8466;30,8466;60,8496;60,8466;281,8466;60,8466;60,8496;281,8496;281,8466" o:connectangles="0,0,0,0,0,0,0,0,0,0,0,0,0,0,0,0,0,0,0,0,0,0,0,0,0,0,0,0,0,0,0,0,0,0,0"/>
                </v:shape>
                <v:shape id="Freeform 11" o:spid="_x0000_s1082" style="position:absolute;left:4740;top:7994;width:1740;height:1006;visibility:visible;mso-wrap-style:square;v-text-anchor:top" coordsize="1740,100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xGXcQA&#10;AADbAAAADwAAAGRycy9kb3ducmV2LnhtbESPzWrDMBCE74W8g9hAbo3sEEJxo5iSH0iPdR1y3Vpb&#10;29haKZaSuG9fBQo9DjPzDbPOR9OLGw2+tawgnScgiCurW64VlJ+H5xcQPiBr7C2Tgh/ykG8mT2vM&#10;tL3zB92KUIsIYZ+hgiYEl0npq4YM+rl1xNH7toPBEOVQSz3gPcJNLxdJspIGW44LDTraNlR1xdUo&#10;2LrL7qs7Lqtz4Rb7tnsvT6VLlJpNx7dXEIHG8B/+ax+1gmUKjy/xB8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MRl3EAAAA2wAAAA8AAAAAAAAAAAAAAAAAmAIAAGRycy9k&#10;b3ducmV2LnhtbFBLBQYAAAAABAAEAPUAAACJAwAAAAA=&#10;" adj="-11796480,,5400" path="m1639,l100,,61,8,29,30,7,61,,101,,905r7,39l29,976r32,22l100,1006r1539,l1678,998r32,-22l1732,944r8,-39l1740,101r-8,-40l1710,30,1678,8,1639,xe" stroked="f">
                  <v:stroke joinstyle="round"/>
                  <v:formulas/>
                  <v:path arrowok="t" o:connecttype="custom" o:connectlocs="1639,7994;100,7994;61,8002;29,8024;7,8055;0,8095;0,8899;7,8938;29,8970;61,8992;100,9000;1639,9000;1678,8992;1710,8970;1732,8938;1740,8899;1740,8095;1732,8055;1710,8024;1678,8002;1639,7994" o:connectangles="0,0,0,0,0,0,0,0,0,0,0,0,0,0,0,0,0,0,0,0,0" textboxrect="0,0,1740,1006"/>
                  <v:textbox>
                    <w:txbxContent>
                      <w:p w:rsidR="00DF5F56" w:rsidRDefault="00DF5F56" w:rsidP="00B079B1">
                        <w:pPr>
                          <w:spacing w:before="12" w:line="216" w:lineRule="auto"/>
                          <w:ind w:left="-1" w:right="18" w:firstLine="2"/>
                          <w:jc w:val="center"/>
                          <w:rPr>
                            <w:sz w:val="24"/>
                          </w:rPr>
                        </w:pPr>
                        <w:r>
                          <w:rPr>
                            <w:sz w:val="24"/>
                          </w:rPr>
                          <w:t>(Heating, Ventilation, and Air-Conditioning)</w:t>
                        </w:r>
                      </w:p>
                      <w:p w:rsidR="00DF5F56" w:rsidRDefault="00DF5F56" w:rsidP="00B079B1">
                        <w:pPr>
                          <w:jc w:val="center"/>
                        </w:pPr>
                      </w:p>
                    </w:txbxContent>
                  </v:textbox>
                </v:shape>
                <v:shape id="Freeform 10" o:spid="_x0000_s1083" style="position:absolute;left:4740;top:7994;width:1740;height:1006;visibility:visible;mso-wrap-style:square;v-text-anchor:top" coordsize="1740,100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94XcMA&#10;AADbAAAADwAAAGRycy9kb3ducmV2LnhtbESPQWsCMRSE7wX/Q3hCbzWrFFm2RqmWinhrFOrxsXnu&#10;Lt28rEnU9d+bguBxmJlvmNmit624kA+NYwXjUQaCuHSm4UrBfvf9loMIEdlg65gU3CjAYj54mWFh&#10;3JV/6KJjJRKEQ4EK6hi7QspQ1mQxjFxHnLyj8xZjkr6SxuM1wW0rJ1k2lRYbTgs1drSqqfzTZ6vA&#10;5/0p233p9XHcHW6nw1L/bnOt1Ouw//wAEamPz/CjvTEK3ifw/yX9ADm/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r94XcMAAADbAAAADwAAAAAAAAAAAAAAAACYAgAAZHJzL2Rv&#10;d25yZXYueG1sUEsFBgAAAAAEAAQA9QAAAIgDAAAAAA==&#10;" path="m,101l7,61,29,30,61,8,100,,1639,r39,8l1710,30r22,31l1740,101r,804l1732,944r-22,32l1678,998r-39,8l100,1006,61,998,29,976,7,944,,905,,101xe" filled="f" strokeweight="1.98pt">
                  <v:path arrowok="t" o:connecttype="custom" o:connectlocs="0,8095;7,8055;29,8024;61,8002;100,7994;1639,7994;1678,8002;1710,8024;1732,8055;1740,8095;1740,8899;1732,8938;1710,8970;1678,8992;1639,9000;100,9000;61,8992;29,8970;7,8938;0,8899;0,8095" o:connectangles="0,0,0,0,0,0,0,0,0,0,0,0,0,0,0,0,0,0,0,0,0"/>
                </v:shape>
                <v:shape id="Picture 9" o:spid="_x0000_s1084" type="#_x0000_t75" style="position:absolute;left:4215;top:1341;width:761;height:86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pmS3DAAAA2wAAAA8AAABkcnMvZG93bnJldi54bWxEj0FrwkAUhO9C/8PyCt50o7FSoqsEQSg5&#10;2SieH9nXbDD7NuxuNf77bqHQ4zAz3zDb/Wh7cScfOscKFvMMBHHjdMetgsv5OHsHESKyxt4xKXhS&#10;gP3uZbLFQrsHf9K9jq1IEA4FKjAxDoWUoTFkMczdQJy8L+ctxiR9K7XHR4LbXi6zbC0tdpwWDA50&#10;MNTc6m+rYPTXfFlVh5O5NXV5zN+q86VcKzV9HcsNiEhj/A//tT+0glUOv1/SD5C7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imZLcMAAADbAAAADwAAAAAAAAAAAAAAAACf&#10;AgAAZHJzL2Rvd25yZXYueG1sUEsFBgAAAAAEAAQA9wAAAI8DAAAAAA==&#10;">
                  <v:imagedata r:id="rId42" o:title=""/>
                </v:shape>
                <v:shape id="AutoShape 8" o:spid="_x0000_s1085" style="position:absolute;left:4280;top:1370;width:461;height:8420;visibility:visible;mso-wrap-style:square;v-text-anchor:top" coordsize="461,84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S/28QA&#10;AADbAAAADwAAAGRycy9kb3ducmV2LnhtbESPT2sCMRTE70K/Q3iFXkSzLeKf1ShSWuyxroIeH5vn&#10;7trNS9ika/rtm0LB4zAzv2FWm2ha0VPnG8sKnscZCOLS6oYrBcfD+2gOwgdkja1lUvBDHjbrh8EK&#10;c21vvKe+CJVIEPY5KqhDcLmUvqzJoB9bR5y8i+0MhiS7SuoObwluWvmSZVNpsOG0UKOj15rKr+Lb&#10;KHB+vwv9OTr7ubjOtm/TUxGHO6WeHuN2CSJQDPfwf/tDK5hM4O9L+g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0v9vEAAAA2wAAAA8AAAAAAAAAAAAAAAAAmAIAAGRycy9k&#10;b3ducmV2LnhtbFBLBQYAAAAABAAEAPUAAACJAwAAAAA=&#10;" path="m281,8239r,180l401,8359r-90,l311,8299r90,l281,8239xm60,l,,,8329r3,12l9,8350r10,7l30,8359r251,l281,8329r-221,l30,8299r30,l60,xm401,8299r-90,l311,8359r90,l461,8329r-60,-30xm60,8299r-30,l60,8329r,-30xm281,8299r-221,l60,8329r221,l281,8299xe" fillcolor="black" stroked="f">
                  <v:path arrowok="t" o:connecttype="custom" o:connectlocs="281,9610;281,9790;401,9730;311,9730;311,9670;401,9670;281,9610;60,1371;0,1371;0,9700;3,9712;9,9721;19,9728;30,9730;281,9730;281,9700;60,9700;30,9670;60,9670;60,1371;401,9670;311,9670;311,9730;401,9730;461,9700;401,9670;60,9670;30,9670;60,9700;60,9670;281,9670;60,9670;60,9700;281,9700;281,9670" o:connectangles="0,0,0,0,0,0,0,0,0,0,0,0,0,0,0,0,0,0,0,0,0,0,0,0,0,0,0,0,0,0,0,0,0,0,0"/>
                </v:shape>
                <v:shape id="Freeform 7" o:spid="_x0000_s1086" style="position:absolute;left:4740;top:9198;width:1740;height:1005;visibility:visible;mso-wrap-style:square;v-text-anchor:top" coordsize="1740,10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EDx8MA&#10;AADbAAAADwAAAGRycy9kb3ducmV2LnhtbESP3YrCMBSE7wXfIRzBuzVV3EWrUVR0K6gX/jzAoTm2&#10;xeakNFHr25uFBS+HmfmGmc4bU4oH1a6wrKDfi0AQp1YXnCm4nDdfIxDOI2ssLZOCFzmYz9qtKcba&#10;PvlIj5PPRICwi1FB7n0VS+nSnAy6nq2Ig3e1tUEfZJ1JXeMzwE0pB1H0Iw0WHBZyrGiVU3o73Y2C&#10;Yi3t7+iwuA2bJEq2+51f2mSsVLfTLCYgPDX+E/5vb7WC4Tf8fQk/QM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EDx8MAAADbAAAADwAAAAAAAAAAAAAAAACYAgAAZHJzL2Rv&#10;d25yZXYueG1sUEsFBgAAAAAEAAQA9QAAAIgDAAAAAA==&#10;" path="m1639,l100,,61,8,29,29,7,61,,100,,904r7,39l29,975r32,21l100,1004r1539,l1678,996r32,-21l1732,943r8,-39l1740,100r-8,-39l1710,29,1678,8,1639,xe" stroked="f">
                  <v:path arrowok="t" o:connecttype="custom" o:connectlocs="1639,9199;100,9199;61,9207;29,9228;7,9260;0,9299;0,10103;7,10142;29,10174;61,10195;100,10203;1639,10203;1678,10195;1710,10174;1732,10142;1740,10103;1740,9299;1732,9260;1710,9228;1678,9207;1639,9199" o:connectangles="0,0,0,0,0,0,0,0,0,0,0,0,0,0,0,0,0,0,0,0,0"/>
                </v:shape>
                <v:shape id="Freeform 6" o:spid="_x0000_s1087" style="position:absolute;left:4740;top:9198;width:1740;height:1005;visibility:visible;mso-wrap-style:square;v-text-anchor:top" coordsize="1740,10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9lrscA&#10;AADbAAAADwAAAGRycy9kb3ducmV2LnhtbESPQWsCMRSE70L/Q3gFb5q1WClbo2i1UJAK2lbw9rp5&#10;za5uXpYk1a2/3hQKPQ4z8w0znra2FifyoXKsYNDPQBAXTldsFLy/PfceQISIrLF2TAp+KMB0ctMZ&#10;Y67dmTd02kYjEoRDjgrKGJtcylCUZDH0XUOcvC/nLcYkvZHa4znBbS3vsmwkLVacFkps6Kmk4rj9&#10;tgrmu8vH5+Gy3vulWQyP968rs7Erpbq37ewRRKQ2/of/2i9awXAEv1/SD5C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VfZa7HAAAA2wAAAA8AAAAAAAAAAAAAAAAAmAIAAGRy&#10;cy9kb3ducmV2LnhtbFBLBQYAAAAABAAEAPUAAACMAwAAAAA=&#10;" path="m,100l7,61,29,29,61,8,100,,1639,r39,8l1710,29r22,32l1740,100r,804l1732,943r-22,32l1678,996r-39,8l100,1004,61,996,29,975,7,943,,904,,100xe" filled="f" strokeweight="1.98pt">
                  <v:path arrowok="t" o:connecttype="custom" o:connectlocs="0,9299;7,9260;29,9228;61,9207;100,9199;1639,9199;1678,9207;1710,9228;1732,9260;1740,9299;1740,10103;1732,10142;1710,10174;1678,10195;1639,10203;100,10203;61,10195;29,10174;7,10142;0,10103;0,9299" o:connectangles="0,0,0,0,0,0,0,0,0,0,0,0,0,0,0,0,0,0,0,0,0"/>
                </v:shape>
                <v:shape id="Text Box 5" o:spid="_x0000_s1088" type="#_x0000_t202" style="position:absolute;left:4828;top:1934;width:1760;height:4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MV3sUA&#10;AADbAAAADwAAAGRycy9kb3ducmV2LnhtbESPQWvCQBSE70L/w/IK3nRTE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YxXexQAAANsAAAAPAAAAAAAAAAAAAAAAAJgCAABkcnMv&#10;ZG93bnJldi54bWxQSwUGAAAAAAQABAD1AAAAigMAAAAA&#10;" filled="f" stroked="f">
                  <v:textbox inset="0,0,0,0">
                    <w:txbxContent>
                      <w:p w:rsidR="00DF5F56" w:rsidRDefault="00DF5F56" w:rsidP="00B079B1">
                        <w:pPr>
                          <w:spacing w:before="12" w:line="216" w:lineRule="auto"/>
                          <w:ind w:left="-1" w:right="18" w:firstLine="2"/>
                          <w:rPr>
                            <w:sz w:val="24"/>
                          </w:rPr>
                        </w:pPr>
                        <w:r>
                          <w:rPr>
                            <w:sz w:val="24"/>
                          </w:rPr>
                          <w:t xml:space="preserve">HVAC system filter </w:t>
                        </w:r>
                      </w:p>
                      <w:p w:rsidR="00DF5F56" w:rsidRDefault="00DF5F56" w:rsidP="00B079B1">
                        <w:pPr>
                          <w:spacing w:before="1"/>
                          <w:rPr>
                            <w:sz w:val="29"/>
                          </w:rPr>
                        </w:pPr>
                      </w:p>
                      <w:p w:rsidR="00DF5F56" w:rsidRDefault="00DF5F56" w:rsidP="00B079B1">
                        <w:pPr>
                          <w:spacing w:line="216" w:lineRule="auto"/>
                          <w:ind w:right="196"/>
                          <w:rPr>
                            <w:spacing w:val="-4"/>
                            <w:sz w:val="24"/>
                          </w:rPr>
                        </w:pPr>
                        <w:proofErr w:type="spellStart"/>
                        <w:r>
                          <w:rPr>
                            <w:spacing w:val="-6"/>
                            <w:sz w:val="24"/>
                          </w:rPr>
                          <w:t>ULPA</w:t>
                        </w:r>
                        <w:proofErr w:type="spellEnd"/>
                        <w:r>
                          <w:rPr>
                            <w:spacing w:val="-6"/>
                            <w:sz w:val="24"/>
                          </w:rPr>
                          <w:t xml:space="preserve"> </w:t>
                        </w:r>
                        <w:r>
                          <w:rPr>
                            <w:sz w:val="24"/>
                          </w:rPr>
                          <w:t xml:space="preserve">filters (Ultra Low Penetration </w:t>
                        </w:r>
                        <w:r>
                          <w:rPr>
                            <w:spacing w:val="-4"/>
                            <w:sz w:val="24"/>
                          </w:rPr>
                          <w:t>Air)</w:t>
                        </w:r>
                      </w:p>
                      <w:p w:rsidR="00DF5F56" w:rsidRDefault="00DF5F56" w:rsidP="00B079B1">
                        <w:pPr>
                          <w:spacing w:before="12" w:line="216" w:lineRule="auto"/>
                          <w:ind w:left="-1" w:right="18" w:firstLine="2"/>
                          <w:rPr>
                            <w:sz w:val="24"/>
                          </w:rPr>
                        </w:pPr>
                      </w:p>
                      <w:p w:rsidR="00DF5F56" w:rsidRDefault="00DF5F56" w:rsidP="00B079B1">
                        <w:pPr>
                          <w:spacing w:before="12" w:line="216" w:lineRule="auto"/>
                          <w:ind w:left="-1" w:right="18" w:firstLine="2"/>
                          <w:rPr>
                            <w:sz w:val="24"/>
                          </w:rPr>
                        </w:pPr>
                        <w:proofErr w:type="spellStart"/>
                        <w:r>
                          <w:rPr>
                            <w:sz w:val="24"/>
                          </w:rPr>
                          <w:t>HEPA</w:t>
                        </w:r>
                        <w:proofErr w:type="spellEnd"/>
                        <w:r>
                          <w:rPr>
                            <w:sz w:val="24"/>
                          </w:rPr>
                          <w:t xml:space="preserve"> (high- efficiency particulate arresting)</w:t>
                        </w:r>
                      </w:p>
                      <w:p w:rsidR="00DF5F56" w:rsidRDefault="00DF5F56" w:rsidP="00B079B1">
                        <w:pPr>
                          <w:spacing w:line="216" w:lineRule="auto"/>
                          <w:ind w:right="196"/>
                          <w:rPr>
                            <w:sz w:val="24"/>
                          </w:rPr>
                        </w:pPr>
                      </w:p>
                    </w:txbxContent>
                  </v:textbox>
                </v:shape>
                <v:shape id="Text Box 4" o:spid="_x0000_s1089" type="#_x0000_t202" style="position:absolute;left:4858;top:5318;width:1526;height:2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BrMAA&#10;AADbAAAADwAAAGRycy9kb3ducmV2LnhtbERPTYvCMBC9L/gfwgje1tRFZK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BrMAAAADbAAAADwAAAAAAAAAAAAAAAACYAgAAZHJzL2Rvd25y&#10;ZXYueG1sUEsFBgAAAAAEAAQA9QAAAIUDAAAAAA==&#10;" filled="f" stroked="f">
                  <v:textbox inset="0,0,0,0">
                    <w:txbxContent>
                      <w:p w:rsidR="00DF5F56" w:rsidRDefault="00DF5F56" w:rsidP="00B079B1">
                        <w:pPr>
                          <w:spacing w:before="12" w:line="216" w:lineRule="auto"/>
                          <w:ind w:right="18"/>
                          <w:jc w:val="center"/>
                          <w:rPr>
                            <w:sz w:val="24"/>
                          </w:rPr>
                        </w:pPr>
                        <w:r>
                          <w:rPr>
                            <w:sz w:val="24"/>
                          </w:rPr>
                          <w:t>Air, oil, fuel filters for automotive,</w:t>
                        </w:r>
                      </w:p>
                      <w:p w:rsidR="00DF5F56" w:rsidRDefault="00DF5F56" w:rsidP="00B079B1">
                        <w:pPr>
                          <w:spacing w:before="7"/>
                          <w:rPr>
                            <w:sz w:val="35"/>
                          </w:rPr>
                        </w:pPr>
                      </w:p>
                      <w:p w:rsidR="00DF5F56" w:rsidRDefault="00DF5F56" w:rsidP="00B079B1">
                        <w:pPr>
                          <w:spacing w:line="216" w:lineRule="auto"/>
                          <w:ind w:left="141" w:right="160" w:hanging="1"/>
                          <w:jc w:val="center"/>
                          <w:rPr>
                            <w:sz w:val="24"/>
                          </w:rPr>
                        </w:pPr>
                        <w:r>
                          <w:rPr>
                            <w:sz w:val="24"/>
                          </w:rPr>
                          <w:t>Filters for beverage, pharmacy, medical applications,</w:t>
                        </w:r>
                      </w:p>
                      <w:p w:rsidR="00DF5F56" w:rsidRDefault="00DF5F56" w:rsidP="00B079B1">
                        <w:pPr>
                          <w:spacing w:before="8"/>
                          <w:rPr>
                            <w:sz w:val="35"/>
                          </w:rPr>
                        </w:pPr>
                      </w:p>
                      <w:p w:rsidR="00DF5F56" w:rsidRDefault="00DF5F56" w:rsidP="00B079B1">
                        <w:pPr>
                          <w:spacing w:line="216" w:lineRule="auto"/>
                          <w:ind w:left="-1" w:right="18"/>
                          <w:jc w:val="center"/>
                          <w:rPr>
                            <w:sz w:val="24"/>
                          </w:rPr>
                        </w:pPr>
                        <w:r>
                          <w:rPr>
                            <w:sz w:val="24"/>
                          </w:rPr>
                          <w:t xml:space="preserve">Filter media </w:t>
                        </w:r>
                        <w:r>
                          <w:rPr>
                            <w:spacing w:val="-6"/>
                            <w:sz w:val="24"/>
                          </w:rPr>
                          <w:t xml:space="preserve">for </w:t>
                        </w:r>
                        <w:r>
                          <w:rPr>
                            <w:sz w:val="24"/>
                          </w:rPr>
                          <w:t>new air and liquid</w:t>
                        </w:r>
                        <w:r>
                          <w:rPr>
                            <w:spacing w:val="-2"/>
                            <w:sz w:val="24"/>
                          </w:rPr>
                          <w:t xml:space="preserve"> </w:t>
                        </w:r>
                        <w:r>
                          <w:rPr>
                            <w:sz w:val="24"/>
                          </w:rPr>
                          <w:t>filtration</w:t>
                        </w:r>
                      </w:p>
                    </w:txbxContent>
                  </v:textbox>
                </v:shape>
                <v:shape id="Text Box 3" o:spid="_x0000_s1090" type="#_x0000_t202" style="position:absolute;left:4852;top:9311;width:1540;height: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AkN8MA&#10;AADbAAAADwAAAGRycy9kb3ducmV2LnhtbESPQWvCQBSE7wX/w/IK3uqmIlJTVxFREIRijAePr9ln&#10;sph9G7Orxn/fFQoeh5n5hpnOO1uLG7XeOFbwOUhAEBdOGy4VHPL1xxcIH5A11o5JwYM8zGe9tymm&#10;2t05o9s+lCJC2KeooAqhSaX0RUUW/cA1xNE7udZiiLItpW7xHuG2lsMkGUuLhuNChQ0tKyrO+6tV&#10;sDhytjKXn99ddspMnk8S3o7PSvXfu8U3iEBdeIX/2xutYDSB55f4A+Ts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7AkN8MAAADbAAAADwAAAAAAAAAAAAAAAACYAgAAZHJzL2Rv&#10;d25yZXYueG1sUEsFBgAAAAAEAAQA9QAAAIgDAAAAAA==&#10;" filled="f" stroked="f">
                  <v:textbox inset="0,0,0,0">
                    <w:txbxContent>
                      <w:p w:rsidR="00DF5F56" w:rsidRDefault="00DF5F56" w:rsidP="00B079B1">
                        <w:pPr>
                          <w:spacing w:before="12" w:line="216" w:lineRule="auto"/>
                          <w:ind w:left="-1" w:right="18" w:hanging="3"/>
                          <w:jc w:val="center"/>
                          <w:rPr>
                            <w:sz w:val="24"/>
                          </w:rPr>
                        </w:pPr>
                        <w:r>
                          <w:rPr>
                            <w:sz w:val="24"/>
                          </w:rPr>
                          <w:t>Applications, such as vacuum cleaners.</w:t>
                        </w:r>
                      </w:p>
                    </w:txbxContent>
                  </v:textbox>
                </v:shape>
                <w10:wrap type="topAndBottom" anchorx="page"/>
              </v:group>
            </w:pict>
          </mc:Fallback>
        </mc:AlternateContent>
      </w:r>
      <w:r w:rsidR="007312B4" w:rsidRPr="007F66C4">
        <w:rPr>
          <w:rFonts w:ascii="Times New Roman" w:hAnsi="Times New Roman" w:cs="Times New Roman"/>
          <w:sz w:val="24"/>
          <w:szCs w:val="24"/>
        </w:rPr>
        <w:fldChar w:fldCharType="end"/>
      </w:r>
      <w:r w:rsidR="00B079B1">
        <w:rPr>
          <w:noProof/>
          <w:lang w:val="en-GB" w:eastAsia="en-GB"/>
        </w:rPr>
        <mc:AlternateContent>
          <mc:Choice Requires="wps">
            <w:drawing>
              <wp:anchor distT="0" distB="0" distL="114300" distR="114300" simplePos="0" relativeHeight="251660288" behindDoc="0" locked="0" layoutInCell="1" allowOverlap="1" wp14:anchorId="01F108BF" wp14:editId="16E9358C">
                <wp:simplePos x="0" y="0"/>
                <wp:positionH relativeFrom="column">
                  <wp:posOffset>831850</wp:posOffset>
                </wp:positionH>
                <wp:positionV relativeFrom="paragraph">
                  <wp:posOffset>6491496</wp:posOffset>
                </wp:positionV>
                <wp:extent cx="4765303" cy="220717"/>
                <wp:effectExtent l="0" t="0" r="0" b="8255"/>
                <wp:wrapTopAndBottom/>
                <wp:docPr id="1" name="Text Box 1"/>
                <wp:cNvGraphicFramePr/>
                <a:graphic xmlns:a="http://schemas.openxmlformats.org/drawingml/2006/main">
                  <a:graphicData uri="http://schemas.microsoft.com/office/word/2010/wordprocessingShape">
                    <wps:wsp>
                      <wps:cNvSpPr txBox="1"/>
                      <wps:spPr>
                        <a:xfrm>
                          <a:off x="0" y="0"/>
                          <a:ext cx="4765303" cy="220717"/>
                        </a:xfrm>
                        <a:prstGeom prst="rect">
                          <a:avLst/>
                        </a:prstGeom>
                        <a:solidFill>
                          <a:prstClr val="white"/>
                        </a:solidFill>
                        <a:ln>
                          <a:noFill/>
                        </a:ln>
                        <a:effectLst/>
                      </wps:spPr>
                      <wps:txbx>
                        <w:txbxContent>
                          <w:p w:rsidR="00DF5F56" w:rsidRPr="00B079B1" w:rsidRDefault="00DF5F56" w:rsidP="00B079B1">
                            <w:pPr>
                              <w:pStyle w:val="Caption"/>
                              <w:jc w:val="center"/>
                              <w:rPr>
                                <w:rFonts w:ascii="Times New Roman" w:eastAsia="Times New Roman" w:hAnsi="Times New Roman" w:cs="Times New Roman"/>
                                <w:i w:val="0"/>
                                <w:noProof/>
                                <w:color w:val="000000" w:themeColor="text1"/>
                                <w:sz w:val="36"/>
                                <w:szCs w:val="24"/>
                              </w:rPr>
                            </w:pPr>
                            <w:r w:rsidRPr="00B079B1">
                              <w:rPr>
                                <w:rFonts w:ascii="Times New Roman" w:hAnsi="Times New Roman" w:cs="Times New Roman"/>
                                <w:i w:val="0"/>
                                <w:color w:val="000000" w:themeColor="text1"/>
                                <w:sz w:val="24"/>
                              </w:rPr>
                              <w:t xml:space="preserve">Figure </w:t>
                            </w:r>
                            <w:r w:rsidRPr="00B079B1">
                              <w:rPr>
                                <w:rFonts w:ascii="Times New Roman" w:hAnsi="Times New Roman" w:cs="Times New Roman"/>
                                <w:i w:val="0"/>
                                <w:color w:val="000000" w:themeColor="text1"/>
                                <w:sz w:val="24"/>
                              </w:rPr>
                              <w:fldChar w:fldCharType="begin"/>
                            </w:r>
                            <w:r w:rsidRPr="00B079B1">
                              <w:rPr>
                                <w:rFonts w:ascii="Times New Roman" w:hAnsi="Times New Roman" w:cs="Times New Roman"/>
                                <w:i w:val="0"/>
                                <w:color w:val="000000" w:themeColor="text1"/>
                                <w:sz w:val="24"/>
                              </w:rPr>
                              <w:instrText xml:space="preserve"> SEQ Figure \* ARABIC </w:instrText>
                            </w:r>
                            <w:r w:rsidRPr="00B079B1">
                              <w:rPr>
                                <w:rFonts w:ascii="Times New Roman" w:hAnsi="Times New Roman" w:cs="Times New Roman"/>
                                <w:i w:val="0"/>
                                <w:color w:val="000000" w:themeColor="text1"/>
                                <w:sz w:val="24"/>
                              </w:rPr>
                              <w:fldChar w:fldCharType="separate"/>
                            </w:r>
                            <w:r w:rsidR="0010003A">
                              <w:rPr>
                                <w:rFonts w:ascii="Times New Roman" w:hAnsi="Times New Roman" w:cs="Times New Roman"/>
                                <w:i w:val="0"/>
                                <w:noProof/>
                                <w:color w:val="000000" w:themeColor="text1"/>
                                <w:sz w:val="24"/>
                              </w:rPr>
                              <w:t>1</w:t>
                            </w:r>
                            <w:r w:rsidRPr="00B079B1">
                              <w:rPr>
                                <w:rFonts w:ascii="Times New Roman" w:hAnsi="Times New Roman" w:cs="Times New Roman"/>
                                <w:i w:val="0"/>
                                <w:color w:val="000000" w:themeColor="text1"/>
                                <w:sz w:val="24"/>
                              </w:rPr>
                              <w:fldChar w:fldCharType="end"/>
                            </w:r>
                            <w:r w:rsidRPr="00B079B1">
                              <w:rPr>
                                <w:rFonts w:ascii="Times New Roman" w:hAnsi="Times New Roman" w:cs="Times New Roman"/>
                                <w:i w:val="0"/>
                                <w:color w:val="000000" w:themeColor="text1"/>
                                <w:sz w:val="24"/>
                              </w:rPr>
                              <w:t>: Advance application areas of Nano- based fib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108BF" id="Text Box 1" o:spid="_x0000_s1091" type="#_x0000_t202" style="position:absolute;margin-left:65.5pt;margin-top:511.15pt;width:375.2pt;height:1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" stroked="f">
                <v:textbox inset="0,0,0,0">
                  <w:txbxContent>
                    <w:p w:rsidR="00DF5F56" w:rsidRPr="00B079B1" w:rsidRDefault="00DF5F56" w:rsidP="00B079B1">
                      <w:pPr>
                        <w:pStyle w:val="Caption"/>
                        <w:jc w:val="center"/>
                        <w:rPr>
                          <w:rFonts w:ascii="Times New Roman" w:eastAsia="Times New Roman" w:hAnsi="Times New Roman" w:cs="Times New Roman"/>
                          <w:i w:val="0"/>
                          <w:noProof/>
                          <w:color w:val="000000" w:themeColor="text1"/>
                          <w:sz w:val="36"/>
                          <w:szCs w:val="24"/>
                        </w:rPr>
                      </w:pPr>
                      <w:r w:rsidRPr="00B079B1">
                        <w:rPr>
                          <w:rFonts w:ascii="Times New Roman" w:hAnsi="Times New Roman" w:cs="Times New Roman"/>
                          <w:i w:val="0"/>
                          <w:color w:val="000000" w:themeColor="text1"/>
                          <w:sz w:val="24"/>
                        </w:rPr>
                        <w:t xml:space="preserve">Figure </w:t>
                      </w:r>
                      <w:r w:rsidRPr="00B079B1">
                        <w:rPr>
                          <w:rFonts w:ascii="Times New Roman" w:hAnsi="Times New Roman" w:cs="Times New Roman"/>
                          <w:i w:val="0"/>
                          <w:color w:val="000000" w:themeColor="text1"/>
                          <w:sz w:val="24"/>
                        </w:rPr>
                        <w:fldChar w:fldCharType="begin"/>
                      </w:r>
                      <w:r w:rsidRPr="00B079B1">
                        <w:rPr>
                          <w:rFonts w:ascii="Times New Roman" w:hAnsi="Times New Roman" w:cs="Times New Roman"/>
                          <w:i w:val="0"/>
                          <w:color w:val="000000" w:themeColor="text1"/>
                          <w:sz w:val="24"/>
                        </w:rPr>
                        <w:instrText xml:space="preserve"> SEQ Figure \* ARABIC </w:instrText>
                      </w:r>
                      <w:r w:rsidRPr="00B079B1">
                        <w:rPr>
                          <w:rFonts w:ascii="Times New Roman" w:hAnsi="Times New Roman" w:cs="Times New Roman"/>
                          <w:i w:val="0"/>
                          <w:color w:val="000000" w:themeColor="text1"/>
                          <w:sz w:val="24"/>
                        </w:rPr>
                        <w:fldChar w:fldCharType="separate"/>
                      </w:r>
                      <w:r w:rsidR="0010003A">
                        <w:rPr>
                          <w:rFonts w:ascii="Times New Roman" w:hAnsi="Times New Roman" w:cs="Times New Roman"/>
                          <w:i w:val="0"/>
                          <w:noProof/>
                          <w:color w:val="000000" w:themeColor="text1"/>
                          <w:sz w:val="24"/>
                        </w:rPr>
                        <w:t>1</w:t>
                      </w:r>
                      <w:r w:rsidRPr="00B079B1">
                        <w:rPr>
                          <w:rFonts w:ascii="Times New Roman" w:hAnsi="Times New Roman" w:cs="Times New Roman"/>
                          <w:i w:val="0"/>
                          <w:color w:val="000000" w:themeColor="text1"/>
                          <w:sz w:val="24"/>
                        </w:rPr>
                        <w:fldChar w:fldCharType="end"/>
                      </w:r>
                      <w:r w:rsidRPr="00B079B1">
                        <w:rPr>
                          <w:rFonts w:ascii="Times New Roman" w:hAnsi="Times New Roman" w:cs="Times New Roman"/>
                          <w:i w:val="0"/>
                          <w:color w:val="000000" w:themeColor="text1"/>
                          <w:sz w:val="24"/>
                        </w:rPr>
                        <w:t>: Advance application areas of Nano- based fibers</w:t>
                      </w:r>
                    </w:p>
                  </w:txbxContent>
                </v:textbox>
                <w10:wrap type="topAndBottom"/>
              </v:shape>
            </w:pict>
          </mc:Fallback>
        </mc:AlternateContent>
      </w:r>
    </w:p>
    <w:p w:rsidR="00B079B1" w:rsidRPr="00E556A0" w:rsidRDefault="00C546F1" w:rsidP="00B079B1">
      <w:pPr>
        <w:widowControl w:val="0"/>
        <w:tabs>
          <w:tab w:val="left" w:pos="821"/>
        </w:tabs>
        <w:autoSpaceDE w:val="0"/>
        <w:autoSpaceDN w:val="0"/>
        <w:spacing w:before="138" w:after="0" w:line="240" w:lineRule="auto"/>
        <w:ind w:left="459"/>
        <w:rPr>
          <w:rFonts w:ascii="Times New Roman" w:eastAsia="Carlito" w:hAnsi="Times New Roman" w:cs="Times New Roman"/>
          <w:sz w:val="24"/>
          <w:szCs w:val="24"/>
        </w:rPr>
      </w:pPr>
      <w:r w:rsidRPr="00E556A0">
        <w:rPr>
          <w:rFonts w:ascii="Times New Roman" w:eastAsia="Times New Roman" w:hAnsi="Times New Roman" w:cs="Times New Roman"/>
          <w:noProof/>
          <w:sz w:val="24"/>
          <w:szCs w:val="24"/>
          <w:lang w:val="en-GB" w:eastAsia="en-GB"/>
        </w:rPr>
        <w:lastRenderedPageBreak/>
        <w:drawing>
          <wp:anchor distT="0" distB="0" distL="0" distR="0" simplePos="0" relativeHeight="251664384" behindDoc="0" locked="0" layoutInCell="1" allowOverlap="1" wp14:anchorId="5DF73EB1" wp14:editId="712CE816">
            <wp:simplePos x="0" y="0"/>
            <wp:positionH relativeFrom="page">
              <wp:posOffset>1187450</wp:posOffset>
            </wp:positionH>
            <wp:positionV relativeFrom="paragraph">
              <wp:posOffset>356235</wp:posOffset>
            </wp:positionV>
            <wp:extent cx="5412740" cy="2267585"/>
            <wp:effectExtent l="0" t="0" r="0" b="0"/>
            <wp:wrapTopAndBottom/>
            <wp:docPr id="15"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30.png"/>
                    <pic:cNvPicPr/>
                  </pic:nvPicPr>
                  <pic:blipFill>
                    <a:blip r:embed="rId43" cstate="print"/>
                    <a:stretch>
                      <a:fillRect/>
                    </a:stretch>
                  </pic:blipFill>
                  <pic:spPr>
                    <a:xfrm>
                      <a:off x="0" y="0"/>
                      <a:ext cx="5412740" cy="2267585"/>
                    </a:xfrm>
                    <a:prstGeom prst="rect">
                      <a:avLst/>
                    </a:prstGeom>
                  </pic:spPr>
                </pic:pic>
              </a:graphicData>
            </a:graphic>
            <wp14:sizeRelH relativeFrom="margin">
              <wp14:pctWidth>0</wp14:pctWidth>
            </wp14:sizeRelH>
            <wp14:sizeRelV relativeFrom="margin">
              <wp14:pctHeight>0</wp14:pctHeight>
            </wp14:sizeRelV>
          </wp:anchor>
        </w:drawing>
      </w:r>
    </w:p>
    <w:p w:rsidR="00B079B1" w:rsidRPr="00E556A0" w:rsidRDefault="00C546F1" w:rsidP="00B079B1">
      <w:pPr>
        <w:widowControl w:val="0"/>
        <w:autoSpaceDE w:val="0"/>
        <w:autoSpaceDN w:val="0"/>
        <w:spacing w:before="11" w:after="0" w:line="240" w:lineRule="auto"/>
        <w:rPr>
          <w:rFonts w:ascii="Times New Roman" w:eastAsia="Times New Roman" w:hAnsi="Times New Roman" w:cs="Times New Roman"/>
          <w:sz w:val="24"/>
          <w:szCs w:val="24"/>
        </w:rPr>
      </w:pPr>
      <w:r w:rsidRPr="00E556A0">
        <w:rPr>
          <w:rFonts w:ascii="Times New Roman" w:eastAsia="Times New Roman" w:hAnsi="Times New Roman" w:cs="Times New Roman"/>
          <w:noProof/>
          <w:sz w:val="24"/>
          <w:szCs w:val="24"/>
          <w:lang w:val="en-GB" w:eastAsia="en-GB"/>
        </w:rPr>
        <mc:AlternateContent>
          <mc:Choice Requires="wps">
            <w:drawing>
              <wp:anchor distT="0" distB="0" distL="114300" distR="114300" simplePos="0" relativeHeight="251668480" behindDoc="0" locked="0" layoutInCell="1" allowOverlap="1" wp14:anchorId="18EFBC62" wp14:editId="401AC4A8">
                <wp:simplePos x="0" y="0"/>
                <wp:positionH relativeFrom="column">
                  <wp:posOffset>860416</wp:posOffset>
                </wp:positionH>
                <wp:positionV relativeFrom="paragraph">
                  <wp:posOffset>2575131</wp:posOffset>
                </wp:positionV>
                <wp:extent cx="4866005" cy="635"/>
                <wp:effectExtent l="0" t="0" r="0" b="2540"/>
                <wp:wrapNone/>
                <wp:docPr id="2" name="Text Box 2"/>
                <wp:cNvGraphicFramePr/>
                <a:graphic xmlns:a="http://schemas.openxmlformats.org/drawingml/2006/main">
                  <a:graphicData uri="http://schemas.microsoft.com/office/word/2010/wordprocessingShape">
                    <wps:wsp>
                      <wps:cNvSpPr txBox="1"/>
                      <wps:spPr>
                        <a:xfrm>
                          <a:off x="0" y="0"/>
                          <a:ext cx="4866005" cy="635"/>
                        </a:xfrm>
                        <a:prstGeom prst="rect">
                          <a:avLst/>
                        </a:prstGeom>
                        <a:solidFill>
                          <a:prstClr val="white"/>
                        </a:solidFill>
                        <a:ln>
                          <a:noFill/>
                        </a:ln>
                        <a:effectLst/>
                      </wps:spPr>
                      <wps:txbx>
                        <w:txbxContent>
                          <w:p w:rsidR="00DF5F56" w:rsidRPr="00B079B1" w:rsidRDefault="00DF5F56" w:rsidP="00B079B1">
                            <w:pPr>
                              <w:pStyle w:val="Caption1"/>
                              <w:rPr>
                                <w:rFonts w:ascii="Arial" w:hAnsi="Arial" w:cs="Arial"/>
                                <w:b w:val="0"/>
                                <w:noProof/>
                                <w:color w:val="000000" w:themeColor="text1"/>
                                <w:sz w:val="36"/>
                                <w:szCs w:val="24"/>
                              </w:rPr>
                            </w:pPr>
                            <w:bookmarkStart w:id="103" w:name="_Ref78980184"/>
                            <w:r w:rsidRPr="00B079B1">
                              <w:rPr>
                                <w:b w:val="0"/>
                                <w:color w:val="000000" w:themeColor="text1"/>
                                <w:sz w:val="24"/>
                              </w:rPr>
                              <w:t xml:space="preserve">Figure </w:t>
                            </w:r>
                            <w:r w:rsidRPr="00B079B1">
                              <w:rPr>
                                <w:b w:val="0"/>
                                <w:color w:val="000000" w:themeColor="text1"/>
                                <w:sz w:val="24"/>
                              </w:rPr>
                              <w:fldChar w:fldCharType="begin"/>
                            </w:r>
                            <w:r w:rsidRPr="00B079B1">
                              <w:rPr>
                                <w:b w:val="0"/>
                                <w:color w:val="000000" w:themeColor="text1"/>
                                <w:sz w:val="24"/>
                              </w:rPr>
                              <w:instrText xml:space="preserve"> SEQ Figure \* ARABIC </w:instrText>
                            </w:r>
                            <w:r w:rsidRPr="00B079B1">
                              <w:rPr>
                                <w:b w:val="0"/>
                                <w:color w:val="000000" w:themeColor="text1"/>
                                <w:sz w:val="24"/>
                              </w:rPr>
                              <w:fldChar w:fldCharType="separate"/>
                            </w:r>
                            <w:r w:rsidR="0010003A">
                              <w:rPr>
                                <w:b w:val="0"/>
                                <w:noProof/>
                                <w:color w:val="000000" w:themeColor="text1"/>
                                <w:sz w:val="24"/>
                              </w:rPr>
                              <w:t>2</w:t>
                            </w:r>
                            <w:r w:rsidRPr="00B079B1">
                              <w:rPr>
                                <w:b w:val="0"/>
                                <w:color w:val="000000" w:themeColor="text1"/>
                                <w:sz w:val="24"/>
                              </w:rPr>
                              <w:fldChar w:fldCharType="end"/>
                            </w:r>
                            <w:bookmarkEnd w:id="103"/>
                            <w:r w:rsidRPr="00B079B1">
                              <w:rPr>
                                <w:b w:val="0"/>
                                <w:color w:val="000000" w:themeColor="text1"/>
                                <w:sz w:val="24"/>
                              </w:rPr>
                              <w:t>: Effect of process parameters on fiber dia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EFBC62" id="Text Box 2" o:spid="_x0000_s1092" type="#_x0000_t202" style="position:absolute;margin-left:67.75pt;margin-top:202.75pt;width:383.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" stroked="f">
                <v:textbox style="mso-fit-shape-to-text:t" inset="0,0,0,0">
                  <w:txbxContent>
                    <w:p w:rsidR="00DF5F56" w:rsidRPr="00B079B1" w:rsidRDefault="00DF5F56" w:rsidP="00B079B1">
                      <w:pPr>
                        <w:pStyle w:val="Caption1"/>
                        <w:rPr>
                          <w:rFonts w:ascii="Arial" w:hAnsi="Arial" w:cs="Arial"/>
                          <w:b w:val="0"/>
                          <w:noProof/>
                          <w:color w:val="000000" w:themeColor="text1"/>
                          <w:sz w:val="36"/>
                          <w:szCs w:val="24"/>
                        </w:rPr>
                      </w:pPr>
                      <w:bookmarkStart w:id="104" w:name="_Ref78980184"/>
                      <w:r w:rsidRPr="00B079B1">
                        <w:rPr>
                          <w:b w:val="0"/>
                          <w:color w:val="000000" w:themeColor="text1"/>
                          <w:sz w:val="24"/>
                        </w:rPr>
                        <w:t xml:space="preserve">Figure </w:t>
                      </w:r>
                      <w:r w:rsidRPr="00B079B1">
                        <w:rPr>
                          <w:b w:val="0"/>
                          <w:color w:val="000000" w:themeColor="text1"/>
                          <w:sz w:val="24"/>
                        </w:rPr>
                        <w:fldChar w:fldCharType="begin"/>
                      </w:r>
                      <w:r w:rsidRPr="00B079B1">
                        <w:rPr>
                          <w:b w:val="0"/>
                          <w:color w:val="000000" w:themeColor="text1"/>
                          <w:sz w:val="24"/>
                        </w:rPr>
                        <w:instrText xml:space="preserve"> SEQ Figure \* ARABIC </w:instrText>
                      </w:r>
                      <w:r w:rsidRPr="00B079B1">
                        <w:rPr>
                          <w:b w:val="0"/>
                          <w:color w:val="000000" w:themeColor="text1"/>
                          <w:sz w:val="24"/>
                        </w:rPr>
                        <w:fldChar w:fldCharType="separate"/>
                      </w:r>
                      <w:r w:rsidR="0010003A">
                        <w:rPr>
                          <w:b w:val="0"/>
                          <w:noProof/>
                          <w:color w:val="000000" w:themeColor="text1"/>
                          <w:sz w:val="24"/>
                        </w:rPr>
                        <w:t>2</w:t>
                      </w:r>
                      <w:r w:rsidRPr="00B079B1">
                        <w:rPr>
                          <w:b w:val="0"/>
                          <w:color w:val="000000" w:themeColor="text1"/>
                          <w:sz w:val="24"/>
                        </w:rPr>
                        <w:fldChar w:fldCharType="end"/>
                      </w:r>
                      <w:bookmarkEnd w:id="104"/>
                      <w:r w:rsidRPr="00B079B1">
                        <w:rPr>
                          <w:b w:val="0"/>
                          <w:color w:val="000000" w:themeColor="text1"/>
                          <w:sz w:val="24"/>
                        </w:rPr>
                        <w:t>: Effect of process parameters on fiber diameter</w:t>
                      </w:r>
                    </w:p>
                  </w:txbxContent>
                </v:textbox>
              </v:shape>
            </w:pict>
          </mc:Fallback>
        </mc:AlternateContent>
      </w:r>
    </w:p>
    <w:p w:rsidR="00B079B1" w:rsidRPr="00E556A0" w:rsidRDefault="00B079B1" w:rsidP="009921AE">
      <w:pPr>
        <w:spacing w:line="360" w:lineRule="auto"/>
        <w:rPr>
          <w:rFonts w:ascii="Times New Roman" w:hAnsi="Times New Roman" w:cs="Times New Roman"/>
          <w:sz w:val="24"/>
          <w:szCs w:val="24"/>
        </w:rPr>
      </w:pPr>
    </w:p>
    <w:sectPr w:rsidR="00B079B1" w:rsidRPr="00E556A0" w:rsidSect="00E556A0">
      <w:pgSz w:w="12240" w:h="15840"/>
      <w:pgMar w:top="1440" w:right="1080" w:bottom="1440" w:left="1080" w:header="0" w:footer="101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5F56" w:rsidRDefault="00DF5F56">
      <w:pPr>
        <w:spacing w:after="0" w:line="240" w:lineRule="auto"/>
      </w:pPr>
      <w:r>
        <w:separator/>
      </w:r>
    </w:p>
  </w:endnote>
  <w:endnote w:type="continuationSeparator" w:id="0">
    <w:p w:rsidR="00DF5F56" w:rsidRDefault="00DF5F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rlito">
    <w:altName w:val="Arial"/>
    <w:charset w:val="00"/>
    <w:family w:val="swiss"/>
    <w:pitch w:val="variable"/>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55262"/>
      <w:docPartObj>
        <w:docPartGallery w:val="Page Numbers (Bottom of Page)"/>
        <w:docPartUnique/>
      </w:docPartObj>
    </w:sdtPr>
    <w:sdtEndPr>
      <w:rPr>
        <w:noProof/>
      </w:rPr>
    </w:sdtEndPr>
    <w:sdtContent>
      <w:p w:rsidR="00DF5F56" w:rsidRDefault="00DF5F56">
        <w:pPr>
          <w:pStyle w:val="Footer"/>
          <w:jc w:val="center"/>
        </w:pPr>
        <w:r>
          <w:fldChar w:fldCharType="begin"/>
        </w:r>
        <w:r>
          <w:instrText xml:space="preserve"> PAGE   \* MERGEFORMAT </w:instrText>
        </w:r>
        <w:r>
          <w:fldChar w:fldCharType="separate"/>
        </w:r>
        <w:r w:rsidR="00FD21FD">
          <w:rPr>
            <w:noProof/>
          </w:rPr>
          <w:t>20</w:t>
        </w:r>
        <w:r>
          <w:rPr>
            <w:noProof/>
          </w:rPr>
          <w:fldChar w:fldCharType="end"/>
        </w:r>
      </w:p>
    </w:sdtContent>
  </w:sdt>
  <w:p w:rsidR="00DF5F56" w:rsidRDefault="00DF5F56">
    <w:pPr>
      <w:pStyle w:val="BodyText"/>
      <w:spacing w:line="14" w:lineRule="auto"/>
      <w:rPr>
        <w:sz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5F56" w:rsidRDefault="00DF5F56">
      <w:pPr>
        <w:spacing w:after="0" w:line="240" w:lineRule="auto"/>
      </w:pPr>
      <w:r>
        <w:separator/>
      </w:r>
    </w:p>
  </w:footnote>
  <w:footnote w:type="continuationSeparator" w:id="0">
    <w:p w:rsidR="00DF5F56" w:rsidRDefault="00DF5F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311E"/>
      </v:shape>
    </w:pict>
  </w:numPicBullet>
  <w:abstractNum w:abstractNumId="0" w15:restartNumberingAfterBreak="0">
    <w:nsid w:val="00C66AC5"/>
    <w:multiLevelType w:val="hybridMultilevel"/>
    <w:tmpl w:val="1CB80C62"/>
    <w:lvl w:ilvl="0" w:tplc="5180F99A">
      <w:start w:val="1"/>
      <w:numFmt w:val="decimal"/>
      <w:pStyle w:val="Heading1"/>
      <w:lvlText w:val="%1."/>
      <w:lvlJc w:val="left"/>
      <w:pPr>
        <w:ind w:left="819" w:hanging="360"/>
      </w:pPr>
      <w:rPr>
        <w:rFonts w:hint="default"/>
      </w:rPr>
    </w:lvl>
    <w:lvl w:ilvl="1" w:tplc="08090019" w:tentative="1">
      <w:start w:val="1"/>
      <w:numFmt w:val="lowerLetter"/>
      <w:lvlText w:val="%2."/>
      <w:lvlJc w:val="left"/>
      <w:pPr>
        <w:ind w:left="1539" w:hanging="360"/>
      </w:pPr>
    </w:lvl>
    <w:lvl w:ilvl="2" w:tplc="0809001B" w:tentative="1">
      <w:start w:val="1"/>
      <w:numFmt w:val="lowerRoman"/>
      <w:lvlText w:val="%3."/>
      <w:lvlJc w:val="right"/>
      <w:pPr>
        <w:ind w:left="2259" w:hanging="180"/>
      </w:pPr>
    </w:lvl>
    <w:lvl w:ilvl="3" w:tplc="0809000F" w:tentative="1">
      <w:start w:val="1"/>
      <w:numFmt w:val="decimal"/>
      <w:lvlText w:val="%4."/>
      <w:lvlJc w:val="left"/>
      <w:pPr>
        <w:ind w:left="2979" w:hanging="360"/>
      </w:pPr>
    </w:lvl>
    <w:lvl w:ilvl="4" w:tplc="08090019" w:tentative="1">
      <w:start w:val="1"/>
      <w:numFmt w:val="lowerLetter"/>
      <w:lvlText w:val="%5."/>
      <w:lvlJc w:val="left"/>
      <w:pPr>
        <w:ind w:left="3699" w:hanging="360"/>
      </w:pPr>
    </w:lvl>
    <w:lvl w:ilvl="5" w:tplc="0809001B" w:tentative="1">
      <w:start w:val="1"/>
      <w:numFmt w:val="lowerRoman"/>
      <w:lvlText w:val="%6."/>
      <w:lvlJc w:val="right"/>
      <w:pPr>
        <w:ind w:left="4419" w:hanging="180"/>
      </w:pPr>
    </w:lvl>
    <w:lvl w:ilvl="6" w:tplc="0809000F" w:tentative="1">
      <w:start w:val="1"/>
      <w:numFmt w:val="decimal"/>
      <w:lvlText w:val="%7."/>
      <w:lvlJc w:val="left"/>
      <w:pPr>
        <w:ind w:left="5139" w:hanging="360"/>
      </w:pPr>
    </w:lvl>
    <w:lvl w:ilvl="7" w:tplc="08090019" w:tentative="1">
      <w:start w:val="1"/>
      <w:numFmt w:val="lowerLetter"/>
      <w:lvlText w:val="%8."/>
      <w:lvlJc w:val="left"/>
      <w:pPr>
        <w:ind w:left="5859" w:hanging="360"/>
      </w:pPr>
    </w:lvl>
    <w:lvl w:ilvl="8" w:tplc="0809001B" w:tentative="1">
      <w:start w:val="1"/>
      <w:numFmt w:val="lowerRoman"/>
      <w:lvlText w:val="%9."/>
      <w:lvlJc w:val="right"/>
      <w:pPr>
        <w:ind w:left="6579" w:hanging="180"/>
      </w:pPr>
    </w:lvl>
  </w:abstractNum>
  <w:abstractNum w:abstractNumId="1" w15:restartNumberingAfterBreak="0">
    <w:nsid w:val="149F5381"/>
    <w:multiLevelType w:val="hybridMultilevel"/>
    <w:tmpl w:val="7FA4297C"/>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50585B"/>
    <w:multiLevelType w:val="hybridMultilevel"/>
    <w:tmpl w:val="2C3E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E3576C"/>
    <w:multiLevelType w:val="hybridMultilevel"/>
    <w:tmpl w:val="47B2D84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DD77EDE"/>
    <w:multiLevelType w:val="hybridMultilevel"/>
    <w:tmpl w:val="CDEEC1A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0A6FE4"/>
    <w:multiLevelType w:val="hybridMultilevel"/>
    <w:tmpl w:val="79FAE462"/>
    <w:lvl w:ilvl="0" w:tplc="04090007">
      <w:start w:val="1"/>
      <w:numFmt w:val="bullet"/>
      <w:lvlText w:val=""/>
      <w:lvlPicBulletId w:val="0"/>
      <w:lvlJc w:val="left"/>
      <w:pPr>
        <w:ind w:left="1540" w:hanging="360"/>
      </w:pPr>
      <w:rPr>
        <w:rFonts w:ascii="Symbol" w:hAnsi="Symbol" w:hint="default"/>
      </w:rPr>
    </w:lvl>
    <w:lvl w:ilvl="1" w:tplc="04090003" w:tentative="1">
      <w:start w:val="1"/>
      <w:numFmt w:val="bullet"/>
      <w:lvlText w:val="o"/>
      <w:lvlJc w:val="left"/>
      <w:pPr>
        <w:ind w:left="2260" w:hanging="360"/>
      </w:pPr>
      <w:rPr>
        <w:rFonts w:ascii="Courier New" w:hAnsi="Courier New" w:cs="Courier New" w:hint="default"/>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6" w15:restartNumberingAfterBreak="0">
    <w:nsid w:val="35DC0072"/>
    <w:multiLevelType w:val="multilevel"/>
    <w:tmpl w:val="911A3818"/>
    <w:lvl w:ilvl="0">
      <w:start w:val="1"/>
      <w:numFmt w:val="decimal"/>
      <w:lvlText w:val="%1."/>
      <w:lvlJc w:val="left"/>
      <w:pPr>
        <w:ind w:left="540" w:hanging="441"/>
      </w:pPr>
      <w:rPr>
        <w:rFonts w:ascii="Times New Roman" w:eastAsia="Times New Roman" w:hAnsi="Times New Roman" w:cs="Times New Roman" w:hint="default"/>
        <w:w w:val="100"/>
        <w:sz w:val="24"/>
        <w:szCs w:val="24"/>
        <w:lang w:val="en-US" w:eastAsia="en-US" w:bidi="ar-SA"/>
      </w:rPr>
    </w:lvl>
    <w:lvl w:ilvl="1">
      <w:start w:val="1"/>
      <w:numFmt w:val="decimal"/>
      <w:lvlText w:val="%1.%2."/>
      <w:lvlJc w:val="left"/>
      <w:pPr>
        <w:ind w:left="980" w:hanging="661"/>
      </w:pPr>
      <w:rPr>
        <w:rFonts w:ascii="Times New Roman" w:eastAsia="Times New Roman" w:hAnsi="Times New Roman" w:cs="Times New Roman" w:hint="default"/>
        <w:spacing w:val="-2"/>
        <w:w w:val="99"/>
        <w:sz w:val="24"/>
        <w:szCs w:val="24"/>
        <w:lang w:val="en-US" w:eastAsia="en-US" w:bidi="ar-SA"/>
      </w:rPr>
    </w:lvl>
    <w:lvl w:ilvl="2">
      <w:start w:val="1"/>
      <w:numFmt w:val="decimal"/>
      <w:lvlText w:val="%1.%2.%3."/>
      <w:lvlJc w:val="left"/>
      <w:pPr>
        <w:ind w:left="1420" w:hanging="880"/>
      </w:pPr>
      <w:rPr>
        <w:rFonts w:ascii="Times New Roman" w:eastAsia="Times New Roman" w:hAnsi="Times New Roman" w:cs="Times New Roman" w:hint="default"/>
        <w:spacing w:val="-2"/>
        <w:w w:val="99"/>
        <w:sz w:val="24"/>
        <w:szCs w:val="24"/>
        <w:lang w:val="en-US" w:eastAsia="en-US" w:bidi="ar-SA"/>
      </w:rPr>
    </w:lvl>
    <w:lvl w:ilvl="3">
      <w:numFmt w:val="bullet"/>
      <w:lvlText w:val="•"/>
      <w:lvlJc w:val="left"/>
      <w:pPr>
        <w:ind w:left="2570" w:hanging="880"/>
      </w:pPr>
      <w:rPr>
        <w:rFonts w:hint="default"/>
        <w:lang w:val="en-US" w:eastAsia="en-US" w:bidi="ar-SA"/>
      </w:rPr>
    </w:lvl>
    <w:lvl w:ilvl="4">
      <w:numFmt w:val="bullet"/>
      <w:lvlText w:val="•"/>
      <w:lvlJc w:val="left"/>
      <w:pPr>
        <w:ind w:left="3720" w:hanging="880"/>
      </w:pPr>
      <w:rPr>
        <w:rFonts w:hint="default"/>
        <w:lang w:val="en-US" w:eastAsia="en-US" w:bidi="ar-SA"/>
      </w:rPr>
    </w:lvl>
    <w:lvl w:ilvl="5">
      <w:numFmt w:val="bullet"/>
      <w:lvlText w:val="•"/>
      <w:lvlJc w:val="left"/>
      <w:pPr>
        <w:ind w:left="4870" w:hanging="880"/>
      </w:pPr>
      <w:rPr>
        <w:rFonts w:hint="default"/>
        <w:lang w:val="en-US" w:eastAsia="en-US" w:bidi="ar-SA"/>
      </w:rPr>
    </w:lvl>
    <w:lvl w:ilvl="6">
      <w:numFmt w:val="bullet"/>
      <w:lvlText w:val="•"/>
      <w:lvlJc w:val="left"/>
      <w:pPr>
        <w:ind w:left="6020" w:hanging="880"/>
      </w:pPr>
      <w:rPr>
        <w:rFonts w:hint="default"/>
        <w:lang w:val="en-US" w:eastAsia="en-US" w:bidi="ar-SA"/>
      </w:rPr>
    </w:lvl>
    <w:lvl w:ilvl="7">
      <w:numFmt w:val="bullet"/>
      <w:lvlText w:val="•"/>
      <w:lvlJc w:val="left"/>
      <w:pPr>
        <w:ind w:left="7170" w:hanging="880"/>
      </w:pPr>
      <w:rPr>
        <w:rFonts w:hint="default"/>
        <w:lang w:val="en-US" w:eastAsia="en-US" w:bidi="ar-SA"/>
      </w:rPr>
    </w:lvl>
    <w:lvl w:ilvl="8">
      <w:numFmt w:val="bullet"/>
      <w:lvlText w:val="•"/>
      <w:lvlJc w:val="left"/>
      <w:pPr>
        <w:ind w:left="8320" w:hanging="880"/>
      </w:pPr>
      <w:rPr>
        <w:rFonts w:hint="default"/>
        <w:lang w:val="en-US" w:eastAsia="en-US" w:bidi="ar-SA"/>
      </w:rPr>
    </w:lvl>
  </w:abstractNum>
  <w:abstractNum w:abstractNumId="7" w15:restartNumberingAfterBreak="0">
    <w:nsid w:val="3A227ABE"/>
    <w:multiLevelType w:val="hybridMultilevel"/>
    <w:tmpl w:val="57F0EECE"/>
    <w:lvl w:ilvl="0" w:tplc="0888C310">
      <w:start w:val="4"/>
      <w:numFmt w:val="decimal"/>
      <w:lvlText w:val="%1."/>
      <w:lvlJc w:val="left"/>
      <w:pPr>
        <w:ind w:left="820" w:hanging="361"/>
      </w:pPr>
      <w:rPr>
        <w:rFonts w:ascii="Times New Roman" w:eastAsia="Times New Roman" w:hAnsi="Times New Roman" w:cs="Times New Roman" w:hint="default"/>
        <w:b/>
        <w:bCs/>
        <w:color w:val="001F5F"/>
        <w:w w:val="100"/>
        <w:sz w:val="32"/>
        <w:szCs w:val="32"/>
        <w:lang w:val="en-US" w:eastAsia="en-US" w:bidi="ar-SA"/>
      </w:rPr>
    </w:lvl>
    <w:lvl w:ilvl="1" w:tplc="B574C748">
      <w:numFmt w:val="bullet"/>
      <w:lvlText w:val="•"/>
      <w:lvlJc w:val="left"/>
      <w:pPr>
        <w:ind w:left="1800" w:hanging="361"/>
      </w:pPr>
      <w:rPr>
        <w:rFonts w:hint="default"/>
        <w:lang w:val="en-US" w:eastAsia="en-US" w:bidi="ar-SA"/>
      </w:rPr>
    </w:lvl>
    <w:lvl w:ilvl="2" w:tplc="BB484B38">
      <w:numFmt w:val="bullet"/>
      <w:lvlText w:val="•"/>
      <w:lvlJc w:val="left"/>
      <w:pPr>
        <w:ind w:left="2780" w:hanging="361"/>
      </w:pPr>
      <w:rPr>
        <w:rFonts w:hint="default"/>
        <w:lang w:val="en-US" w:eastAsia="en-US" w:bidi="ar-SA"/>
      </w:rPr>
    </w:lvl>
    <w:lvl w:ilvl="3" w:tplc="1C5C71D8">
      <w:numFmt w:val="bullet"/>
      <w:lvlText w:val="•"/>
      <w:lvlJc w:val="left"/>
      <w:pPr>
        <w:ind w:left="3760" w:hanging="361"/>
      </w:pPr>
      <w:rPr>
        <w:rFonts w:hint="default"/>
        <w:lang w:val="en-US" w:eastAsia="en-US" w:bidi="ar-SA"/>
      </w:rPr>
    </w:lvl>
    <w:lvl w:ilvl="4" w:tplc="EEBE93D2">
      <w:numFmt w:val="bullet"/>
      <w:lvlText w:val="•"/>
      <w:lvlJc w:val="left"/>
      <w:pPr>
        <w:ind w:left="4740" w:hanging="361"/>
      </w:pPr>
      <w:rPr>
        <w:rFonts w:hint="default"/>
        <w:lang w:val="en-US" w:eastAsia="en-US" w:bidi="ar-SA"/>
      </w:rPr>
    </w:lvl>
    <w:lvl w:ilvl="5" w:tplc="44A4C472">
      <w:numFmt w:val="bullet"/>
      <w:lvlText w:val="•"/>
      <w:lvlJc w:val="left"/>
      <w:pPr>
        <w:ind w:left="5720" w:hanging="361"/>
      </w:pPr>
      <w:rPr>
        <w:rFonts w:hint="default"/>
        <w:lang w:val="en-US" w:eastAsia="en-US" w:bidi="ar-SA"/>
      </w:rPr>
    </w:lvl>
    <w:lvl w:ilvl="6" w:tplc="02060EC6">
      <w:numFmt w:val="bullet"/>
      <w:lvlText w:val="•"/>
      <w:lvlJc w:val="left"/>
      <w:pPr>
        <w:ind w:left="6700" w:hanging="361"/>
      </w:pPr>
      <w:rPr>
        <w:rFonts w:hint="default"/>
        <w:lang w:val="en-US" w:eastAsia="en-US" w:bidi="ar-SA"/>
      </w:rPr>
    </w:lvl>
    <w:lvl w:ilvl="7" w:tplc="387E8BEC">
      <w:numFmt w:val="bullet"/>
      <w:lvlText w:val="•"/>
      <w:lvlJc w:val="left"/>
      <w:pPr>
        <w:ind w:left="7680" w:hanging="361"/>
      </w:pPr>
      <w:rPr>
        <w:rFonts w:hint="default"/>
        <w:lang w:val="en-US" w:eastAsia="en-US" w:bidi="ar-SA"/>
      </w:rPr>
    </w:lvl>
    <w:lvl w:ilvl="8" w:tplc="533C969E">
      <w:numFmt w:val="bullet"/>
      <w:lvlText w:val="•"/>
      <w:lvlJc w:val="left"/>
      <w:pPr>
        <w:ind w:left="8660" w:hanging="361"/>
      </w:pPr>
      <w:rPr>
        <w:rFonts w:hint="default"/>
        <w:lang w:val="en-US" w:eastAsia="en-US" w:bidi="ar-SA"/>
      </w:rPr>
    </w:lvl>
  </w:abstractNum>
  <w:abstractNum w:abstractNumId="8" w15:restartNumberingAfterBreak="0">
    <w:nsid w:val="3E2303F0"/>
    <w:multiLevelType w:val="hybridMultilevel"/>
    <w:tmpl w:val="C972CD92"/>
    <w:lvl w:ilvl="0" w:tplc="04090007">
      <w:start w:val="1"/>
      <w:numFmt w:val="bullet"/>
      <w:lvlText w:val=""/>
      <w:lvlPicBulletId w:val="0"/>
      <w:lvlJc w:val="left"/>
      <w:pPr>
        <w:ind w:left="1540" w:hanging="360"/>
      </w:pPr>
      <w:rPr>
        <w:rFonts w:ascii="Symbol" w:hAnsi="Symbol" w:hint="default"/>
      </w:rPr>
    </w:lvl>
    <w:lvl w:ilvl="1" w:tplc="A3186E98">
      <w:numFmt w:val="bullet"/>
      <w:lvlText w:val=""/>
      <w:lvlJc w:val="left"/>
      <w:pPr>
        <w:ind w:left="2620" w:hanging="720"/>
      </w:pPr>
      <w:rPr>
        <w:rFonts w:ascii="Wingdings" w:eastAsia="Times New Roman" w:hAnsi="Wingdings" w:cs="Times New Roman" w:hint="default"/>
        <w:w w:val="260"/>
      </w:rPr>
    </w:lvl>
    <w:lvl w:ilvl="2" w:tplc="04090005" w:tentative="1">
      <w:start w:val="1"/>
      <w:numFmt w:val="bullet"/>
      <w:lvlText w:val=""/>
      <w:lvlJc w:val="left"/>
      <w:pPr>
        <w:ind w:left="2980" w:hanging="360"/>
      </w:pPr>
      <w:rPr>
        <w:rFonts w:ascii="Wingdings" w:hAnsi="Wingdings" w:hint="default"/>
      </w:rPr>
    </w:lvl>
    <w:lvl w:ilvl="3" w:tplc="04090001" w:tentative="1">
      <w:start w:val="1"/>
      <w:numFmt w:val="bullet"/>
      <w:lvlText w:val=""/>
      <w:lvlJc w:val="left"/>
      <w:pPr>
        <w:ind w:left="3700" w:hanging="360"/>
      </w:pPr>
      <w:rPr>
        <w:rFonts w:ascii="Symbol" w:hAnsi="Symbol" w:hint="default"/>
      </w:rPr>
    </w:lvl>
    <w:lvl w:ilvl="4" w:tplc="04090003" w:tentative="1">
      <w:start w:val="1"/>
      <w:numFmt w:val="bullet"/>
      <w:lvlText w:val="o"/>
      <w:lvlJc w:val="left"/>
      <w:pPr>
        <w:ind w:left="4420" w:hanging="360"/>
      </w:pPr>
      <w:rPr>
        <w:rFonts w:ascii="Courier New" w:hAnsi="Courier New" w:cs="Courier New" w:hint="default"/>
      </w:rPr>
    </w:lvl>
    <w:lvl w:ilvl="5" w:tplc="04090005" w:tentative="1">
      <w:start w:val="1"/>
      <w:numFmt w:val="bullet"/>
      <w:lvlText w:val=""/>
      <w:lvlJc w:val="left"/>
      <w:pPr>
        <w:ind w:left="5140" w:hanging="360"/>
      </w:pPr>
      <w:rPr>
        <w:rFonts w:ascii="Wingdings" w:hAnsi="Wingdings" w:hint="default"/>
      </w:rPr>
    </w:lvl>
    <w:lvl w:ilvl="6" w:tplc="04090001" w:tentative="1">
      <w:start w:val="1"/>
      <w:numFmt w:val="bullet"/>
      <w:lvlText w:val=""/>
      <w:lvlJc w:val="left"/>
      <w:pPr>
        <w:ind w:left="5860" w:hanging="360"/>
      </w:pPr>
      <w:rPr>
        <w:rFonts w:ascii="Symbol" w:hAnsi="Symbol" w:hint="default"/>
      </w:rPr>
    </w:lvl>
    <w:lvl w:ilvl="7" w:tplc="04090003" w:tentative="1">
      <w:start w:val="1"/>
      <w:numFmt w:val="bullet"/>
      <w:lvlText w:val="o"/>
      <w:lvlJc w:val="left"/>
      <w:pPr>
        <w:ind w:left="6580" w:hanging="360"/>
      </w:pPr>
      <w:rPr>
        <w:rFonts w:ascii="Courier New" w:hAnsi="Courier New" w:cs="Courier New" w:hint="default"/>
      </w:rPr>
    </w:lvl>
    <w:lvl w:ilvl="8" w:tplc="04090005" w:tentative="1">
      <w:start w:val="1"/>
      <w:numFmt w:val="bullet"/>
      <w:lvlText w:val=""/>
      <w:lvlJc w:val="left"/>
      <w:pPr>
        <w:ind w:left="7300" w:hanging="360"/>
      </w:pPr>
      <w:rPr>
        <w:rFonts w:ascii="Wingdings" w:hAnsi="Wingdings" w:hint="default"/>
      </w:rPr>
    </w:lvl>
  </w:abstractNum>
  <w:abstractNum w:abstractNumId="9" w15:restartNumberingAfterBreak="0">
    <w:nsid w:val="4ABE191D"/>
    <w:multiLevelType w:val="hybridMultilevel"/>
    <w:tmpl w:val="5A64041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B36745"/>
    <w:multiLevelType w:val="hybridMultilevel"/>
    <w:tmpl w:val="0EDA3ECE"/>
    <w:lvl w:ilvl="0" w:tplc="AE0800AE">
      <w:start w:val="1"/>
      <w:numFmt w:val="decimal"/>
      <w:lvlText w:val="%1."/>
      <w:lvlJc w:val="left"/>
      <w:pPr>
        <w:ind w:left="820" w:hanging="361"/>
      </w:pPr>
      <w:rPr>
        <w:rFonts w:ascii="Times New Roman" w:eastAsia="Times New Roman" w:hAnsi="Times New Roman" w:cs="Times New Roman" w:hint="default"/>
        <w:spacing w:val="-2"/>
        <w:w w:val="99"/>
        <w:sz w:val="24"/>
        <w:szCs w:val="24"/>
        <w:lang w:val="en-US" w:eastAsia="en-US" w:bidi="ar-SA"/>
      </w:rPr>
    </w:lvl>
    <w:lvl w:ilvl="1" w:tplc="62DE3C9A">
      <w:numFmt w:val="bullet"/>
      <w:lvlText w:val="•"/>
      <w:lvlJc w:val="left"/>
      <w:pPr>
        <w:ind w:left="1800" w:hanging="361"/>
      </w:pPr>
      <w:rPr>
        <w:rFonts w:hint="default"/>
        <w:lang w:val="en-US" w:eastAsia="en-US" w:bidi="ar-SA"/>
      </w:rPr>
    </w:lvl>
    <w:lvl w:ilvl="2" w:tplc="61A8032C">
      <w:numFmt w:val="bullet"/>
      <w:lvlText w:val="•"/>
      <w:lvlJc w:val="left"/>
      <w:pPr>
        <w:ind w:left="2780" w:hanging="361"/>
      </w:pPr>
      <w:rPr>
        <w:rFonts w:hint="default"/>
        <w:lang w:val="en-US" w:eastAsia="en-US" w:bidi="ar-SA"/>
      </w:rPr>
    </w:lvl>
    <w:lvl w:ilvl="3" w:tplc="2E2249A6">
      <w:numFmt w:val="bullet"/>
      <w:lvlText w:val="•"/>
      <w:lvlJc w:val="left"/>
      <w:pPr>
        <w:ind w:left="3760" w:hanging="361"/>
      </w:pPr>
      <w:rPr>
        <w:rFonts w:hint="default"/>
        <w:lang w:val="en-US" w:eastAsia="en-US" w:bidi="ar-SA"/>
      </w:rPr>
    </w:lvl>
    <w:lvl w:ilvl="4" w:tplc="C1C4EE16">
      <w:numFmt w:val="bullet"/>
      <w:lvlText w:val="•"/>
      <w:lvlJc w:val="left"/>
      <w:pPr>
        <w:ind w:left="4740" w:hanging="361"/>
      </w:pPr>
      <w:rPr>
        <w:rFonts w:hint="default"/>
        <w:lang w:val="en-US" w:eastAsia="en-US" w:bidi="ar-SA"/>
      </w:rPr>
    </w:lvl>
    <w:lvl w:ilvl="5" w:tplc="53A69786">
      <w:numFmt w:val="bullet"/>
      <w:lvlText w:val="•"/>
      <w:lvlJc w:val="left"/>
      <w:pPr>
        <w:ind w:left="5720" w:hanging="361"/>
      </w:pPr>
      <w:rPr>
        <w:rFonts w:hint="default"/>
        <w:lang w:val="en-US" w:eastAsia="en-US" w:bidi="ar-SA"/>
      </w:rPr>
    </w:lvl>
    <w:lvl w:ilvl="6" w:tplc="6A94091A">
      <w:numFmt w:val="bullet"/>
      <w:lvlText w:val="•"/>
      <w:lvlJc w:val="left"/>
      <w:pPr>
        <w:ind w:left="6700" w:hanging="361"/>
      </w:pPr>
      <w:rPr>
        <w:rFonts w:hint="default"/>
        <w:lang w:val="en-US" w:eastAsia="en-US" w:bidi="ar-SA"/>
      </w:rPr>
    </w:lvl>
    <w:lvl w:ilvl="7" w:tplc="66B80F56">
      <w:numFmt w:val="bullet"/>
      <w:lvlText w:val="•"/>
      <w:lvlJc w:val="left"/>
      <w:pPr>
        <w:ind w:left="7680" w:hanging="361"/>
      </w:pPr>
      <w:rPr>
        <w:rFonts w:hint="default"/>
        <w:lang w:val="en-US" w:eastAsia="en-US" w:bidi="ar-SA"/>
      </w:rPr>
    </w:lvl>
    <w:lvl w:ilvl="8" w:tplc="D3EA3C40">
      <w:numFmt w:val="bullet"/>
      <w:lvlText w:val="•"/>
      <w:lvlJc w:val="left"/>
      <w:pPr>
        <w:ind w:left="8660" w:hanging="361"/>
      </w:pPr>
      <w:rPr>
        <w:rFonts w:hint="default"/>
        <w:lang w:val="en-US" w:eastAsia="en-US" w:bidi="ar-SA"/>
      </w:rPr>
    </w:lvl>
  </w:abstractNum>
  <w:abstractNum w:abstractNumId="11" w15:restartNumberingAfterBreak="0">
    <w:nsid w:val="518E79D9"/>
    <w:multiLevelType w:val="hybridMultilevel"/>
    <w:tmpl w:val="0EDA3ECE"/>
    <w:lvl w:ilvl="0" w:tplc="AE0800AE">
      <w:start w:val="1"/>
      <w:numFmt w:val="decimal"/>
      <w:lvlText w:val="%1."/>
      <w:lvlJc w:val="left"/>
      <w:pPr>
        <w:ind w:left="820" w:hanging="361"/>
      </w:pPr>
      <w:rPr>
        <w:rFonts w:ascii="Times New Roman" w:eastAsia="Times New Roman" w:hAnsi="Times New Roman" w:cs="Times New Roman" w:hint="default"/>
        <w:spacing w:val="-2"/>
        <w:w w:val="99"/>
        <w:sz w:val="24"/>
        <w:szCs w:val="24"/>
        <w:lang w:val="en-US" w:eastAsia="en-US" w:bidi="ar-SA"/>
      </w:rPr>
    </w:lvl>
    <w:lvl w:ilvl="1" w:tplc="62DE3C9A">
      <w:numFmt w:val="bullet"/>
      <w:lvlText w:val="•"/>
      <w:lvlJc w:val="left"/>
      <w:pPr>
        <w:ind w:left="1800" w:hanging="361"/>
      </w:pPr>
      <w:rPr>
        <w:rFonts w:hint="default"/>
        <w:lang w:val="en-US" w:eastAsia="en-US" w:bidi="ar-SA"/>
      </w:rPr>
    </w:lvl>
    <w:lvl w:ilvl="2" w:tplc="61A8032C">
      <w:numFmt w:val="bullet"/>
      <w:lvlText w:val="•"/>
      <w:lvlJc w:val="left"/>
      <w:pPr>
        <w:ind w:left="2780" w:hanging="361"/>
      </w:pPr>
      <w:rPr>
        <w:rFonts w:hint="default"/>
        <w:lang w:val="en-US" w:eastAsia="en-US" w:bidi="ar-SA"/>
      </w:rPr>
    </w:lvl>
    <w:lvl w:ilvl="3" w:tplc="2E2249A6">
      <w:numFmt w:val="bullet"/>
      <w:lvlText w:val="•"/>
      <w:lvlJc w:val="left"/>
      <w:pPr>
        <w:ind w:left="3760" w:hanging="361"/>
      </w:pPr>
      <w:rPr>
        <w:rFonts w:hint="default"/>
        <w:lang w:val="en-US" w:eastAsia="en-US" w:bidi="ar-SA"/>
      </w:rPr>
    </w:lvl>
    <w:lvl w:ilvl="4" w:tplc="C1C4EE16">
      <w:numFmt w:val="bullet"/>
      <w:lvlText w:val="•"/>
      <w:lvlJc w:val="left"/>
      <w:pPr>
        <w:ind w:left="4740" w:hanging="361"/>
      </w:pPr>
      <w:rPr>
        <w:rFonts w:hint="default"/>
        <w:lang w:val="en-US" w:eastAsia="en-US" w:bidi="ar-SA"/>
      </w:rPr>
    </w:lvl>
    <w:lvl w:ilvl="5" w:tplc="53A69786">
      <w:numFmt w:val="bullet"/>
      <w:lvlText w:val="•"/>
      <w:lvlJc w:val="left"/>
      <w:pPr>
        <w:ind w:left="5720" w:hanging="361"/>
      </w:pPr>
      <w:rPr>
        <w:rFonts w:hint="default"/>
        <w:lang w:val="en-US" w:eastAsia="en-US" w:bidi="ar-SA"/>
      </w:rPr>
    </w:lvl>
    <w:lvl w:ilvl="6" w:tplc="6A94091A">
      <w:numFmt w:val="bullet"/>
      <w:lvlText w:val="•"/>
      <w:lvlJc w:val="left"/>
      <w:pPr>
        <w:ind w:left="6700" w:hanging="361"/>
      </w:pPr>
      <w:rPr>
        <w:rFonts w:hint="default"/>
        <w:lang w:val="en-US" w:eastAsia="en-US" w:bidi="ar-SA"/>
      </w:rPr>
    </w:lvl>
    <w:lvl w:ilvl="7" w:tplc="66B80F56">
      <w:numFmt w:val="bullet"/>
      <w:lvlText w:val="•"/>
      <w:lvlJc w:val="left"/>
      <w:pPr>
        <w:ind w:left="7680" w:hanging="361"/>
      </w:pPr>
      <w:rPr>
        <w:rFonts w:hint="default"/>
        <w:lang w:val="en-US" w:eastAsia="en-US" w:bidi="ar-SA"/>
      </w:rPr>
    </w:lvl>
    <w:lvl w:ilvl="8" w:tplc="D3EA3C40">
      <w:numFmt w:val="bullet"/>
      <w:lvlText w:val="•"/>
      <w:lvlJc w:val="left"/>
      <w:pPr>
        <w:ind w:left="8660" w:hanging="361"/>
      </w:pPr>
      <w:rPr>
        <w:rFonts w:hint="default"/>
        <w:lang w:val="en-US" w:eastAsia="en-US" w:bidi="ar-SA"/>
      </w:rPr>
    </w:lvl>
  </w:abstractNum>
  <w:abstractNum w:abstractNumId="12" w15:restartNumberingAfterBreak="0">
    <w:nsid w:val="6913588F"/>
    <w:multiLevelType w:val="hybridMultilevel"/>
    <w:tmpl w:val="5C021B6C"/>
    <w:lvl w:ilvl="0" w:tplc="7ABAC1A8">
      <w:start w:val="1"/>
      <w:numFmt w:val="decimal"/>
      <w:lvlText w:val="[%1]"/>
      <w:lvlJc w:val="left"/>
      <w:pPr>
        <w:ind w:left="820" w:hanging="721"/>
      </w:pPr>
      <w:rPr>
        <w:rFonts w:ascii="Carlito" w:eastAsia="Carlito" w:hAnsi="Carlito" w:cs="Carlito" w:hint="default"/>
        <w:w w:val="99"/>
        <w:sz w:val="22"/>
        <w:szCs w:val="22"/>
        <w:lang w:val="en-US" w:eastAsia="en-US" w:bidi="ar-SA"/>
      </w:rPr>
    </w:lvl>
    <w:lvl w:ilvl="1" w:tplc="FC76F19C">
      <w:numFmt w:val="bullet"/>
      <w:lvlText w:val="•"/>
      <w:lvlJc w:val="left"/>
      <w:pPr>
        <w:ind w:left="1800" w:hanging="721"/>
      </w:pPr>
      <w:rPr>
        <w:rFonts w:hint="default"/>
        <w:lang w:val="en-US" w:eastAsia="en-US" w:bidi="ar-SA"/>
      </w:rPr>
    </w:lvl>
    <w:lvl w:ilvl="2" w:tplc="82184C1C">
      <w:numFmt w:val="bullet"/>
      <w:lvlText w:val="•"/>
      <w:lvlJc w:val="left"/>
      <w:pPr>
        <w:ind w:left="2780" w:hanging="721"/>
      </w:pPr>
      <w:rPr>
        <w:rFonts w:hint="default"/>
        <w:lang w:val="en-US" w:eastAsia="en-US" w:bidi="ar-SA"/>
      </w:rPr>
    </w:lvl>
    <w:lvl w:ilvl="3" w:tplc="49EE7C70">
      <w:numFmt w:val="bullet"/>
      <w:lvlText w:val="•"/>
      <w:lvlJc w:val="left"/>
      <w:pPr>
        <w:ind w:left="3760" w:hanging="721"/>
      </w:pPr>
      <w:rPr>
        <w:rFonts w:hint="default"/>
        <w:lang w:val="en-US" w:eastAsia="en-US" w:bidi="ar-SA"/>
      </w:rPr>
    </w:lvl>
    <w:lvl w:ilvl="4" w:tplc="576C5A72">
      <w:numFmt w:val="bullet"/>
      <w:lvlText w:val="•"/>
      <w:lvlJc w:val="left"/>
      <w:pPr>
        <w:ind w:left="4740" w:hanging="721"/>
      </w:pPr>
      <w:rPr>
        <w:rFonts w:hint="default"/>
        <w:lang w:val="en-US" w:eastAsia="en-US" w:bidi="ar-SA"/>
      </w:rPr>
    </w:lvl>
    <w:lvl w:ilvl="5" w:tplc="444CA534">
      <w:numFmt w:val="bullet"/>
      <w:lvlText w:val="•"/>
      <w:lvlJc w:val="left"/>
      <w:pPr>
        <w:ind w:left="5720" w:hanging="721"/>
      </w:pPr>
      <w:rPr>
        <w:rFonts w:hint="default"/>
        <w:lang w:val="en-US" w:eastAsia="en-US" w:bidi="ar-SA"/>
      </w:rPr>
    </w:lvl>
    <w:lvl w:ilvl="6" w:tplc="65389FC4">
      <w:numFmt w:val="bullet"/>
      <w:lvlText w:val="•"/>
      <w:lvlJc w:val="left"/>
      <w:pPr>
        <w:ind w:left="6700" w:hanging="721"/>
      </w:pPr>
      <w:rPr>
        <w:rFonts w:hint="default"/>
        <w:lang w:val="en-US" w:eastAsia="en-US" w:bidi="ar-SA"/>
      </w:rPr>
    </w:lvl>
    <w:lvl w:ilvl="7" w:tplc="AF7489FA">
      <w:numFmt w:val="bullet"/>
      <w:lvlText w:val="•"/>
      <w:lvlJc w:val="left"/>
      <w:pPr>
        <w:ind w:left="7680" w:hanging="721"/>
      </w:pPr>
      <w:rPr>
        <w:rFonts w:hint="default"/>
        <w:lang w:val="en-US" w:eastAsia="en-US" w:bidi="ar-SA"/>
      </w:rPr>
    </w:lvl>
    <w:lvl w:ilvl="8" w:tplc="B558A7B6">
      <w:numFmt w:val="bullet"/>
      <w:lvlText w:val="•"/>
      <w:lvlJc w:val="left"/>
      <w:pPr>
        <w:ind w:left="8660" w:hanging="721"/>
      </w:pPr>
      <w:rPr>
        <w:rFonts w:hint="default"/>
        <w:lang w:val="en-US" w:eastAsia="en-US" w:bidi="ar-SA"/>
      </w:rPr>
    </w:lvl>
  </w:abstractNum>
  <w:abstractNum w:abstractNumId="13" w15:restartNumberingAfterBreak="0">
    <w:nsid w:val="6EB157AF"/>
    <w:multiLevelType w:val="multilevel"/>
    <w:tmpl w:val="66A2DAD2"/>
    <w:lvl w:ilvl="0">
      <w:start w:val="1"/>
      <w:numFmt w:val="decimal"/>
      <w:lvlText w:val="%1."/>
      <w:lvlJc w:val="left"/>
      <w:pPr>
        <w:ind w:left="820" w:hanging="361"/>
      </w:pPr>
      <w:rPr>
        <w:rFonts w:ascii="Times New Roman" w:eastAsia="Times New Roman" w:hAnsi="Times New Roman" w:cs="Times New Roman" w:hint="default"/>
        <w:b/>
        <w:bCs/>
        <w:color w:val="001F5F"/>
        <w:w w:val="100"/>
        <w:sz w:val="32"/>
        <w:szCs w:val="32"/>
        <w:lang w:val="en-US" w:eastAsia="en-US" w:bidi="ar-SA"/>
      </w:rPr>
    </w:lvl>
    <w:lvl w:ilvl="1">
      <w:start w:val="1"/>
      <w:numFmt w:val="decimal"/>
      <w:lvlText w:val="%1.%2."/>
      <w:lvlJc w:val="left"/>
      <w:pPr>
        <w:ind w:left="1360" w:hanging="721"/>
      </w:pPr>
      <w:rPr>
        <w:rFonts w:hint="default"/>
        <w:spacing w:val="-1"/>
        <w:w w:val="99"/>
        <w:lang w:val="en-US" w:eastAsia="en-US" w:bidi="ar-SA"/>
      </w:rPr>
    </w:lvl>
    <w:lvl w:ilvl="2">
      <w:start w:val="1"/>
      <w:numFmt w:val="decimal"/>
      <w:lvlText w:val="%1.%2.%3."/>
      <w:lvlJc w:val="left"/>
      <w:pPr>
        <w:ind w:left="1540" w:hanging="721"/>
      </w:pPr>
      <w:rPr>
        <w:rFonts w:hint="default"/>
        <w:b/>
        <w:bCs/>
        <w:spacing w:val="-2"/>
        <w:w w:val="100"/>
        <w:lang w:val="en-US" w:eastAsia="en-US" w:bidi="ar-SA"/>
      </w:rPr>
    </w:lvl>
    <w:lvl w:ilvl="3">
      <w:numFmt w:val="bullet"/>
      <w:lvlText w:val="•"/>
      <w:lvlJc w:val="left"/>
      <w:pPr>
        <w:ind w:left="1540" w:hanging="721"/>
      </w:pPr>
      <w:rPr>
        <w:rFonts w:hint="default"/>
        <w:lang w:val="en-US" w:eastAsia="en-US" w:bidi="ar-SA"/>
      </w:rPr>
    </w:lvl>
    <w:lvl w:ilvl="4">
      <w:numFmt w:val="bullet"/>
      <w:lvlText w:val="•"/>
      <w:lvlJc w:val="left"/>
      <w:pPr>
        <w:ind w:left="1600" w:hanging="721"/>
      </w:pPr>
      <w:rPr>
        <w:rFonts w:hint="default"/>
        <w:lang w:val="en-US" w:eastAsia="en-US" w:bidi="ar-SA"/>
      </w:rPr>
    </w:lvl>
    <w:lvl w:ilvl="5">
      <w:numFmt w:val="bullet"/>
      <w:lvlText w:val="•"/>
      <w:lvlJc w:val="left"/>
      <w:pPr>
        <w:ind w:left="3103" w:hanging="721"/>
      </w:pPr>
      <w:rPr>
        <w:rFonts w:hint="default"/>
        <w:lang w:val="en-US" w:eastAsia="en-US" w:bidi="ar-SA"/>
      </w:rPr>
    </w:lvl>
    <w:lvl w:ilvl="6">
      <w:numFmt w:val="bullet"/>
      <w:lvlText w:val="•"/>
      <w:lvlJc w:val="left"/>
      <w:pPr>
        <w:ind w:left="4606" w:hanging="721"/>
      </w:pPr>
      <w:rPr>
        <w:rFonts w:hint="default"/>
        <w:lang w:val="en-US" w:eastAsia="en-US" w:bidi="ar-SA"/>
      </w:rPr>
    </w:lvl>
    <w:lvl w:ilvl="7">
      <w:numFmt w:val="bullet"/>
      <w:lvlText w:val="•"/>
      <w:lvlJc w:val="left"/>
      <w:pPr>
        <w:ind w:left="6110" w:hanging="721"/>
      </w:pPr>
      <w:rPr>
        <w:rFonts w:hint="default"/>
        <w:lang w:val="en-US" w:eastAsia="en-US" w:bidi="ar-SA"/>
      </w:rPr>
    </w:lvl>
    <w:lvl w:ilvl="8">
      <w:numFmt w:val="bullet"/>
      <w:lvlText w:val="•"/>
      <w:lvlJc w:val="left"/>
      <w:pPr>
        <w:ind w:left="7613" w:hanging="721"/>
      </w:pPr>
      <w:rPr>
        <w:rFonts w:hint="default"/>
        <w:lang w:val="en-US" w:eastAsia="en-US" w:bidi="ar-SA"/>
      </w:rPr>
    </w:lvl>
  </w:abstractNum>
  <w:abstractNum w:abstractNumId="14" w15:restartNumberingAfterBreak="0">
    <w:nsid w:val="6EEC316B"/>
    <w:multiLevelType w:val="hybridMultilevel"/>
    <w:tmpl w:val="33E06A7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EE5B5D"/>
    <w:multiLevelType w:val="hybridMultilevel"/>
    <w:tmpl w:val="B636D49E"/>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7"/>
  </w:num>
  <w:num w:numId="3">
    <w:abstractNumId w:val="10"/>
  </w:num>
  <w:num w:numId="4">
    <w:abstractNumId w:val="13"/>
  </w:num>
  <w:num w:numId="5">
    <w:abstractNumId w:val="6"/>
  </w:num>
  <w:num w:numId="6">
    <w:abstractNumId w:val="8"/>
  </w:num>
  <w:num w:numId="7">
    <w:abstractNumId w:val="5"/>
  </w:num>
  <w:num w:numId="8">
    <w:abstractNumId w:val="0"/>
  </w:num>
  <w:num w:numId="9">
    <w:abstractNumId w:val="11"/>
  </w:num>
  <w:num w:numId="10">
    <w:abstractNumId w:val="9"/>
  </w:num>
  <w:num w:numId="11">
    <w:abstractNumId w:val="14"/>
  </w:num>
  <w:num w:numId="12">
    <w:abstractNumId w:val="1"/>
  </w:num>
  <w:num w:numId="13">
    <w:abstractNumId w:val="15"/>
  </w:num>
  <w:num w:numId="14">
    <w:abstractNumId w:val="4"/>
  </w:num>
  <w:num w:numId="15">
    <w:abstractNumId w:val="3"/>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drawingGridHorizontalSpacing w:val="7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Y1MDQ3NjQ0MDM2MTNW0lEKTi0uzszPAykwrgUADqTk1SwAAAA="/>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wxfdedrotrw05epdx9525dhwswx9aw9z5dx&quot;&gt;My EndNote Library&lt;record-ids&gt;&lt;item&gt;1&lt;/item&gt;&lt;/record-ids&gt;&lt;/item&gt;&lt;/Libraries&gt;"/>
  </w:docVars>
  <w:rsids>
    <w:rsidRoot w:val="00134F5F"/>
    <w:rsid w:val="0004525C"/>
    <w:rsid w:val="000749EE"/>
    <w:rsid w:val="0009382A"/>
    <w:rsid w:val="0010003A"/>
    <w:rsid w:val="00134F5F"/>
    <w:rsid w:val="0016282A"/>
    <w:rsid w:val="00191A3B"/>
    <w:rsid w:val="001A4AC3"/>
    <w:rsid w:val="001A5410"/>
    <w:rsid w:val="001C4BD7"/>
    <w:rsid w:val="00203565"/>
    <w:rsid w:val="00234F06"/>
    <w:rsid w:val="00275922"/>
    <w:rsid w:val="002C61B4"/>
    <w:rsid w:val="00326E73"/>
    <w:rsid w:val="0037082B"/>
    <w:rsid w:val="003A293A"/>
    <w:rsid w:val="003A504E"/>
    <w:rsid w:val="004204F7"/>
    <w:rsid w:val="004211B3"/>
    <w:rsid w:val="00437261"/>
    <w:rsid w:val="004B3484"/>
    <w:rsid w:val="00510837"/>
    <w:rsid w:val="005362EB"/>
    <w:rsid w:val="00553EC2"/>
    <w:rsid w:val="005C06FD"/>
    <w:rsid w:val="005D53D0"/>
    <w:rsid w:val="0064749E"/>
    <w:rsid w:val="00660DFA"/>
    <w:rsid w:val="00667B2C"/>
    <w:rsid w:val="00673254"/>
    <w:rsid w:val="0067417F"/>
    <w:rsid w:val="0069295F"/>
    <w:rsid w:val="006A5B55"/>
    <w:rsid w:val="007312B4"/>
    <w:rsid w:val="00786A12"/>
    <w:rsid w:val="007A7B4E"/>
    <w:rsid w:val="007F66C4"/>
    <w:rsid w:val="00845C52"/>
    <w:rsid w:val="008E119C"/>
    <w:rsid w:val="008E1BBE"/>
    <w:rsid w:val="008F09C5"/>
    <w:rsid w:val="009009C9"/>
    <w:rsid w:val="009862B1"/>
    <w:rsid w:val="009921AE"/>
    <w:rsid w:val="009A6DE2"/>
    <w:rsid w:val="00A845C9"/>
    <w:rsid w:val="00AF7EE0"/>
    <w:rsid w:val="00B079B1"/>
    <w:rsid w:val="00B41921"/>
    <w:rsid w:val="00BB06E2"/>
    <w:rsid w:val="00C05E18"/>
    <w:rsid w:val="00C546F1"/>
    <w:rsid w:val="00C77C07"/>
    <w:rsid w:val="00CD005C"/>
    <w:rsid w:val="00D20AC2"/>
    <w:rsid w:val="00D64929"/>
    <w:rsid w:val="00D967A0"/>
    <w:rsid w:val="00DF5F56"/>
    <w:rsid w:val="00E22E4E"/>
    <w:rsid w:val="00E31CCE"/>
    <w:rsid w:val="00E556A0"/>
    <w:rsid w:val="00EA06ED"/>
    <w:rsid w:val="00ED6C45"/>
    <w:rsid w:val="00F11D2D"/>
    <w:rsid w:val="00F22E76"/>
    <w:rsid w:val="00F3105A"/>
    <w:rsid w:val="00F9600E"/>
    <w:rsid w:val="00FA4296"/>
    <w:rsid w:val="00FC74E8"/>
    <w:rsid w:val="00FD21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A230D4F7-F6D9-4864-B426-60590104B2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E556A0"/>
    <w:pPr>
      <w:widowControl w:val="0"/>
      <w:numPr>
        <w:numId w:val="8"/>
      </w:numPr>
      <w:autoSpaceDE w:val="0"/>
      <w:autoSpaceDN w:val="0"/>
      <w:spacing w:after="0" w:line="240" w:lineRule="auto"/>
      <w:outlineLvl w:val="0"/>
    </w:pPr>
    <w:rPr>
      <w:rFonts w:ascii="Times New Roman" w:eastAsia="Times New Roman" w:hAnsi="Times New Roman" w:cs="Times New Roman"/>
      <w:b/>
      <w:bCs/>
      <w:sz w:val="32"/>
      <w:szCs w:val="32"/>
    </w:rPr>
  </w:style>
  <w:style w:type="paragraph" w:styleId="Heading2">
    <w:name w:val="heading 2"/>
    <w:basedOn w:val="Normal"/>
    <w:link w:val="Heading2Char"/>
    <w:uiPriority w:val="1"/>
    <w:qFormat/>
    <w:rsid w:val="00134F5F"/>
    <w:pPr>
      <w:widowControl w:val="0"/>
      <w:autoSpaceDE w:val="0"/>
      <w:autoSpaceDN w:val="0"/>
      <w:spacing w:after="0" w:line="240" w:lineRule="auto"/>
      <w:ind w:left="1360" w:hanging="721"/>
      <w:outlineLvl w:val="1"/>
    </w:pPr>
    <w:rPr>
      <w:rFonts w:ascii="Times New Roman" w:eastAsia="Times New Roman" w:hAnsi="Times New Roman" w:cs="Times New Roman"/>
      <w:b/>
      <w:bCs/>
      <w:sz w:val="28"/>
      <w:szCs w:val="28"/>
    </w:rPr>
  </w:style>
  <w:style w:type="paragraph" w:styleId="Heading3">
    <w:name w:val="heading 3"/>
    <w:basedOn w:val="Normal"/>
    <w:link w:val="Heading3Char"/>
    <w:uiPriority w:val="1"/>
    <w:qFormat/>
    <w:rsid w:val="00134F5F"/>
    <w:pPr>
      <w:widowControl w:val="0"/>
      <w:autoSpaceDE w:val="0"/>
      <w:autoSpaceDN w:val="0"/>
      <w:spacing w:after="0" w:line="240" w:lineRule="auto"/>
      <w:ind w:left="1540" w:hanging="721"/>
      <w:outlineLvl w:val="2"/>
    </w:pPr>
    <w:rPr>
      <w:rFonts w:ascii="Times New Roman" w:eastAsia="Times New Roman" w:hAnsi="Times New Roman" w:cs="Times New Roman"/>
      <w:b/>
      <w:bCs/>
      <w:sz w:val="26"/>
      <w:szCs w:val="26"/>
    </w:rPr>
  </w:style>
  <w:style w:type="paragraph" w:styleId="Heading4">
    <w:name w:val="heading 4"/>
    <w:basedOn w:val="Normal"/>
    <w:link w:val="Heading4Char"/>
    <w:uiPriority w:val="1"/>
    <w:qFormat/>
    <w:rsid w:val="00134F5F"/>
    <w:pPr>
      <w:widowControl w:val="0"/>
      <w:autoSpaceDE w:val="0"/>
      <w:autoSpaceDN w:val="0"/>
      <w:spacing w:before="216" w:after="0" w:line="240" w:lineRule="auto"/>
      <w:ind w:left="160" w:right="8686" w:hanging="60"/>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556A0"/>
    <w:rPr>
      <w:rFonts w:ascii="Times New Roman" w:eastAsia="Times New Roman" w:hAnsi="Times New Roman" w:cs="Times New Roman"/>
      <w:b/>
      <w:bCs/>
      <w:sz w:val="32"/>
      <w:szCs w:val="32"/>
    </w:rPr>
  </w:style>
  <w:style w:type="character" w:customStyle="1" w:styleId="Heading2Char">
    <w:name w:val="Heading 2 Char"/>
    <w:basedOn w:val="DefaultParagraphFont"/>
    <w:link w:val="Heading2"/>
    <w:uiPriority w:val="1"/>
    <w:rsid w:val="00134F5F"/>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1"/>
    <w:rsid w:val="00134F5F"/>
    <w:rPr>
      <w:rFonts w:ascii="Times New Roman" w:eastAsia="Times New Roman" w:hAnsi="Times New Roman" w:cs="Times New Roman"/>
      <w:b/>
      <w:bCs/>
      <w:sz w:val="26"/>
      <w:szCs w:val="26"/>
    </w:rPr>
  </w:style>
  <w:style w:type="character" w:customStyle="1" w:styleId="Heading4Char">
    <w:name w:val="Heading 4 Char"/>
    <w:basedOn w:val="DefaultParagraphFont"/>
    <w:link w:val="Heading4"/>
    <w:uiPriority w:val="1"/>
    <w:rsid w:val="00134F5F"/>
    <w:rPr>
      <w:rFonts w:ascii="Times New Roman" w:eastAsia="Times New Roman" w:hAnsi="Times New Roman" w:cs="Times New Roman"/>
      <w:b/>
      <w:bCs/>
      <w:sz w:val="24"/>
      <w:szCs w:val="24"/>
    </w:rPr>
  </w:style>
  <w:style w:type="numbering" w:customStyle="1" w:styleId="NoList1">
    <w:name w:val="No List1"/>
    <w:next w:val="NoList"/>
    <w:uiPriority w:val="99"/>
    <w:semiHidden/>
    <w:unhideWhenUsed/>
    <w:rsid w:val="00134F5F"/>
  </w:style>
  <w:style w:type="paragraph" w:styleId="TOC1">
    <w:name w:val="toc 1"/>
    <w:basedOn w:val="Normal"/>
    <w:uiPriority w:val="39"/>
    <w:qFormat/>
    <w:rsid w:val="00134F5F"/>
    <w:pPr>
      <w:widowControl w:val="0"/>
      <w:autoSpaceDE w:val="0"/>
      <w:autoSpaceDN w:val="0"/>
      <w:spacing w:before="141" w:after="0" w:line="240" w:lineRule="auto"/>
      <w:ind w:left="540" w:hanging="441"/>
    </w:pPr>
    <w:rPr>
      <w:rFonts w:ascii="Times New Roman" w:eastAsia="Times New Roman" w:hAnsi="Times New Roman" w:cs="Times New Roman"/>
      <w:sz w:val="24"/>
      <w:szCs w:val="24"/>
    </w:rPr>
  </w:style>
  <w:style w:type="paragraph" w:styleId="TOC2">
    <w:name w:val="toc 2"/>
    <w:basedOn w:val="Normal"/>
    <w:uiPriority w:val="39"/>
    <w:qFormat/>
    <w:rsid w:val="00134F5F"/>
    <w:pPr>
      <w:widowControl w:val="0"/>
      <w:autoSpaceDE w:val="0"/>
      <w:autoSpaceDN w:val="0"/>
      <w:spacing w:before="141" w:after="0" w:line="240" w:lineRule="auto"/>
      <w:ind w:left="980" w:hanging="661"/>
    </w:pPr>
    <w:rPr>
      <w:rFonts w:ascii="Times New Roman" w:eastAsia="Times New Roman" w:hAnsi="Times New Roman" w:cs="Times New Roman"/>
      <w:sz w:val="24"/>
      <w:szCs w:val="24"/>
    </w:rPr>
  </w:style>
  <w:style w:type="paragraph" w:styleId="TOC3">
    <w:name w:val="toc 3"/>
    <w:basedOn w:val="Normal"/>
    <w:uiPriority w:val="39"/>
    <w:qFormat/>
    <w:rsid w:val="00134F5F"/>
    <w:pPr>
      <w:widowControl w:val="0"/>
      <w:autoSpaceDE w:val="0"/>
      <w:autoSpaceDN w:val="0"/>
      <w:spacing w:before="142" w:after="0" w:line="240" w:lineRule="auto"/>
      <w:ind w:left="1420" w:hanging="881"/>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134F5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34F5F"/>
    <w:rPr>
      <w:rFonts w:ascii="Times New Roman" w:eastAsia="Times New Roman" w:hAnsi="Times New Roman" w:cs="Times New Roman"/>
      <w:sz w:val="24"/>
      <w:szCs w:val="24"/>
    </w:rPr>
  </w:style>
  <w:style w:type="paragraph" w:styleId="ListParagraph">
    <w:name w:val="List Paragraph"/>
    <w:basedOn w:val="Normal"/>
    <w:uiPriority w:val="34"/>
    <w:qFormat/>
    <w:rsid w:val="00134F5F"/>
    <w:pPr>
      <w:widowControl w:val="0"/>
      <w:autoSpaceDE w:val="0"/>
      <w:autoSpaceDN w:val="0"/>
      <w:spacing w:after="0" w:line="240" w:lineRule="auto"/>
      <w:ind w:left="820" w:hanging="721"/>
    </w:pPr>
    <w:rPr>
      <w:rFonts w:ascii="Carlito" w:eastAsia="Carlito" w:hAnsi="Carlito" w:cs="Carlito"/>
    </w:rPr>
  </w:style>
  <w:style w:type="paragraph" w:customStyle="1" w:styleId="TableParagraph">
    <w:name w:val="Table Paragraph"/>
    <w:basedOn w:val="Normal"/>
    <w:uiPriority w:val="1"/>
    <w:qFormat/>
    <w:rsid w:val="00134F5F"/>
    <w:pPr>
      <w:widowControl w:val="0"/>
      <w:autoSpaceDE w:val="0"/>
      <w:autoSpaceDN w:val="0"/>
      <w:spacing w:after="0" w:line="240" w:lineRule="auto"/>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134F5F"/>
    <w:pPr>
      <w:widowControl w:val="0"/>
      <w:autoSpaceDE w:val="0"/>
      <w:autoSpaceDN w:val="0"/>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134F5F"/>
    <w:rPr>
      <w:rFonts w:ascii="Tahoma" w:eastAsia="Times New Roman" w:hAnsi="Tahoma" w:cs="Tahoma"/>
      <w:sz w:val="16"/>
      <w:szCs w:val="16"/>
    </w:rPr>
  </w:style>
  <w:style w:type="character" w:customStyle="1" w:styleId="Hyperlink1">
    <w:name w:val="Hyperlink1"/>
    <w:basedOn w:val="DefaultParagraphFont"/>
    <w:uiPriority w:val="99"/>
    <w:unhideWhenUsed/>
    <w:rsid w:val="00134F5F"/>
    <w:rPr>
      <w:color w:val="0000FF"/>
      <w:u w:val="single"/>
    </w:rPr>
  </w:style>
  <w:style w:type="paragraph" w:customStyle="1" w:styleId="TOCHeading1">
    <w:name w:val="TOC Heading1"/>
    <w:basedOn w:val="Heading1"/>
    <w:next w:val="Normal"/>
    <w:uiPriority w:val="39"/>
    <w:semiHidden/>
    <w:unhideWhenUsed/>
    <w:qFormat/>
    <w:rsid w:val="00134F5F"/>
    <w:pPr>
      <w:keepNext/>
      <w:keepLines/>
      <w:widowControl/>
      <w:autoSpaceDE/>
      <w:autoSpaceDN/>
      <w:spacing w:before="480" w:line="276" w:lineRule="auto"/>
      <w:ind w:left="0" w:firstLine="0"/>
      <w:outlineLvl w:val="9"/>
    </w:pPr>
    <w:rPr>
      <w:rFonts w:ascii="Cambria" w:hAnsi="Cambria"/>
      <w:color w:val="365F91"/>
      <w:sz w:val="28"/>
      <w:szCs w:val="28"/>
      <w:lang w:eastAsia="ja-JP"/>
    </w:rPr>
  </w:style>
  <w:style w:type="paragraph" w:styleId="Header">
    <w:name w:val="header"/>
    <w:basedOn w:val="Normal"/>
    <w:link w:val="HeaderChar"/>
    <w:uiPriority w:val="99"/>
    <w:unhideWhenUsed/>
    <w:rsid w:val="00134F5F"/>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HeaderChar">
    <w:name w:val="Header Char"/>
    <w:basedOn w:val="DefaultParagraphFont"/>
    <w:link w:val="Header"/>
    <w:uiPriority w:val="99"/>
    <w:rsid w:val="00134F5F"/>
    <w:rPr>
      <w:rFonts w:ascii="Times New Roman" w:eastAsia="Times New Roman" w:hAnsi="Times New Roman" w:cs="Times New Roman"/>
    </w:rPr>
  </w:style>
  <w:style w:type="paragraph" w:styleId="Footer">
    <w:name w:val="footer"/>
    <w:basedOn w:val="Normal"/>
    <w:link w:val="FooterChar"/>
    <w:uiPriority w:val="99"/>
    <w:unhideWhenUsed/>
    <w:rsid w:val="00134F5F"/>
    <w:pPr>
      <w:widowControl w:val="0"/>
      <w:tabs>
        <w:tab w:val="center" w:pos="4680"/>
        <w:tab w:val="right" w:pos="9360"/>
      </w:tabs>
      <w:autoSpaceDE w:val="0"/>
      <w:autoSpaceDN w:val="0"/>
      <w:spacing w:after="0" w:line="240" w:lineRule="auto"/>
    </w:pPr>
    <w:rPr>
      <w:rFonts w:ascii="Times New Roman" w:eastAsia="Times New Roman" w:hAnsi="Times New Roman" w:cs="Times New Roman"/>
    </w:rPr>
  </w:style>
  <w:style w:type="character" w:customStyle="1" w:styleId="FooterChar">
    <w:name w:val="Footer Char"/>
    <w:basedOn w:val="DefaultParagraphFont"/>
    <w:link w:val="Footer"/>
    <w:uiPriority w:val="99"/>
    <w:rsid w:val="00134F5F"/>
    <w:rPr>
      <w:rFonts w:ascii="Times New Roman" w:eastAsia="Times New Roman" w:hAnsi="Times New Roman" w:cs="Times New Roman"/>
    </w:rPr>
  </w:style>
  <w:style w:type="paragraph" w:customStyle="1" w:styleId="Caption1">
    <w:name w:val="Caption1"/>
    <w:basedOn w:val="Normal"/>
    <w:next w:val="Normal"/>
    <w:uiPriority w:val="35"/>
    <w:unhideWhenUsed/>
    <w:qFormat/>
    <w:rsid w:val="00134F5F"/>
    <w:pPr>
      <w:widowControl w:val="0"/>
      <w:autoSpaceDE w:val="0"/>
      <w:autoSpaceDN w:val="0"/>
      <w:spacing w:line="240" w:lineRule="auto"/>
    </w:pPr>
    <w:rPr>
      <w:rFonts w:ascii="Times New Roman" w:eastAsia="Times New Roman" w:hAnsi="Times New Roman" w:cs="Times New Roman"/>
      <w:b/>
      <w:bCs/>
      <w:color w:val="4F81BD"/>
      <w:sz w:val="18"/>
      <w:szCs w:val="18"/>
    </w:rPr>
  </w:style>
  <w:style w:type="character" w:styleId="Hyperlink">
    <w:name w:val="Hyperlink"/>
    <w:basedOn w:val="DefaultParagraphFont"/>
    <w:uiPriority w:val="99"/>
    <w:unhideWhenUsed/>
    <w:rsid w:val="00134F5F"/>
    <w:rPr>
      <w:color w:val="0000FF" w:themeColor="hyperlink"/>
      <w:u w:val="single"/>
    </w:rPr>
  </w:style>
  <w:style w:type="paragraph" w:styleId="IntenseQuote">
    <w:name w:val="Intense Quote"/>
    <w:basedOn w:val="Normal"/>
    <w:next w:val="Normal"/>
    <w:link w:val="IntenseQuoteChar"/>
    <w:uiPriority w:val="30"/>
    <w:qFormat/>
    <w:rsid w:val="00667B2C"/>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667B2C"/>
    <w:rPr>
      <w:i/>
      <w:iCs/>
      <w:color w:val="4F81BD" w:themeColor="accent1"/>
    </w:rPr>
  </w:style>
  <w:style w:type="paragraph" w:customStyle="1" w:styleId="EndNoteBibliographyTitle">
    <w:name w:val="EndNote Bibliography Title"/>
    <w:basedOn w:val="Normal"/>
    <w:link w:val="EndNoteBibliographyTitleChar"/>
    <w:rsid w:val="007312B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312B4"/>
    <w:rPr>
      <w:rFonts w:ascii="Calibri" w:hAnsi="Calibri" w:cs="Calibri"/>
      <w:noProof/>
    </w:rPr>
  </w:style>
  <w:style w:type="paragraph" w:customStyle="1" w:styleId="EndNoteBibliography">
    <w:name w:val="EndNote Bibliography"/>
    <w:basedOn w:val="Normal"/>
    <w:link w:val="EndNoteBibliographyChar"/>
    <w:rsid w:val="007312B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312B4"/>
    <w:rPr>
      <w:rFonts w:ascii="Calibri" w:hAnsi="Calibri" w:cs="Calibri"/>
      <w:noProof/>
    </w:rPr>
  </w:style>
  <w:style w:type="character" w:styleId="FollowedHyperlink">
    <w:name w:val="FollowedHyperlink"/>
    <w:basedOn w:val="DefaultParagraphFont"/>
    <w:uiPriority w:val="99"/>
    <w:semiHidden/>
    <w:unhideWhenUsed/>
    <w:rsid w:val="009921AE"/>
    <w:rPr>
      <w:color w:val="800080" w:themeColor="followedHyperlink"/>
      <w:u w:val="single"/>
    </w:rPr>
  </w:style>
  <w:style w:type="paragraph" w:styleId="Caption">
    <w:name w:val="caption"/>
    <w:basedOn w:val="Normal"/>
    <w:next w:val="Normal"/>
    <w:uiPriority w:val="35"/>
    <w:unhideWhenUsed/>
    <w:qFormat/>
    <w:rsid w:val="00B079B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tawl49@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BA12E9-4F90-4CA0-92FF-41BF804DD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21</Pages>
  <Words>15767</Words>
  <Characters>89872</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5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Bele astawl</cp:lastModifiedBy>
  <cp:revision>19</cp:revision>
  <cp:lastPrinted>2021-08-16T16:35:00Z</cp:lastPrinted>
  <dcterms:created xsi:type="dcterms:W3CDTF">2021-08-15T13:10:00Z</dcterms:created>
  <dcterms:modified xsi:type="dcterms:W3CDTF">2021-08-27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111f2d5-503e-3211-a220-57343e0256c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